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CFA6C" w14:textId="77777777" w:rsidR="004F30F8" w:rsidRDefault="00523E58">
      <w:pPr>
        <w:jc w:val="center"/>
        <w:rPr>
          <w:sz w:val="28"/>
          <w:szCs w:val="28"/>
        </w:rPr>
      </w:pPr>
      <w:r>
        <w:rPr>
          <w:sz w:val="28"/>
          <w:szCs w:val="28"/>
        </w:rPr>
        <w:t>BỘ GIÁO DỤC ĐÀO TẠO</w:t>
      </w:r>
    </w:p>
    <w:p w14:paraId="794FCAE3" w14:textId="77777777" w:rsidR="004F30F8" w:rsidRDefault="00523E58">
      <w:pPr>
        <w:jc w:val="center"/>
        <w:rPr>
          <w:b/>
          <w:bCs/>
          <w:sz w:val="28"/>
          <w:szCs w:val="28"/>
        </w:rPr>
      </w:pPr>
      <w:r>
        <w:rPr>
          <w:b/>
          <w:bCs/>
          <w:sz w:val="28"/>
          <w:szCs w:val="28"/>
        </w:rPr>
        <w:t>TRƯỜNG ĐẠI HỌC THĂNG LONG</w:t>
      </w:r>
    </w:p>
    <w:p w14:paraId="05275583" w14:textId="77777777" w:rsidR="004F30F8" w:rsidRDefault="00523E58">
      <w:pPr>
        <w:jc w:val="center"/>
        <w:rPr>
          <w:sz w:val="28"/>
          <w:szCs w:val="28"/>
        </w:rPr>
      </w:pPr>
      <w:r>
        <w:rPr>
          <w:sz w:val="28"/>
          <w:szCs w:val="28"/>
        </w:rPr>
        <w:t>---o0o---</w:t>
      </w:r>
    </w:p>
    <w:p w14:paraId="51083D8F" w14:textId="77777777" w:rsidR="004F30F8" w:rsidRDefault="00523E58">
      <w:pPr>
        <w:jc w:val="center"/>
        <w:rPr>
          <w:sz w:val="28"/>
          <w:szCs w:val="28"/>
        </w:rPr>
      </w:pPr>
      <w:r>
        <w:rPr>
          <w:noProof/>
        </w:rPr>
        <w:drawing>
          <wp:inline distT="0" distB="0" distL="0" distR="0" wp14:anchorId="63DC0BB3" wp14:editId="0BB9C532">
            <wp:extent cx="1962150" cy="1962150"/>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8"/>
                    <a:stretch>
                      <a:fillRect/>
                    </a:stretch>
                  </pic:blipFill>
                  <pic:spPr bwMode="auto">
                    <a:xfrm>
                      <a:off x="0" y="0"/>
                      <a:ext cx="1962150" cy="1962150"/>
                    </a:xfrm>
                    <a:prstGeom prst="rect">
                      <a:avLst/>
                    </a:prstGeom>
                  </pic:spPr>
                </pic:pic>
              </a:graphicData>
            </a:graphic>
          </wp:inline>
        </w:drawing>
      </w:r>
    </w:p>
    <w:p w14:paraId="442E6EEA" w14:textId="77777777" w:rsidR="004F30F8" w:rsidRDefault="00523E58">
      <w:pPr>
        <w:spacing w:before="0" w:after="1200"/>
        <w:jc w:val="center"/>
        <w:rPr>
          <w:b/>
          <w:bCs/>
          <w:sz w:val="60"/>
          <w:szCs w:val="60"/>
        </w:rPr>
      </w:pPr>
      <w:r>
        <w:rPr>
          <w:b/>
          <w:bCs/>
          <w:sz w:val="60"/>
          <w:szCs w:val="60"/>
        </w:rPr>
        <w:t>KHÓA LUẬN TỐT NGHIỆP</w:t>
      </w:r>
    </w:p>
    <w:p w14:paraId="4461EA4A" w14:textId="30E18F7C" w:rsidR="004F30F8" w:rsidRDefault="00523E58" w:rsidP="009A74EA">
      <w:pPr>
        <w:spacing w:before="0" w:after="2200"/>
        <w:jc w:val="center"/>
        <w:rPr>
          <w:b/>
          <w:bCs/>
          <w:sz w:val="44"/>
          <w:szCs w:val="44"/>
        </w:rPr>
      </w:pPr>
      <w:r>
        <w:rPr>
          <w:b/>
          <w:bCs/>
          <w:sz w:val="44"/>
          <w:szCs w:val="44"/>
        </w:rPr>
        <w:t>HỆ THỐNG KIỂM SOÁT TRẠNG THÁI ỨNG DỤNG</w:t>
      </w:r>
    </w:p>
    <w:p w14:paraId="7B65E635" w14:textId="77777777" w:rsidR="004F30F8" w:rsidRDefault="00523E58">
      <w:pPr>
        <w:tabs>
          <w:tab w:val="left" w:pos="1985"/>
          <w:tab w:val="left" w:pos="5670"/>
        </w:tabs>
        <w:rPr>
          <w:b/>
          <w:bCs/>
          <w:sz w:val="28"/>
          <w:szCs w:val="24"/>
        </w:rPr>
      </w:pPr>
      <w:r>
        <w:rPr>
          <w:b/>
          <w:bCs/>
          <w:sz w:val="28"/>
          <w:szCs w:val="24"/>
        </w:rPr>
        <w:tab/>
        <w:t>SINH VIÊN THỰC HIỆN:</w:t>
      </w:r>
      <w:r>
        <w:rPr>
          <w:b/>
          <w:bCs/>
          <w:sz w:val="28"/>
          <w:szCs w:val="24"/>
        </w:rPr>
        <w:tab/>
        <w:t>NGUYỄN TÚ ĐIỀN</w:t>
      </w:r>
    </w:p>
    <w:p w14:paraId="0F3D6A7B" w14:textId="77777777" w:rsidR="004F30F8" w:rsidRDefault="00523E58">
      <w:pPr>
        <w:tabs>
          <w:tab w:val="left" w:pos="1985"/>
          <w:tab w:val="left" w:pos="5670"/>
        </w:tabs>
        <w:rPr>
          <w:b/>
          <w:bCs/>
          <w:sz w:val="28"/>
          <w:szCs w:val="24"/>
        </w:rPr>
      </w:pPr>
      <w:r>
        <w:rPr>
          <w:b/>
          <w:bCs/>
          <w:sz w:val="28"/>
          <w:szCs w:val="24"/>
        </w:rPr>
        <w:tab/>
        <w:t>MÃ SINH VIÊN:</w:t>
      </w:r>
      <w:r>
        <w:rPr>
          <w:b/>
          <w:bCs/>
          <w:sz w:val="28"/>
          <w:szCs w:val="24"/>
        </w:rPr>
        <w:tab/>
        <w:t>A30070</w:t>
      </w:r>
    </w:p>
    <w:p w14:paraId="422AA176" w14:textId="77777777" w:rsidR="004F30F8" w:rsidRDefault="00523E58">
      <w:pPr>
        <w:tabs>
          <w:tab w:val="left" w:pos="1985"/>
          <w:tab w:val="left" w:pos="5670"/>
        </w:tabs>
        <w:rPr>
          <w:b/>
          <w:bCs/>
          <w:sz w:val="28"/>
          <w:szCs w:val="24"/>
        </w:rPr>
      </w:pPr>
      <w:r>
        <w:rPr>
          <w:b/>
          <w:bCs/>
          <w:sz w:val="28"/>
          <w:szCs w:val="24"/>
        </w:rPr>
        <w:tab/>
        <w:t>CHUYÊN NGÀNH:</w:t>
      </w:r>
      <w:r>
        <w:rPr>
          <w:b/>
          <w:bCs/>
          <w:sz w:val="28"/>
          <w:szCs w:val="24"/>
        </w:rPr>
        <w:tab/>
        <w:t>KHOA HỌC MÁY TÍNH</w:t>
      </w:r>
    </w:p>
    <w:p w14:paraId="78810F38" w14:textId="77777777" w:rsidR="004F30F8" w:rsidRDefault="00523E58" w:rsidP="009A74EA">
      <w:pPr>
        <w:tabs>
          <w:tab w:val="left" w:pos="1985"/>
          <w:tab w:val="left" w:pos="5670"/>
        </w:tabs>
        <w:spacing w:after="1600"/>
        <w:rPr>
          <w:b/>
          <w:bCs/>
          <w:sz w:val="28"/>
          <w:szCs w:val="24"/>
        </w:rPr>
      </w:pPr>
      <w:r>
        <w:rPr>
          <w:b/>
          <w:bCs/>
          <w:sz w:val="28"/>
          <w:szCs w:val="24"/>
        </w:rPr>
        <w:tab/>
        <w:t>GIÁO VIÊN HƯỚNG DẪN:</w:t>
      </w:r>
      <w:r>
        <w:rPr>
          <w:b/>
          <w:bCs/>
          <w:sz w:val="28"/>
          <w:szCs w:val="24"/>
        </w:rPr>
        <w:tab/>
        <w:t>TS. TRẦN ĐỨC MINH</w:t>
      </w:r>
    </w:p>
    <w:p w14:paraId="0A31D201" w14:textId="77777777" w:rsidR="004F30F8" w:rsidRDefault="00523E58">
      <w:pPr>
        <w:jc w:val="center"/>
        <w:rPr>
          <w:b/>
          <w:bCs/>
          <w:sz w:val="28"/>
          <w:szCs w:val="24"/>
        </w:rPr>
      </w:pPr>
      <w:r>
        <w:rPr>
          <w:b/>
          <w:bCs/>
          <w:sz w:val="28"/>
          <w:szCs w:val="24"/>
        </w:rPr>
        <w:t>HÀ NỘI - 2021</w:t>
      </w:r>
      <w:r>
        <w:br w:type="page"/>
      </w:r>
    </w:p>
    <w:p w14:paraId="3452312D" w14:textId="77777777" w:rsidR="004F30F8" w:rsidRDefault="00523E58">
      <w:pPr>
        <w:jc w:val="center"/>
        <w:rPr>
          <w:b/>
          <w:bCs/>
          <w:sz w:val="28"/>
          <w:szCs w:val="24"/>
        </w:rPr>
      </w:pPr>
      <w:r>
        <w:rPr>
          <w:b/>
          <w:bCs/>
          <w:sz w:val="28"/>
          <w:szCs w:val="24"/>
        </w:rPr>
        <w:lastRenderedPageBreak/>
        <w:t>LỜI CẢM ƠN</w:t>
      </w:r>
    </w:p>
    <w:p w14:paraId="503569C2" w14:textId="77777777" w:rsidR="004F30F8" w:rsidRDefault="00523E58">
      <w:pPr>
        <w:pStyle w:val="DoanVB"/>
      </w:pPr>
      <w:r>
        <w:t>Lời đầu tiên em xin phép gửi lời cảm ơn chân thành nhất tới toàn bộ các thầy cô giáo trong khoa Toán – Tin cũng như các thầy cô giảng dạy trong trường Đại học Thăng Long đã truyền đạt những kiến thức quý báu và bổ ích nhất cho em trong nhưng năm học vừa qua.</w:t>
      </w:r>
    </w:p>
    <w:p w14:paraId="2C270C39" w14:textId="77777777" w:rsidR="004F30F8" w:rsidRDefault="00523E58">
      <w:pPr>
        <w:pStyle w:val="DoanVB"/>
      </w:pPr>
      <w:r>
        <w:t>Đặc biệt, em xin bày tỏ lòng biết ơn sâu sắc đến thầy Trần Đức Minh, người đã tận tình hướng dẫn, động viên và trực tiếp hỗ trợ em trong suốt quá trình triển khai và thực hiện khóa luận tốt nghiệp (KLTN).</w:t>
      </w:r>
    </w:p>
    <w:p w14:paraId="710CAAE4" w14:textId="77777777" w:rsidR="004F30F8" w:rsidRDefault="00523E58">
      <w:pPr>
        <w:pStyle w:val="DoanVB"/>
      </w:pPr>
      <w:r>
        <w:t>Bên cạnh đó, em xin cảm ơn các anh chị trong Công ty TNHH Devmoba Việt Nam với sự giúp đỡ nhiệt tình, chia sẻ kinh nghiệm và đóng góp ý kiến trong quá trình em học tập và làm việc tại công ty.</w:t>
      </w:r>
    </w:p>
    <w:p w14:paraId="0E04D1E9" w14:textId="77777777" w:rsidR="004F30F8" w:rsidRDefault="00523E58">
      <w:pPr>
        <w:pStyle w:val="DoanVB"/>
      </w:pPr>
      <w:r>
        <w:t>Vì kiến thức còn hạn chế, trong quá trình triển khai và thực hiện KLTN em không tránh khỏi những sai sót không mong muốn, chính vì vậy em rất mong nhận được ý kiến đóng góp từ các thầy cô cũng như các bạn trong khoa để hoàn thiện KLTN này cũng như bổ sung những kiến thức còn thiếu sót.</w:t>
      </w:r>
    </w:p>
    <w:p w14:paraId="69F58C77" w14:textId="77777777" w:rsidR="004F30F8" w:rsidRDefault="00523E58">
      <w:pPr>
        <w:pStyle w:val="DoanVB"/>
      </w:pPr>
      <w:r>
        <w:t>Cuối cùng em xin gửi lời chúc tới toàn thể các thầy cô trong khoa Toán – Tin cũng như các thầy cô giảng dạy trong trường Đại học Thăng Long luôn luôn mạnh khỏe và tràn đầy nhiệt huyết để truyền đạt kiến thức cho các thế hệ sinh viên mai sau.</w:t>
      </w:r>
    </w:p>
    <w:p w14:paraId="0C1AB39C" w14:textId="77777777" w:rsidR="004F30F8" w:rsidRDefault="004F30F8">
      <w:pPr>
        <w:pStyle w:val="DoanVB"/>
      </w:pPr>
    </w:p>
    <w:tbl>
      <w:tblPr>
        <w:tblStyle w:val="TableGrid"/>
        <w:tblW w:w="9062" w:type="dxa"/>
        <w:tblLayout w:type="fixed"/>
        <w:tblLook w:val="04A0" w:firstRow="1" w:lastRow="0" w:firstColumn="1" w:lastColumn="0" w:noHBand="0" w:noVBand="1"/>
      </w:tblPr>
      <w:tblGrid>
        <w:gridCol w:w="3823"/>
        <w:gridCol w:w="5239"/>
      </w:tblGrid>
      <w:tr w:rsidR="004F30F8" w14:paraId="04F424D7" w14:textId="77777777">
        <w:tc>
          <w:tcPr>
            <w:tcW w:w="3823" w:type="dxa"/>
            <w:tcBorders>
              <w:top w:val="nil"/>
              <w:left w:val="nil"/>
              <w:bottom w:val="nil"/>
              <w:right w:val="nil"/>
            </w:tcBorders>
          </w:tcPr>
          <w:p w14:paraId="77691D3E" w14:textId="77777777" w:rsidR="004F30F8" w:rsidRDefault="004F30F8">
            <w:pPr>
              <w:widowControl w:val="0"/>
              <w:spacing w:before="0" w:after="160" w:line="259" w:lineRule="auto"/>
              <w:jc w:val="left"/>
              <w:rPr>
                <w:rFonts w:eastAsia="Calibri"/>
              </w:rPr>
            </w:pPr>
          </w:p>
        </w:tc>
        <w:tc>
          <w:tcPr>
            <w:tcW w:w="5238" w:type="dxa"/>
            <w:tcBorders>
              <w:top w:val="nil"/>
              <w:left w:val="nil"/>
              <w:bottom w:val="nil"/>
              <w:right w:val="nil"/>
            </w:tcBorders>
          </w:tcPr>
          <w:p w14:paraId="1693CEDC" w14:textId="77777777" w:rsidR="004F30F8" w:rsidRDefault="00523E58">
            <w:pPr>
              <w:widowControl w:val="0"/>
              <w:spacing w:before="0" w:after="160" w:line="259" w:lineRule="auto"/>
              <w:jc w:val="center"/>
              <w:rPr>
                <w:rFonts w:eastAsia="Calibri"/>
              </w:rPr>
            </w:pPr>
            <w:r>
              <w:rPr>
                <w:rFonts w:eastAsia="Calibri"/>
              </w:rPr>
              <w:t>Hà Nội, ngày    tháng 06 năm 2021</w:t>
            </w:r>
          </w:p>
          <w:p w14:paraId="3F7380CC" w14:textId="77777777" w:rsidR="004F30F8" w:rsidRDefault="00523E58">
            <w:pPr>
              <w:widowControl w:val="0"/>
              <w:spacing w:before="0" w:after="1600" w:line="259" w:lineRule="auto"/>
              <w:jc w:val="center"/>
              <w:rPr>
                <w:rFonts w:eastAsia="Calibri"/>
              </w:rPr>
            </w:pPr>
            <w:r>
              <w:rPr>
                <w:rFonts w:eastAsia="Calibri"/>
              </w:rPr>
              <w:t>Sinh viên</w:t>
            </w:r>
          </w:p>
          <w:p w14:paraId="4D20F8C3" w14:textId="77777777" w:rsidR="004F30F8" w:rsidRDefault="00523E58">
            <w:pPr>
              <w:widowControl w:val="0"/>
              <w:spacing w:before="0" w:after="160" w:line="259" w:lineRule="auto"/>
              <w:jc w:val="center"/>
              <w:rPr>
                <w:b/>
                <w:bCs/>
              </w:rPr>
            </w:pPr>
            <w:r>
              <w:rPr>
                <w:rFonts w:eastAsia="Calibri"/>
                <w:b/>
                <w:bCs/>
              </w:rPr>
              <w:t>NGUYỄN TÚ ĐIỀN</w:t>
            </w:r>
          </w:p>
        </w:tc>
      </w:tr>
    </w:tbl>
    <w:p w14:paraId="2535F0F9" w14:textId="77777777" w:rsidR="004F30F8" w:rsidRDefault="004F30F8">
      <w:pPr>
        <w:spacing w:before="0" w:after="160" w:line="259" w:lineRule="auto"/>
        <w:jc w:val="left"/>
      </w:pPr>
    </w:p>
    <w:p w14:paraId="216A4205" w14:textId="77777777" w:rsidR="004F30F8" w:rsidRDefault="004F30F8">
      <w:pPr>
        <w:spacing w:before="0" w:after="160" w:line="259" w:lineRule="auto"/>
        <w:jc w:val="left"/>
      </w:pPr>
    </w:p>
    <w:p w14:paraId="04739130" w14:textId="77777777" w:rsidR="004F30F8" w:rsidRDefault="00523E58">
      <w:pPr>
        <w:spacing w:before="0" w:after="160" w:line="259" w:lineRule="auto"/>
        <w:jc w:val="left"/>
        <w:rPr>
          <w:b/>
          <w:bCs/>
          <w:sz w:val="28"/>
          <w:szCs w:val="24"/>
        </w:rPr>
      </w:pPr>
      <w:r>
        <w:br w:type="page"/>
      </w:r>
    </w:p>
    <w:p w14:paraId="609589F8" w14:textId="77777777" w:rsidR="004F30F8" w:rsidRDefault="00523E58">
      <w:pPr>
        <w:spacing w:before="240" w:after="360"/>
        <w:jc w:val="center"/>
        <w:rPr>
          <w:b/>
          <w:bCs/>
          <w:sz w:val="28"/>
          <w:szCs w:val="24"/>
        </w:rPr>
      </w:pPr>
      <w:r>
        <w:rPr>
          <w:b/>
          <w:bCs/>
          <w:sz w:val="28"/>
          <w:szCs w:val="24"/>
        </w:rPr>
        <w:lastRenderedPageBreak/>
        <w:t>LỜI GIỚI THIỆU</w:t>
      </w:r>
    </w:p>
    <w:p w14:paraId="63DADD63" w14:textId="77777777" w:rsidR="004F30F8" w:rsidRDefault="00523E58">
      <w:pPr>
        <w:pStyle w:val="DoanVB"/>
      </w:pPr>
      <w:r>
        <w:t>Chúng ta đang sống trong một thời đại mới, thời đại phát triển rực rỡ của CNTT. CNNT đã ở một bước phát triển cao đó là số hóa tất cả các dữ liệu thông tin, luân chuyển mạnh mẽ và kết nối tất cả chúng ta lại với nhau. Mọi loại thông tin, số liệu âm thanh, hình ảnh có thể đưa về dạng kỹ thuật số để bất kỳ máy tính nào cũng có thể lưu trữ, xử lý và chuyển tiếp cho nhiều người. Những công cụ và sự kết nối của thời đại kỹ thuật số cho phép chúng ta dễ dàng thu thập, chia sẻ thông tin và hành động trên cơ sở những thông tin này theo phương thức hoàn toàn mới, kéo theo hàng loạt sự thay đổi về các quan niệm, các tập tục, các thói quen truyền thống, và thậm chí cả cách nhìn các giá trị trong cuộc sống. Không có lĩnh vực nào, không có nơi nào không có mặt của CNTT.</w:t>
      </w:r>
    </w:p>
    <w:p w14:paraId="5E6C0730" w14:textId="4670440A" w:rsidR="004F30F8" w:rsidRDefault="00523E58">
      <w:pPr>
        <w:pStyle w:val="DoanVB"/>
      </w:pPr>
      <w:r>
        <w:t>Nhận thấy được những lợi ích của công nghệ thông tin, các doanh nghiệp đã và đang áp dụng vào việc quản lý thông tin. Việc ứng dụng tin học vào</w:t>
      </w:r>
      <w:r w:rsidR="00B45F7F">
        <w:t xml:space="preserve"> </w:t>
      </w:r>
      <w:r>
        <w:t xml:space="preserve">quản lý các ứng dụng phần mền không phải là mới. Tuy nhiên, đối với Công ty TNHH Devmoba đòi hỏi cần có một </w:t>
      </w:r>
      <w:r w:rsidR="00B45F7F" w:rsidRPr="00B45F7F">
        <w:t>hệ</w:t>
      </w:r>
      <w:r w:rsidRPr="00B45F7F">
        <w:t xml:space="preserve"> </w:t>
      </w:r>
      <w:r>
        <w:t xml:space="preserve">thống đáp ứng được yêu cầu quản lý trạng thái các ứng dụng đang hoạt động, ngừng hoạt động hay đang gặp lỗi cần khắc phục và có thể yêu cầu máy tính đã kết nối đến hệ thống thực thi </w:t>
      </w:r>
      <w:r w:rsidR="00370745">
        <w:t>script</w:t>
      </w:r>
      <w:r>
        <w:t xml:space="preserve"> với mục đích cụ thể nào đó.</w:t>
      </w:r>
    </w:p>
    <w:p w14:paraId="715CAFAD" w14:textId="768CFB33" w:rsidR="004F30F8" w:rsidRDefault="00523E58">
      <w:pPr>
        <w:pStyle w:val="DoanVB"/>
      </w:pPr>
      <w:r>
        <w:t>Xuất phát từ yêu cầu thực tế trên, em xin tìm hiểu và thực hiện đề tài “</w:t>
      </w:r>
      <w:r>
        <w:rPr>
          <w:b/>
          <w:bCs/>
        </w:rPr>
        <w:t xml:space="preserve">Phần mềm kiểm soát trạng thái và </w:t>
      </w:r>
      <w:r w:rsidR="00370745">
        <w:rPr>
          <w:b/>
          <w:bCs/>
        </w:rPr>
        <w:t>Ứng dụng biên dịch script</w:t>
      </w:r>
      <w:r>
        <w:t>” với các chức năng chính như: quản lý máy client, quản lý ứng dụng, gửi email thông báo</w:t>
      </w:r>
      <w:r>
        <w:rPr>
          <w:b/>
          <w:bCs/>
        </w:rPr>
        <w:t xml:space="preserve"> </w:t>
      </w:r>
      <w:r w:rsidRPr="008E33BA">
        <w:t xml:space="preserve">lỗi, </w:t>
      </w:r>
      <w:r w:rsidR="008E33BA" w:rsidRPr="008E33BA">
        <w:t>quản</w:t>
      </w:r>
      <w:r w:rsidR="008E33BA" w:rsidRPr="008E33BA">
        <w:rPr>
          <w:b/>
          <w:bCs/>
        </w:rPr>
        <w:t xml:space="preserve"> </w:t>
      </w:r>
      <w:r>
        <w:t xml:space="preserve">lý </w:t>
      </w:r>
      <w:r w:rsidR="00370745">
        <w:t>script</w:t>
      </w:r>
      <w:r>
        <w:t xml:space="preserve">, thực thi </w:t>
      </w:r>
      <w:r w:rsidR="00370745">
        <w:t>script</w:t>
      </w:r>
      <w:r>
        <w:t>.</w:t>
      </w:r>
    </w:p>
    <w:p w14:paraId="0BCC67A0" w14:textId="77777777" w:rsidR="004F30F8" w:rsidRDefault="00523E58">
      <w:pPr>
        <w:pStyle w:val="DoanVB"/>
      </w:pPr>
      <w:r>
        <w:t>Cấu trúc của tài liệu:</w:t>
      </w:r>
    </w:p>
    <w:p w14:paraId="3BB02EA1" w14:textId="77777777" w:rsidR="004F30F8" w:rsidRDefault="00523E58">
      <w:pPr>
        <w:pStyle w:val="DoanVB"/>
        <w:rPr>
          <w:b/>
          <w:bCs/>
        </w:rPr>
      </w:pPr>
      <w:r>
        <w:rPr>
          <w:b/>
          <w:bCs/>
        </w:rPr>
        <w:t xml:space="preserve">Chương 1: </w:t>
      </w:r>
      <w:r>
        <w:t>Tổng quan hệ thống;</w:t>
      </w:r>
    </w:p>
    <w:p w14:paraId="70F9B798" w14:textId="77777777" w:rsidR="004F30F8" w:rsidRDefault="00523E58">
      <w:pPr>
        <w:pStyle w:val="DoanVB"/>
      </w:pPr>
      <w:r>
        <w:rPr>
          <w:b/>
          <w:bCs/>
        </w:rPr>
        <w:t xml:space="preserve">Chương 2: </w:t>
      </w:r>
      <w:r>
        <w:t>Đặc tả các chức năng chính của hệ thống;</w:t>
      </w:r>
    </w:p>
    <w:p w14:paraId="37052BA5" w14:textId="77777777" w:rsidR="004F30F8" w:rsidRDefault="00523E58">
      <w:pPr>
        <w:pStyle w:val="DoanVB"/>
      </w:pPr>
      <w:r>
        <w:rPr>
          <w:b/>
          <w:bCs/>
        </w:rPr>
        <w:t xml:space="preserve">Chương 3: </w:t>
      </w:r>
      <w:r>
        <w:t>Phân tích thiết kế chức năng chính;</w:t>
      </w:r>
    </w:p>
    <w:p w14:paraId="5C68224B" w14:textId="77777777" w:rsidR="004F30F8" w:rsidRDefault="00523E58">
      <w:pPr>
        <w:pStyle w:val="DoanVB"/>
      </w:pPr>
      <w:r>
        <w:rPr>
          <w:b/>
          <w:bCs/>
        </w:rPr>
        <w:t xml:space="preserve">Chương 4: </w:t>
      </w:r>
      <w:r>
        <w:t>Thiết kế Database, API đặc biệt;</w:t>
      </w:r>
    </w:p>
    <w:p w14:paraId="21F890C8" w14:textId="77777777" w:rsidR="004F30F8" w:rsidRDefault="00523E58">
      <w:pPr>
        <w:pStyle w:val="DoanVB"/>
      </w:pPr>
      <w:r>
        <w:rPr>
          <w:b/>
          <w:bCs/>
        </w:rPr>
        <w:t xml:space="preserve">Chương 5: </w:t>
      </w:r>
      <w:r>
        <w:t>Kiến trúc tổng thể hệ thống và công nghệ sử dụng.</w:t>
      </w:r>
      <w:r>
        <w:br w:type="page"/>
      </w:r>
    </w:p>
    <w:p w14:paraId="57D713F5" w14:textId="77777777" w:rsidR="004F30F8" w:rsidRDefault="00523E58">
      <w:pPr>
        <w:spacing w:before="0" w:after="160" w:line="259" w:lineRule="auto"/>
        <w:jc w:val="center"/>
        <w:rPr>
          <w:b/>
          <w:bCs/>
          <w:sz w:val="28"/>
          <w:szCs w:val="24"/>
        </w:rPr>
      </w:pPr>
      <w:r>
        <w:rPr>
          <w:b/>
          <w:bCs/>
          <w:sz w:val="28"/>
          <w:szCs w:val="24"/>
        </w:rPr>
        <w:lastRenderedPageBreak/>
        <w:t>MỤC LỤC</w:t>
      </w:r>
    </w:p>
    <w:sdt>
      <w:sdtPr>
        <w:id w:val="1602605720"/>
        <w:docPartObj>
          <w:docPartGallery w:val="Table of Contents"/>
          <w:docPartUnique/>
        </w:docPartObj>
      </w:sdtPr>
      <w:sdtEndPr/>
      <w:sdtContent>
        <w:p w14:paraId="71258CE5" w14:textId="77777777" w:rsidR="004F30F8" w:rsidRDefault="00523E58">
          <w:pPr>
            <w:pStyle w:val="TOC1"/>
            <w:rPr>
              <w:rFonts w:asciiTheme="minorHAnsi" w:eastAsiaTheme="minorEastAsia" w:hAnsiTheme="minorHAnsi"/>
              <w:b w:val="0"/>
              <w:bCs w:val="0"/>
              <w:sz w:val="22"/>
              <w:lang w:val="vi-VN" w:eastAsia="vi-VN"/>
            </w:rPr>
          </w:pPr>
          <w:r>
            <w:fldChar w:fldCharType="begin"/>
          </w:r>
          <w:r>
            <w:rPr>
              <w:rStyle w:val="IndexLink"/>
              <w:webHidden/>
            </w:rPr>
            <w:instrText>TOC \z \o "1-3" \u \h</w:instrText>
          </w:r>
          <w:r>
            <w:rPr>
              <w:rStyle w:val="IndexLink"/>
            </w:rPr>
            <w:fldChar w:fldCharType="separate"/>
          </w:r>
          <w:hyperlink w:anchor="_Toc71141136">
            <w:r>
              <w:rPr>
                <w:rStyle w:val="IndexLink"/>
                <w:webHidden/>
              </w:rPr>
              <w:t>CHƯƠNG 1.</w:t>
            </w:r>
            <w:r>
              <w:rPr>
                <w:rStyle w:val="IndexLink"/>
                <w:rFonts w:asciiTheme="minorHAnsi" w:eastAsiaTheme="minorEastAsia" w:hAnsiTheme="minorHAnsi"/>
                <w:b w:val="0"/>
                <w:bCs w:val="0"/>
                <w:sz w:val="22"/>
                <w:lang w:val="vi-VN" w:eastAsia="vi-VN"/>
              </w:rPr>
              <w:tab/>
            </w:r>
            <w:r>
              <w:rPr>
                <w:rStyle w:val="IndexLink"/>
              </w:rPr>
              <w:t>TỔNG QUAN HỆ THỐNG</w:t>
            </w:r>
            <w:r>
              <w:rPr>
                <w:webHidden/>
              </w:rPr>
              <w:fldChar w:fldCharType="begin"/>
            </w:r>
            <w:r>
              <w:rPr>
                <w:webHidden/>
              </w:rPr>
              <w:instrText>PAGEREF _Toc71141136 \h</w:instrText>
            </w:r>
            <w:r>
              <w:rPr>
                <w:webHidden/>
              </w:rPr>
            </w:r>
            <w:r>
              <w:rPr>
                <w:webHidden/>
              </w:rPr>
              <w:fldChar w:fldCharType="separate"/>
            </w:r>
            <w:r>
              <w:rPr>
                <w:rStyle w:val="IndexLink"/>
              </w:rPr>
              <w:tab/>
              <w:t>1</w:t>
            </w:r>
            <w:r>
              <w:rPr>
                <w:webHidden/>
              </w:rPr>
              <w:fldChar w:fldCharType="end"/>
            </w:r>
          </w:hyperlink>
        </w:p>
        <w:p w14:paraId="489B26CD" w14:textId="77777777" w:rsidR="004F30F8" w:rsidRDefault="000F49B5">
          <w:pPr>
            <w:pStyle w:val="TOC2"/>
            <w:rPr>
              <w:rFonts w:asciiTheme="minorHAnsi" w:eastAsiaTheme="minorEastAsia" w:hAnsiTheme="minorHAnsi"/>
              <w:b w:val="0"/>
              <w:bCs w:val="0"/>
              <w:sz w:val="22"/>
              <w:lang w:val="vi-VN" w:eastAsia="vi-VN"/>
            </w:rPr>
          </w:pPr>
          <w:hyperlink w:anchor="_Toc71141137">
            <w:r w:rsidR="00523E58">
              <w:rPr>
                <w:rStyle w:val="IndexLink"/>
                <w:webHidden/>
              </w:rPr>
              <w:t>1.1.</w:t>
            </w:r>
            <w:r w:rsidR="00523E58">
              <w:rPr>
                <w:rStyle w:val="IndexLink"/>
                <w:rFonts w:asciiTheme="minorHAnsi" w:eastAsiaTheme="minorEastAsia" w:hAnsiTheme="minorHAnsi"/>
                <w:b w:val="0"/>
                <w:bCs w:val="0"/>
                <w:sz w:val="22"/>
                <w:lang w:val="vi-VN" w:eastAsia="vi-VN"/>
              </w:rPr>
              <w:tab/>
            </w:r>
            <w:r w:rsidR="00523E58">
              <w:rPr>
                <w:rStyle w:val="IndexLink"/>
              </w:rPr>
              <w:t>Mô tả yêu cầu bài toán</w:t>
            </w:r>
            <w:r w:rsidR="00523E58">
              <w:rPr>
                <w:webHidden/>
              </w:rPr>
              <w:fldChar w:fldCharType="begin"/>
            </w:r>
            <w:r w:rsidR="00523E58">
              <w:rPr>
                <w:webHidden/>
              </w:rPr>
              <w:instrText>PAGEREF _Toc71141137 \h</w:instrText>
            </w:r>
            <w:r w:rsidR="00523E58">
              <w:rPr>
                <w:webHidden/>
              </w:rPr>
            </w:r>
            <w:r w:rsidR="00523E58">
              <w:rPr>
                <w:webHidden/>
              </w:rPr>
              <w:fldChar w:fldCharType="separate"/>
            </w:r>
            <w:r w:rsidR="00523E58">
              <w:rPr>
                <w:rStyle w:val="IndexLink"/>
              </w:rPr>
              <w:tab/>
              <w:t>1</w:t>
            </w:r>
            <w:r w:rsidR="00523E58">
              <w:rPr>
                <w:webHidden/>
              </w:rPr>
              <w:fldChar w:fldCharType="end"/>
            </w:r>
          </w:hyperlink>
        </w:p>
        <w:p w14:paraId="032C58D3" w14:textId="77777777" w:rsidR="004F30F8" w:rsidRDefault="000F49B5">
          <w:pPr>
            <w:pStyle w:val="TOC2"/>
            <w:rPr>
              <w:rFonts w:asciiTheme="minorHAnsi" w:eastAsiaTheme="minorEastAsia" w:hAnsiTheme="minorHAnsi"/>
              <w:b w:val="0"/>
              <w:bCs w:val="0"/>
              <w:sz w:val="22"/>
              <w:lang w:val="vi-VN" w:eastAsia="vi-VN"/>
            </w:rPr>
          </w:pPr>
          <w:hyperlink w:anchor="_Toc71141138">
            <w:r w:rsidR="00523E58">
              <w:rPr>
                <w:rStyle w:val="IndexLink"/>
                <w:webHidden/>
              </w:rPr>
              <w:t>1.2.</w:t>
            </w:r>
            <w:r w:rsidR="00523E58">
              <w:rPr>
                <w:rStyle w:val="IndexLink"/>
                <w:rFonts w:asciiTheme="minorHAnsi" w:eastAsiaTheme="minorEastAsia" w:hAnsiTheme="minorHAnsi"/>
                <w:b w:val="0"/>
                <w:bCs w:val="0"/>
                <w:sz w:val="22"/>
                <w:lang w:val="vi-VN" w:eastAsia="vi-VN"/>
              </w:rPr>
              <w:tab/>
            </w:r>
            <w:r w:rsidR="00523E58">
              <w:rPr>
                <w:rStyle w:val="IndexLink"/>
              </w:rPr>
              <w:t>Mô tả hệ thống</w:t>
            </w:r>
            <w:r w:rsidR="00523E58">
              <w:rPr>
                <w:webHidden/>
              </w:rPr>
              <w:fldChar w:fldCharType="begin"/>
            </w:r>
            <w:r w:rsidR="00523E58">
              <w:rPr>
                <w:webHidden/>
              </w:rPr>
              <w:instrText>PAGEREF _Toc71141138 \h</w:instrText>
            </w:r>
            <w:r w:rsidR="00523E58">
              <w:rPr>
                <w:webHidden/>
              </w:rPr>
            </w:r>
            <w:r w:rsidR="00523E58">
              <w:rPr>
                <w:webHidden/>
              </w:rPr>
              <w:fldChar w:fldCharType="separate"/>
            </w:r>
            <w:r w:rsidR="00523E58">
              <w:rPr>
                <w:rStyle w:val="IndexLink"/>
              </w:rPr>
              <w:tab/>
              <w:t>1</w:t>
            </w:r>
            <w:r w:rsidR="00523E58">
              <w:rPr>
                <w:webHidden/>
              </w:rPr>
              <w:fldChar w:fldCharType="end"/>
            </w:r>
          </w:hyperlink>
        </w:p>
        <w:p w14:paraId="57583BAA" w14:textId="77777777" w:rsidR="004F30F8" w:rsidRDefault="000F49B5">
          <w:pPr>
            <w:pStyle w:val="TOC3"/>
            <w:rPr>
              <w:rFonts w:asciiTheme="minorHAnsi" w:eastAsiaTheme="minorEastAsia" w:hAnsiTheme="minorHAnsi"/>
              <w:b w:val="0"/>
              <w:bCs w:val="0"/>
              <w:i w:val="0"/>
              <w:iCs w:val="0"/>
              <w:sz w:val="22"/>
              <w:lang w:val="vi-VN" w:eastAsia="vi-VN"/>
            </w:rPr>
          </w:pPr>
          <w:hyperlink w:anchor="_Toc71141139">
            <w:r w:rsidR="00523E58">
              <w:rPr>
                <w:rStyle w:val="IndexLink"/>
                <w:webHidden/>
              </w:rPr>
              <w:t>1.2.1.</w:t>
            </w:r>
            <w:r w:rsidR="00523E58">
              <w:rPr>
                <w:rStyle w:val="IndexLink"/>
                <w:rFonts w:asciiTheme="minorHAnsi" w:eastAsiaTheme="minorEastAsia" w:hAnsiTheme="minorHAnsi"/>
                <w:b w:val="0"/>
                <w:bCs w:val="0"/>
                <w:i w:val="0"/>
                <w:iCs w:val="0"/>
                <w:sz w:val="22"/>
                <w:lang w:val="vi-VN" w:eastAsia="vi-VN"/>
              </w:rPr>
              <w:tab/>
            </w:r>
            <w:r w:rsidR="00523E58">
              <w:rPr>
                <w:rStyle w:val="IndexLink"/>
              </w:rPr>
              <w:t>Yêu cầu của hệ thống</w:t>
            </w:r>
            <w:r w:rsidR="00523E58">
              <w:rPr>
                <w:webHidden/>
              </w:rPr>
              <w:fldChar w:fldCharType="begin"/>
            </w:r>
            <w:r w:rsidR="00523E58">
              <w:rPr>
                <w:webHidden/>
              </w:rPr>
              <w:instrText>PAGEREF _Toc71141139 \h</w:instrText>
            </w:r>
            <w:r w:rsidR="00523E58">
              <w:rPr>
                <w:webHidden/>
              </w:rPr>
            </w:r>
            <w:r w:rsidR="00523E58">
              <w:rPr>
                <w:webHidden/>
              </w:rPr>
              <w:fldChar w:fldCharType="separate"/>
            </w:r>
            <w:r w:rsidR="00523E58">
              <w:rPr>
                <w:rStyle w:val="IndexLink"/>
              </w:rPr>
              <w:tab/>
              <w:t>1</w:t>
            </w:r>
            <w:r w:rsidR="00523E58">
              <w:rPr>
                <w:webHidden/>
              </w:rPr>
              <w:fldChar w:fldCharType="end"/>
            </w:r>
          </w:hyperlink>
        </w:p>
        <w:p w14:paraId="6EF5DE9F" w14:textId="77777777" w:rsidR="004F30F8" w:rsidRDefault="000F49B5">
          <w:pPr>
            <w:pStyle w:val="TOC3"/>
            <w:rPr>
              <w:rFonts w:asciiTheme="minorHAnsi" w:eastAsiaTheme="minorEastAsia" w:hAnsiTheme="minorHAnsi"/>
              <w:b w:val="0"/>
              <w:bCs w:val="0"/>
              <w:i w:val="0"/>
              <w:iCs w:val="0"/>
              <w:sz w:val="22"/>
              <w:lang w:val="vi-VN" w:eastAsia="vi-VN"/>
            </w:rPr>
          </w:pPr>
          <w:hyperlink w:anchor="_Toc71141140">
            <w:r w:rsidR="00523E58">
              <w:rPr>
                <w:rStyle w:val="IndexLink"/>
                <w:webHidden/>
              </w:rPr>
              <w:t>1.2.2.</w:t>
            </w:r>
            <w:r w:rsidR="00523E58">
              <w:rPr>
                <w:rStyle w:val="IndexLink"/>
                <w:rFonts w:asciiTheme="minorHAnsi" w:eastAsiaTheme="minorEastAsia" w:hAnsiTheme="minorHAnsi"/>
                <w:b w:val="0"/>
                <w:bCs w:val="0"/>
                <w:i w:val="0"/>
                <w:iCs w:val="0"/>
                <w:sz w:val="22"/>
                <w:lang w:val="vi-VN" w:eastAsia="vi-VN"/>
              </w:rPr>
              <w:tab/>
            </w:r>
            <w:r w:rsidR="00523E58">
              <w:rPr>
                <w:rStyle w:val="IndexLink"/>
              </w:rPr>
              <w:t>Phạm vi hệ thống</w:t>
            </w:r>
            <w:r w:rsidR="00523E58">
              <w:rPr>
                <w:webHidden/>
              </w:rPr>
              <w:fldChar w:fldCharType="begin"/>
            </w:r>
            <w:r w:rsidR="00523E58">
              <w:rPr>
                <w:webHidden/>
              </w:rPr>
              <w:instrText>PAGEREF _Toc71141140 \h</w:instrText>
            </w:r>
            <w:r w:rsidR="00523E58">
              <w:rPr>
                <w:webHidden/>
              </w:rPr>
            </w:r>
            <w:r w:rsidR="00523E58">
              <w:rPr>
                <w:webHidden/>
              </w:rPr>
              <w:fldChar w:fldCharType="separate"/>
            </w:r>
            <w:r w:rsidR="00523E58">
              <w:rPr>
                <w:rStyle w:val="IndexLink"/>
              </w:rPr>
              <w:tab/>
              <w:t>2</w:t>
            </w:r>
            <w:r w:rsidR="00523E58">
              <w:rPr>
                <w:webHidden/>
              </w:rPr>
              <w:fldChar w:fldCharType="end"/>
            </w:r>
          </w:hyperlink>
        </w:p>
        <w:p w14:paraId="696A5FE3" w14:textId="77777777" w:rsidR="004F30F8" w:rsidRDefault="000F49B5">
          <w:pPr>
            <w:pStyle w:val="TOC3"/>
            <w:rPr>
              <w:rFonts w:asciiTheme="minorHAnsi" w:eastAsiaTheme="minorEastAsia" w:hAnsiTheme="minorHAnsi"/>
              <w:b w:val="0"/>
              <w:bCs w:val="0"/>
              <w:i w:val="0"/>
              <w:iCs w:val="0"/>
              <w:sz w:val="22"/>
              <w:lang w:val="vi-VN" w:eastAsia="vi-VN"/>
            </w:rPr>
          </w:pPr>
          <w:hyperlink w:anchor="_Toc71141141">
            <w:r w:rsidR="00523E58">
              <w:rPr>
                <w:rStyle w:val="IndexLink"/>
                <w:webHidden/>
              </w:rPr>
              <w:t>1.2.3.</w:t>
            </w:r>
            <w:r w:rsidR="00523E58">
              <w:rPr>
                <w:rStyle w:val="IndexLink"/>
                <w:rFonts w:asciiTheme="minorHAnsi" w:eastAsiaTheme="minorEastAsia" w:hAnsiTheme="minorHAnsi"/>
                <w:b w:val="0"/>
                <w:bCs w:val="0"/>
                <w:i w:val="0"/>
                <w:iCs w:val="0"/>
                <w:sz w:val="22"/>
                <w:lang w:val="vi-VN" w:eastAsia="vi-VN"/>
              </w:rPr>
              <w:tab/>
            </w:r>
            <w:r w:rsidR="00523E58">
              <w:rPr>
                <w:rStyle w:val="IndexLink"/>
              </w:rPr>
              <w:t>Sơ đồ tổng quan chức năng hệ thống</w:t>
            </w:r>
            <w:r w:rsidR="00523E58">
              <w:rPr>
                <w:webHidden/>
              </w:rPr>
              <w:fldChar w:fldCharType="begin"/>
            </w:r>
            <w:r w:rsidR="00523E58">
              <w:rPr>
                <w:webHidden/>
              </w:rPr>
              <w:instrText>PAGEREF _Toc71141141 \h</w:instrText>
            </w:r>
            <w:r w:rsidR="00523E58">
              <w:rPr>
                <w:webHidden/>
              </w:rPr>
            </w:r>
            <w:r w:rsidR="00523E58">
              <w:rPr>
                <w:webHidden/>
              </w:rPr>
              <w:fldChar w:fldCharType="separate"/>
            </w:r>
            <w:r w:rsidR="00523E58">
              <w:rPr>
                <w:rStyle w:val="IndexLink"/>
              </w:rPr>
              <w:tab/>
              <w:t>2</w:t>
            </w:r>
            <w:r w:rsidR="00523E58">
              <w:rPr>
                <w:webHidden/>
              </w:rPr>
              <w:fldChar w:fldCharType="end"/>
            </w:r>
          </w:hyperlink>
        </w:p>
        <w:p w14:paraId="30ED777C" w14:textId="77777777" w:rsidR="004F30F8" w:rsidRDefault="000F49B5">
          <w:pPr>
            <w:pStyle w:val="TOC3"/>
            <w:rPr>
              <w:rFonts w:asciiTheme="minorHAnsi" w:eastAsiaTheme="minorEastAsia" w:hAnsiTheme="minorHAnsi"/>
              <w:b w:val="0"/>
              <w:bCs w:val="0"/>
              <w:i w:val="0"/>
              <w:iCs w:val="0"/>
              <w:sz w:val="22"/>
              <w:lang w:val="vi-VN" w:eastAsia="vi-VN"/>
            </w:rPr>
          </w:pPr>
          <w:hyperlink w:anchor="_Toc71141142">
            <w:r w:rsidR="00523E58">
              <w:rPr>
                <w:rStyle w:val="IndexLink"/>
                <w:webHidden/>
              </w:rPr>
              <w:t>1.2.4.</w:t>
            </w:r>
            <w:r w:rsidR="00523E58">
              <w:rPr>
                <w:rStyle w:val="IndexLink"/>
                <w:rFonts w:asciiTheme="minorHAnsi" w:eastAsiaTheme="minorEastAsia" w:hAnsiTheme="minorHAnsi"/>
                <w:b w:val="0"/>
                <w:bCs w:val="0"/>
                <w:i w:val="0"/>
                <w:iCs w:val="0"/>
                <w:sz w:val="22"/>
                <w:lang w:val="vi-VN" w:eastAsia="vi-VN"/>
              </w:rPr>
              <w:tab/>
            </w:r>
            <w:r w:rsidR="00523E58">
              <w:rPr>
                <w:rStyle w:val="IndexLink"/>
              </w:rPr>
              <w:t>Các tác nhân tham gia hệ thống</w:t>
            </w:r>
            <w:r w:rsidR="00523E58">
              <w:rPr>
                <w:webHidden/>
              </w:rPr>
              <w:fldChar w:fldCharType="begin"/>
            </w:r>
            <w:r w:rsidR="00523E58">
              <w:rPr>
                <w:webHidden/>
              </w:rPr>
              <w:instrText>PAGEREF _Toc71141142 \h</w:instrText>
            </w:r>
            <w:r w:rsidR="00523E58">
              <w:rPr>
                <w:webHidden/>
              </w:rPr>
            </w:r>
            <w:r w:rsidR="00523E58">
              <w:rPr>
                <w:webHidden/>
              </w:rPr>
              <w:fldChar w:fldCharType="separate"/>
            </w:r>
            <w:r w:rsidR="00523E58">
              <w:rPr>
                <w:rStyle w:val="IndexLink"/>
              </w:rPr>
              <w:tab/>
              <w:t>2</w:t>
            </w:r>
            <w:r w:rsidR="00523E58">
              <w:rPr>
                <w:webHidden/>
              </w:rPr>
              <w:fldChar w:fldCharType="end"/>
            </w:r>
          </w:hyperlink>
        </w:p>
        <w:p w14:paraId="210D98BB" w14:textId="77777777" w:rsidR="004F30F8" w:rsidRDefault="000F49B5">
          <w:pPr>
            <w:pStyle w:val="TOC3"/>
            <w:rPr>
              <w:rFonts w:asciiTheme="minorHAnsi" w:eastAsiaTheme="minorEastAsia" w:hAnsiTheme="minorHAnsi"/>
              <w:b w:val="0"/>
              <w:bCs w:val="0"/>
              <w:i w:val="0"/>
              <w:iCs w:val="0"/>
              <w:sz w:val="22"/>
              <w:lang w:val="vi-VN" w:eastAsia="vi-VN"/>
            </w:rPr>
          </w:pPr>
          <w:hyperlink w:anchor="_Toc71141143">
            <w:r w:rsidR="00523E58">
              <w:rPr>
                <w:rStyle w:val="IndexLink"/>
                <w:webHidden/>
              </w:rPr>
              <w:t>1.2.5.</w:t>
            </w:r>
            <w:r w:rsidR="00523E58">
              <w:rPr>
                <w:rStyle w:val="IndexLink"/>
                <w:rFonts w:asciiTheme="minorHAnsi" w:eastAsiaTheme="minorEastAsia" w:hAnsiTheme="minorHAnsi"/>
                <w:b w:val="0"/>
                <w:bCs w:val="0"/>
                <w:i w:val="0"/>
                <w:iCs w:val="0"/>
                <w:sz w:val="22"/>
                <w:lang w:val="vi-VN" w:eastAsia="vi-VN"/>
              </w:rPr>
              <w:tab/>
            </w:r>
            <w:r w:rsidR="00523E58">
              <w:rPr>
                <w:rStyle w:val="IndexLink"/>
              </w:rPr>
              <w:t>Các chức năng chính của hệ thống</w:t>
            </w:r>
            <w:r w:rsidR="00523E58">
              <w:rPr>
                <w:webHidden/>
              </w:rPr>
              <w:fldChar w:fldCharType="begin"/>
            </w:r>
            <w:r w:rsidR="00523E58">
              <w:rPr>
                <w:webHidden/>
              </w:rPr>
              <w:instrText>PAGEREF _Toc71141143 \h</w:instrText>
            </w:r>
            <w:r w:rsidR="00523E58">
              <w:rPr>
                <w:webHidden/>
              </w:rPr>
            </w:r>
            <w:r w:rsidR="00523E58">
              <w:rPr>
                <w:webHidden/>
              </w:rPr>
              <w:fldChar w:fldCharType="separate"/>
            </w:r>
            <w:r w:rsidR="00523E58">
              <w:rPr>
                <w:rStyle w:val="IndexLink"/>
              </w:rPr>
              <w:tab/>
              <w:t>2</w:t>
            </w:r>
            <w:r w:rsidR="00523E58">
              <w:rPr>
                <w:webHidden/>
              </w:rPr>
              <w:fldChar w:fldCharType="end"/>
            </w:r>
          </w:hyperlink>
        </w:p>
        <w:p w14:paraId="21A8F8C1" w14:textId="77777777" w:rsidR="004F30F8" w:rsidRDefault="000F49B5">
          <w:pPr>
            <w:pStyle w:val="TOC1"/>
            <w:rPr>
              <w:rFonts w:asciiTheme="minorHAnsi" w:eastAsiaTheme="minorEastAsia" w:hAnsiTheme="minorHAnsi"/>
              <w:b w:val="0"/>
              <w:bCs w:val="0"/>
              <w:sz w:val="22"/>
              <w:lang w:val="vi-VN" w:eastAsia="vi-VN"/>
            </w:rPr>
          </w:pPr>
          <w:hyperlink w:anchor="_Toc71141144">
            <w:r w:rsidR="00523E58">
              <w:rPr>
                <w:rStyle w:val="IndexLink"/>
                <w:webHidden/>
              </w:rPr>
              <w:t>CHƯƠNG 2.</w:t>
            </w:r>
            <w:r w:rsidR="00523E58">
              <w:rPr>
                <w:rStyle w:val="IndexLink"/>
                <w:rFonts w:asciiTheme="minorHAnsi" w:eastAsiaTheme="minorEastAsia" w:hAnsiTheme="minorHAnsi"/>
                <w:b w:val="0"/>
                <w:bCs w:val="0"/>
                <w:sz w:val="22"/>
                <w:lang w:val="vi-VN" w:eastAsia="vi-VN"/>
              </w:rPr>
              <w:tab/>
            </w:r>
            <w:r w:rsidR="00523E58">
              <w:rPr>
                <w:rStyle w:val="IndexLink"/>
              </w:rPr>
              <w:t>ĐẶC TẢ CHỨC NĂNG CHÍNH CỦA HỆ THỐNG</w:t>
            </w:r>
            <w:r w:rsidR="00523E58">
              <w:rPr>
                <w:webHidden/>
              </w:rPr>
              <w:fldChar w:fldCharType="begin"/>
            </w:r>
            <w:r w:rsidR="00523E58">
              <w:rPr>
                <w:webHidden/>
              </w:rPr>
              <w:instrText>PAGEREF _Toc71141144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6A5BCE24" w14:textId="77777777" w:rsidR="004F30F8" w:rsidRDefault="000F49B5">
          <w:pPr>
            <w:pStyle w:val="TOC2"/>
            <w:rPr>
              <w:rFonts w:asciiTheme="minorHAnsi" w:eastAsiaTheme="minorEastAsia" w:hAnsiTheme="minorHAnsi"/>
              <w:b w:val="0"/>
              <w:bCs w:val="0"/>
              <w:sz w:val="22"/>
              <w:lang w:val="vi-VN" w:eastAsia="vi-VN"/>
            </w:rPr>
          </w:pPr>
          <w:hyperlink w:anchor="_Toc71141145">
            <w:r w:rsidR="00523E58">
              <w:rPr>
                <w:rStyle w:val="IndexLink"/>
                <w:webHidden/>
              </w:rPr>
              <w:t>2.1.</w:t>
            </w:r>
            <w:r w:rsidR="00523E58">
              <w:rPr>
                <w:rStyle w:val="IndexLink"/>
                <w:rFonts w:asciiTheme="minorHAnsi" w:eastAsiaTheme="minorEastAsia" w:hAnsiTheme="minorHAnsi"/>
                <w:b w:val="0"/>
                <w:bCs w:val="0"/>
                <w:sz w:val="22"/>
                <w:lang w:val="vi-VN" w:eastAsia="vi-VN"/>
              </w:rPr>
              <w:tab/>
            </w:r>
            <w:r w:rsidR="00523E58">
              <w:rPr>
                <w:rStyle w:val="IndexLink"/>
              </w:rPr>
              <w:t>Quản lý máy client</w:t>
            </w:r>
            <w:r w:rsidR="00523E58">
              <w:rPr>
                <w:webHidden/>
              </w:rPr>
              <w:fldChar w:fldCharType="begin"/>
            </w:r>
            <w:r w:rsidR="00523E58">
              <w:rPr>
                <w:webHidden/>
              </w:rPr>
              <w:instrText>PAGEREF _Toc71141145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5F002699" w14:textId="77777777" w:rsidR="004F30F8" w:rsidRDefault="000F49B5">
          <w:pPr>
            <w:pStyle w:val="TOC2"/>
            <w:rPr>
              <w:rFonts w:asciiTheme="minorHAnsi" w:eastAsiaTheme="minorEastAsia" w:hAnsiTheme="minorHAnsi"/>
              <w:b w:val="0"/>
              <w:bCs w:val="0"/>
              <w:sz w:val="22"/>
              <w:lang w:val="vi-VN" w:eastAsia="vi-VN"/>
            </w:rPr>
          </w:pPr>
          <w:hyperlink w:anchor="_Toc71141146">
            <w:r w:rsidR="00523E58">
              <w:rPr>
                <w:rStyle w:val="IndexLink"/>
                <w:webHidden/>
              </w:rPr>
              <w:t>2.2.</w:t>
            </w:r>
            <w:r w:rsidR="00523E58">
              <w:rPr>
                <w:rStyle w:val="IndexLink"/>
                <w:rFonts w:asciiTheme="minorHAnsi" w:eastAsiaTheme="minorEastAsia" w:hAnsiTheme="minorHAnsi"/>
                <w:b w:val="0"/>
                <w:bCs w:val="0"/>
                <w:sz w:val="22"/>
                <w:lang w:val="vi-VN" w:eastAsia="vi-VN"/>
              </w:rPr>
              <w:tab/>
            </w:r>
            <w:r w:rsidR="00523E58">
              <w:rPr>
                <w:rStyle w:val="IndexLink"/>
              </w:rPr>
              <w:t>Quản lý ứng dụng</w:t>
            </w:r>
            <w:r w:rsidR="00523E58">
              <w:rPr>
                <w:webHidden/>
              </w:rPr>
              <w:fldChar w:fldCharType="begin"/>
            </w:r>
            <w:r w:rsidR="00523E58">
              <w:rPr>
                <w:webHidden/>
              </w:rPr>
              <w:instrText>PAGEREF _Toc71141146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23D5AE86" w14:textId="77777777" w:rsidR="004F30F8" w:rsidRDefault="000F49B5">
          <w:pPr>
            <w:pStyle w:val="TOC2"/>
            <w:rPr>
              <w:rFonts w:asciiTheme="minorHAnsi" w:eastAsiaTheme="minorEastAsia" w:hAnsiTheme="minorHAnsi"/>
              <w:b w:val="0"/>
              <w:bCs w:val="0"/>
              <w:sz w:val="22"/>
              <w:lang w:val="vi-VN" w:eastAsia="vi-VN"/>
            </w:rPr>
          </w:pPr>
          <w:hyperlink w:anchor="_Toc71141147">
            <w:r w:rsidR="00523E58">
              <w:rPr>
                <w:rStyle w:val="IndexLink"/>
                <w:webHidden/>
              </w:rPr>
              <w:t>2.3.</w:t>
            </w:r>
            <w:r w:rsidR="00523E58">
              <w:rPr>
                <w:rStyle w:val="IndexLink"/>
                <w:rFonts w:asciiTheme="minorHAnsi" w:eastAsiaTheme="minorEastAsia" w:hAnsiTheme="minorHAnsi"/>
                <w:b w:val="0"/>
                <w:bCs w:val="0"/>
                <w:sz w:val="22"/>
                <w:lang w:val="vi-VN" w:eastAsia="vi-VN"/>
              </w:rPr>
              <w:tab/>
            </w:r>
            <w:r w:rsidR="00523E58">
              <w:rPr>
                <w:rStyle w:val="IndexLink"/>
              </w:rPr>
              <w:t>Gửi email thông báo lỗi</w:t>
            </w:r>
            <w:r w:rsidR="00523E58">
              <w:rPr>
                <w:webHidden/>
              </w:rPr>
              <w:fldChar w:fldCharType="begin"/>
            </w:r>
            <w:r w:rsidR="00523E58">
              <w:rPr>
                <w:webHidden/>
              </w:rPr>
              <w:instrText>PAGEREF _Toc71141147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57951695" w14:textId="044149EE" w:rsidR="004F30F8" w:rsidRDefault="000F49B5">
          <w:pPr>
            <w:pStyle w:val="TOC2"/>
            <w:rPr>
              <w:rFonts w:asciiTheme="minorHAnsi" w:eastAsiaTheme="minorEastAsia" w:hAnsiTheme="minorHAnsi"/>
              <w:b w:val="0"/>
              <w:bCs w:val="0"/>
              <w:sz w:val="22"/>
              <w:lang w:val="vi-VN" w:eastAsia="vi-VN"/>
            </w:rPr>
          </w:pPr>
          <w:hyperlink w:anchor="_Toc71141148">
            <w:r w:rsidR="00523E58">
              <w:rPr>
                <w:rStyle w:val="IndexLink"/>
                <w:webHidden/>
              </w:rPr>
              <w:t>2.4.</w:t>
            </w:r>
            <w:r w:rsidR="00523E58">
              <w:rPr>
                <w:rStyle w:val="IndexLink"/>
                <w:rFonts w:asciiTheme="minorHAnsi" w:eastAsiaTheme="minorEastAsia" w:hAnsiTheme="minorHAnsi"/>
                <w:b w:val="0"/>
                <w:bCs w:val="0"/>
                <w:sz w:val="22"/>
                <w:lang w:val="vi-VN" w:eastAsia="vi-VN"/>
              </w:rPr>
              <w:tab/>
            </w:r>
            <w:r w:rsidR="00523E58">
              <w:rPr>
                <w:rStyle w:val="IndexLink"/>
              </w:rPr>
              <w:t xml:space="preserve">Quản lý </w:t>
            </w:r>
            <w:r w:rsidR="00370745">
              <w:rPr>
                <w:rStyle w:val="IndexLink"/>
              </w:rPr>
              <w:t>script</w:t>
            </w:r>
            <w:r w:rsidR="00523E58">
              <w:rPr>
                <w:webHidden/>
              </w:rPr>
              <w:fldChar w:fldCharType="begin"/>
            </w:r>
            <w:r w:rsidR="00523E58">
              <w:rPr>
                <w:webHidden/>
              </w:rPr>
              <w:instrText>PAGEREF _Toc71141148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0D902C0C" w14:textId="2C41B125" w:rsidR="004F30F8" w:rsidRDefault="000F49B5">
          <w:pPr>
            <w:pStyle w:val="TOC2"/>
            <w:rPr>
              <w:rFonts w:asciiTheme="minorHAnsi" w:eastAsiaTheme="minorEastAsia" w:hAnsiTheme="minorHAnsi"/>
              <w:b w:val="0"/>
              <w:bCs w:val="0"/>
              <w:sz w:val="22"/>
              <w:lang w:val="vi-VN" w:eastAsia="vi-VN"/>
            </w:rPr>
          </w:pPr>
          <w:hyperlink w:anchor="_Toc71141149">
            <w:r w:rsidR="00523E58">
              <w:rPr>
                <w:rStyle w:val="IndexLink"/>
                <w:webHidden/>
              </w:rPr>
              <w:t>2.5.</w:t>
            </w:r>
            <w:r w:rsidR="00523E58">
              <w:rPr>
                <w:rStyle w:val="IndexLink"/>
                <w:rFonts w:asciiTheme="minorHAnsi" w:eastAsiaTheme="minorEastAsia" w:hAnsiTheme="minorHAnsi"/>
                <w:b w:val="0"/>
                <w:bCs w:val="0"/>
                <w:sz w:val="22"/>
                <w:lang w:val="vi-VN" w:eastAsia="vi-VN"/>
              </w:rPr>
              <w:tab/>
            </w:r>
            <w:r w:rsidR="00523E58">
              <w:rPr>
                <w:rStyle w:val="IndexLink"/>
              </w:rPr>
              <w:t xml:space="preserve">Thực thi </w:t>
            </w:r>
            <w:r w:rsidR="00370745">
              <w:rPr>
                <w:rStyle w:val="IndexLink"/>
              </w:rPr>
              <w:t>script</w:t>
            </w:r>
            <w:r w:rsidR="00523E58">
              <w:rPr>
                <w:webHidden/>
              </w:rPr>
              <w:fldChar w:fldCharType="begin"/>
            </w:r>
            <w:r w:rsidR="00523E58">
              <w:rPr>
                <w:webHidden/>
              </w:rPr>
              <w:instrText>PAGEREF _Toc71141149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6EF67AA2" w14:textId="77777777" w:rsidR="004F30F8" w:rsidRDefault="000F49B5">
          <w:pPr>
            <w:pStyle w:val="TOC1"/>
            <w:rPr>
              <w:rFonts w:asciiTheme="minorHAnsi" w:eastAsiaTheme="minorEastAsia" w:hAnsiTheme="minorHAnsi"/>
              <w:b w:val="0"/>
              <w:bCs w:val="0"/>
              <w:sz w:val="22"/>
              <w:lang w:val="vi-VN" w:eastAsia="vi-VN"/>
            </w:rPr>
          </w:pPr>
          <w:hyperlink w:anchor="_Toc71141150">
            <w:r w:rsidR="00523E58">
              <w:rPr>
                <w:rStyle w:val="IndexLink"/>
                <w:webHidden/>
              </w:rPr>
              <w:t>CHƯƠNG 3.</w:t>
            </w:r>
            <w:r w:rsidR="00523E58">
              <w:rPr>
                <w:rStyle w:val="IndexLink"/>
                <w:rFonts w:asciiTheme="minorHAnsi" w:eastAsiaTheme="minorEastAsia" w:hAnsiTheme="minorHAnsi"/>
                <w:b w:val="0"/>
                <w:bCs w:val="0"/>
                <w:sz w:val="22"/>
                <w:lang w:val="vi-VN" w:eastAsia="vi-VN"/>
              </w:rPr>
              <w:tab/>
            </w:r>
            <w:r w:rsidR="00523E58">
              <w:rPr>
                <w:rStyle w:val="IndexLink"/>
              </w:rPr>
              <w:t>PHÂN TÍCH THIẾT KẾ CHỨC NĂNG CHÍNH</w:t>
            </w:r>
            <w:r w:rsidR="00523E58">
              <w:rPr>
                <w:webHidden/>
              </w:rPr>
              <w:fldChar w:fldCharType="begin"/>
            </w:r>
            <w:r w:rsidR="00523E58">
              <w:rPr>
                <w:webHidden/>
              </w:rPr>
              <w:instrText>PAGEREF _Toc71141150 \h</w:instrText>
            </w:r>
            <w:r w:rsidR="00523E58">
              <w:rPr>
                <w:webHidden/>
              </w:rPr>
            </w:r>
            <w:r w:rsidR="00523E58">
              <w:rPr>
                <w:webHidden/>
              </w:rPr>
              <w:fldChar w:fldCharType="separate"/>
            </w:r>
            <w:r w:rsidR="00523E58">
              <w:rPr>
                <w:rStyle w:val="IndexLink"/>
              </w:rPr>
              <w:tab/>
              <w:t>4</w:t>
            </w:r>
            <w:r w:rsidR="00523E58">
              <w:rPr>
                <w:webHidden/>
              </w:rPr>
              <w:fldChar w:fldCharType="end"/>
            </w:r>
          </w:hyperlink>
        </w:p>
        <w:p w14:paraId="00CB947D" w14:textId="77777777" w:rsidR="004F30F8" w:rsidRDefault="000F49B5">
          <w:pPr>
            <w:pStyle w:val="TOC2"/>
            <w:rPr>
              <w:rFonts w:asciiTheme="minorHAnsi" w:eastAsiaTheme="minorEastAsia" w:hAnsiTheme="minorHAnsi"/>
              <w:b w:val="0"/>
              <w:bCs w:val="0"/>
              <w:sz w:val="22"/>
              <w:lang w:val="vi-VN" w:eastAsia="vi-VN"/>
            </w:rPr>
          </w:pPr>
          <w:hyperlink w:anchor="_Toc71141151">
            <w:r w:rsidR="00523E58">
              <w:rPr>
                <w:rStyle w:val="IndexLink"/>
                <w:webHidden/>
              </w:rPr>
              <w:t>3.1.</w:t>
            </w:r>
            <w:r w:rsidR="00523E58">
              <w:rPr>
                <w:rStyle w:val="IndexLink"/>
                <w:rFonts w:asciiTheme="minorHAnsi" w:eastAsiaTheme="minorEastAsia" w:hAnsiTheme="minorHAnsi"/>
                <w:b w:val="0"/>
                <w:bCs w:val="0"/>
                <w:sz w:val="22"/>
                <w:lang w:val="vi-VN" w:eastAsia="vi-VN"/>
              </w:rPr>
              <w:tab/>
            </w:r>
            <w:r w:rsidR="00523E58">
              <w:rPr>
                <w:rStyle w:val="IndexLink"/>
              </w:rPr>
              <w:t>Quản lý máy client</w:t>
            </w:r>
            <w:r w:rsidR="00523E58">
              <w:rPr>
                <w:webHidden/>
              </w:rPr>
              <w:fldChar w:fldCharType="begin"/>
            </w:r>
            <w:r w:rsidR="00523E58">
              <w:rPr>
                <w:webHidden/>
              </w:rPr>
              <w:instrText>PAGEREF _Toc71141151 \h</w:instrText>
            </w:r>
            <w:r w:rsidR="00523E58">
              <w:rPr>
                <w:webHidden/>
              </w:rPr>
            </w:r>
            <w:r w:rsidR="00523E58">
              <w:rPr>
                <w:webHidden/>
              </w:rPr>
              <w:fldChar w:fldCharType="separate"/>
            </w:r>
            <w:r w:rsidR="00523E58">
              <w:rPr>
                <w:rStyle w:val="IndexLink"/>
              </w:rPr>
              <w:tab/>
              <w:t>4</w:t>
            </w:r>
            <w:r w:rsidR="00523E58">
              <w:rPr>
                <w:webHidden/>
              </w:rPr>
              <w:fldChar w:fldCharType="end"/>
            </w:r>
          </w:hyperlink>
        </w:p>
        <w:p w14:paraId="1D0C27CD" w14:textId="77777777" w:rsidR="004F30F8" w:rsidRDefault="000F49B5">
          <w:pPr>
            <w:pStyle w:val="TOC3"/>
            <w:rPr>
              <w:rFonts w:asciiTheme="minorHAnsi" w:eastAsiaTheme="minorEastAsia" w:hAnsiTheme="minorHAnsi"/>
              <w:b w:val="0"/>
              <w:bCs w:val="0"/>
              <w:i w:val="0"/>
              <w:iCs w:val="0"/>
              <w:sz w:val="22"/>
              <w:lang w:val="vi-VN" w:eastAsia="vi-VN"/>
            </w:rPr>
          </w:pPr>
          <w:hyperlink w:anchor="_Toc71141152">
            <w:r w:rsidR="00523E58">
              <w:rPr>
                <w:rStyle w:val="IndexLink"/>
                <w:webHidden/>
              </w:rPr>
              <w:t>3.1.1.</w:t>
            </w:r>
            <w:r w:rsidR="00523E58">
              <w:rPr>
                <w:rStyle w:val="IndexLink"/>
                <w:rFonts w:asciiTheme="minorHAnsi" w:eastAsiaTheme="minorEastAsia" w:hAnsiTheme="minorHAnsi"/>
                <w:b w:val="0"/>
                <w:bCs w:val="0"/>
                <w:i w:val="0"/>
                <w:iCs w:val="0"/>
                <w:sz w:val="22"/>
                <w:lang w:val="vi-VN" w:eastAsia="vi-VN"/>
              </w:rPr>
              <w:tab/>
            </w:r>
            <w:r w:rsidR="00523E58">
              <w:rPr>
                <w:rStyle w:val="IndexLink"/>
              </w:rPr>
              <w:t>Sơ đồ phân tích lớp</w:t>
            </w:r>
            <w:r w:rsidR="00523E58">
              <w:rPr>
                <w:webHidden/>
              </w:rPr>
              <w:fldChar w:fldCharType="begin"/>
            </w:r>
            <w:r w:rsidR="00523E58">
              <w:rPr>
                <w:webHidden/>
              </w:rPr>
              <w:instrText>PAGEREF _Toc71141152 \h</w:instrText>
            </w:r>
            <w:r w:rsidR="00523E58">
              <w:rPr>
                <w:webHidden/>
              </w:rPr>
            </w:r>
            <w:r w:rsidR="00523E58">
              <w:rPr>
                <w:webHidden/>
              </w:rPr>
              <w:fldChar w:fldCharType="separate"/>
            </w:r>
            <w:r w:rsidR="00523E58">
              <w:rPr>
                <w:rStyle w:val="IndexLink"/>
              </w:rPr>
              <w:tab/>
              <w:t>4</w:t>
            </w:r>
            <w:r w:rsidR="00523E58">
              <w:rPr>
                <w:webHidden/>
              </w:rPr>
              <w:fldChar w:fldCharType="end"/>
            </w:r>
          </w:hyperlink>
        </w:p>
        <w:p w14:paraId="765F9346" w14:textId="77777777" w:rsidR="004F30F8" w:rsidRDefault="000F49B5">
          <w:pPr>
            <w:pStyle w:val="TOC3"/>
            <w:rPr>
              <w:rFonts w:asciiTheme="minorHAnsi" w:eastAsiaTheme="minorEastAsia" w:hAnsiTheme="minorHAnsi"/>
              <w:b w:val="0"/>
              <w:bCs w:val="0"/>
              <w:i w:val="0"/>
              <w:iCs w:val="0"/>
              <w:sz w:val="22"/>
              <w:lang w:val="vi-VN" w:eastAsia="vi-VN"/>
            </w:rPr>
          </w:pPr>
          <w:hyperlink w:anchor="_Toc71141153">
            <w:r w:rsidR="00523E58">
              <w:rPr>
                <w:rStyle w:val="IndexLink"/>
                <w:webHidden/>
              </w:rPr>
              <w:t>3.1.2.</w:t>
            </w:r>
            <w:r w:rsidR="00523E58">
              <w:rPr>
                <w:rStyle w:val="IndexLink"/>
                <w:rFonts w:asciiTheme="minorHAnsi" w:eastAsiaTheme="minorEastAsia" w:hAnsiTheme="minorHAnsi"/>
                <w:b w:val="0"/>
                <w:bCs w:val="0"/>
                <w:i w:val="0"/>
                <w:iCs w:val="0"/>
                <w:sz w:val="22"/>
                <w:lang w:val="vi-VN" w:eastAsia="vi-VN"/>
              </w:rPr>
              <w:tab/>
            </w:r>
            <w:r w:rsidR="00523E58">
              <w:rPr>
                <w:rStyle w:val="IndexLink"/>
              </w:rPr>
              <w:t>Sơ đồ trình tự</w:t>
            </w:r>
            <w:r w:rsidR="00523E58">
              <w:rPr>
                <w:webHidden/>
              </w:rPr>
              <w:fldChar w:fldCharType="begin"/>
            </w:r>
            <w:r w:rsidR="00523E58">
              <w:rPr>
                <w:webHidden/>
              </w:rPr>
              <w:instrText>PAGEREF _Toc71141153 \h</w:instrText>
            </w:r>
            <w:r w:rsidR="00523E58">
              <w:rPr>
                <w:webHidden/>
              </w:rPr>
            </w:r>
            <w:r w:rsidR="00523E58">
              <w:rPr>
                <w:webHidden/>
              </w:rPr>
              <w:fldChar w:fldCharType="separate"/>
            </w:r>
            <w:r w:rsidR="00523E58">
              <w:rPr>
                <w:rStyle w:val="IndexLink"/>
              </w:rPr>
              <w:tab/>
              <w:t>4</w:t>
            </w:r>
            <w:r w:rsidR="00523E58">
              <w:rPr>
                <w:webHidden/>
              </w:rPr>
              <w:fldChar w:fldCharType="end"/>
            </w:r>
          </w:hyperlink>
        </w:p>
        <w:p w14:paraId="4BA1EBCA" w14:textId="77777777" w:rsidR="004F30F8" w:rsidRDefault="000F49B5">
          <w:pPr>
            <w:pStyle w:val="TOC1"/>
            <w:rPr>
              <w:rFonts w:asciiTheme="minorHAnsi" w:eastAsiaTheme="minorEastAsia" w:hAnsiTheme="minorHAnsi"/>
              <w:b w:val="0"/>
              <w:bCs w:val="0"/>
              <w:sz w:val="22"/>
              <w:lang w:val="vi-VN" w:eastAsia="vi-VN"/>
            </w:rPr>
          </w:pPr>
          <w:hyperlink w:anchor="_Toc71141154">
            <w:r w:rsidR="00523E58">
              <w:rPr>
                <w:rStyle w:val="IndexLink"/>
                <w:webHidden/>
              </w:rPr>
              <w:t>CHƯƠNG 4.</w:t>
            </w:r>
            <w:r w:rsidR="00523E58">
              <w:rPr>
                <w:rStyle w:val="IndexLink"/>
                <w:rFonts w:asciiTheme="minorHAnsi" w:eastAsiaTheme="minorEastAsia" w:hAnsiTheme="minorHAnsi"/>
                <w:b w:val="0"/>
                <w:bCs w:val="0"/>
                <w:sz w:val="22"/>
                <w:lang w:val="vi-VN" w:eastAsia="vi-VN"/>
              </w:rPr>
              <w:tab/>
            </w:r>
            <w:r w:rsidR="00523E58">
              <w:rPr>
                <w:rStyle w:val="IndexLink"/>
              </w:rPr>
              <w:t>THIẾT KẾ DATABASE, API ĐẶC BIỆT</w:t>
            </w:r>
            <w:r w:rsidR="00523E58">
              <w:rPr>
                <w:webHidden/>
              </w:rPr>
              <w:fldChar w:fldCharType="begin"/>
            </w:r>
            <w:r w:rsidR="00523E58">
              <w:rPr>
                <w:webHidden/>
              </w:rPr>
              <w:instrText>PAGEREF _Toc71141154 \h</w:instrText>
            </w:r>
            <w:r w:rsidR="00523E58">
              <w:rPr>
                <w:webHidden/>
              </w:rPr>
            </w:r>
            <w:r w:rsidR="00523E58">
              <w:rPr>
                <w:webHidden/>
              </w:rPr>
              <w:fldChar w:fldCharType="separate"/>
            </w:r>
            <w:r w:rsidR="00523E58">
              <w:rPr>
                <w:rStyle w:val="IndexLink"/>
              </w:rPr>
              <w:tab/>
              <w:t>5</w:t>
            </w:r>
            <w:r w:rsidR="00523E58">
              <w:rPr>
                <w:webHidden/>
              </w:rPr>
              <w:fldChar w:fldCharType="end"/>
            </w:r>
          </w:hyperlink>
        </w:p>
        <w:p w14:paraId="1DDF704A" w14:textId="77777777" w:rsidR="004F30F8" w:rsidRDefault="000F49B5">
          <w:pPr>
            <w:pStyle w:val="TOC2"/>
            <w:rPr>
              <w:rFonts w:asciiTheme="minorHAnsi" w:eastAsiaTheme="minorEastAsia" w:hAnsiTheme="minorHAnsi"/>
              <w:b w:val="0"/>
              <w:bCs w:val="0"/>
              <w:sz w:val="22"/>
              <w:lang w:val="vi-VN" w:eastAsia="vi-VN"/>
            </w:rPr>
          </w:pPr>
          <w:hyperlink w:anchor="_Toc71141155">
            <w:r w:rsidR="00523E58">
              <w:rPr>
                <w:rStyle w:val="IndexLink"/>
                <w:webHidden/>
              </w:rPr>
              <w:t>4.1.</w:t>
            </w:r>
            <w:r w:rsidR="00523E58">
              <w:rPr>
                <w:rStyle w:val="IndexLink"/>
                <w:rFonts w:asciiTheme="minorHAnsi" w:eastAsiaTheme="minorEastAsia" w:hAnsiTheme="minorHAnsi"/>
                <w:b w:val="0"/>
                <w:bCs w:val="0"/>
                <w:sz w:val="22"/>
                <w:lang w:val="vi-VN" w:eastAsia="vi-VN"/>
              </w:rPr>
              <w:tab/>
            </w:r>
            <w:r w:rsidR="00523E58">
              <w:rPr>
                <w:rStyle w:val="IndexLink"/>
              </w:rPr>
              <w:t>Thiết kế cơ sở dữ liệu</w:t>
            </w:r>
            <w:r w:rsidR="00523E58">
              <w:rPr>
                <w:webHidden/>
              </w:rPr>
              <w:fldChar w:fldCharType="begin"/>
            </w:r>
            <w:r w:rsidR="00523E58">
              <w:rPr>
                <w:webHidden/>
              </w:rPr>
              <w:instrText>PAGEREF _Toc71141155 \h</w:instrText>
            </w:r>
            <w:r w:rsidR="00523E58">
              <w:rPr>
                <w:webHidden/>
              </w:rPr>
            </w:r>
            <w:r w:rsidR="00523E58">
              <w:rPr>
                <w:webHidden/>
              </w:rPr>
              <w:fldChar w:fldCharType="separate"/>
            </w:r>
            <w:r w:rsidR="00523E58">
              <w:rPr>
                <w:rStyle w:val="IndexLink"/>
              </w:rPr>
              <w:tab/>
              <w:t>5</w:t>
            </w:r>
            <w:r w:rsidR="00523E58">
              <w:rPr>
                <w:webHidden/>
              </w:rPr>
              <w:fldChar w:fldCharType="end"/>
            </w:r>
          </w:hyperlink>
        </w:p>
        <w:p w14:paraId="1FE37A70" w14:textId="77777777" w:rsidR="004F30F8" w:rsidRDefault="000F49B5">
          <w:pPr>
            <w:pStyle w:val="TOC2"/>
            <w:rPr>
              <w:rFonts w:asciiTheme="minorHAnsi" w:eastAsiaTheme="minorEastAsia" w:hAnsiTheme="minorHAnsi"/>
              <w:b w:val="0"/>
              <w:bCs w:val="0"/>
              <w:sz w:val="22"/>
              <w:lang w:val="vi-VN" w:eastAsia="vi-VN"/>
            </w:rPr>
          </w:pPr>
          <w:hyperlink w:anchor="_Toc71141156">
            <w:r w:rsidR="00523E58">
              <w:rPr>
                <w:rStyle w:val="IndexLink"/>
                <w:webHidden/>
              </w:rPr>
              <w:t>4.2.</w:t>
            </w:r>
            <w:r w:rsidR="00523E58">
              <w:rPr>
                <w:rStyle w:val="IndexLink"/>
                <w:rFonts w:asciiTheme="minorHAnsi" w:eastAsiaTheme="minorEastAsia" w:hAnsiTheme="minorHAnsi"/>
                <w:b w:val="0"/>
                <w:bCs w:val="0"/>
                <w:sz w:val="22"/>
                <w:lang w:val="vi-VN" w:eastAsia="vi-VN"/>
              </w:rPr>
              <w:tab/>
            </w:r>
            <w:r w:rsidR="00523E58">
              <w:rPr>
                <w:rStyle w:val="IndexLink"/>
              </w:rPr>
              <w:t>Mô hình kiến trúc API</w:t>
            </w:r>
            <w:r w:rsidR="00523E58">
              <w:rPr>
                <w:webHidden/>
              </w:rPr>
              <w:fldChar w:fldCharType="begin"/>
            </w:r>
            <w:r w:rsidR="00523E58">
              <w:rPr>
                <w:webHidden/>
              </w:rPr>
              <w:instrText>PAGEREF _Toc71141156 \h</w:instrText>
            </w:r>
            <w:r w:rsidR="00523E58">
              <w:rPr>
                <w:webHidden/>
              </w:rPr>
            </w:r>
            <w:r w:rsidR="00523E58">
              <w:rPr>
                <w:webHidden/>
              </w:rPr>
              <w:fldChar w:fldCharType="separate"/>
            </w:r>
            <w:r w:rsidR="00523E58">
              <w:rPr>
                <w:rStyle w:val="IndexLink"/>
              </w:rPr>
              <w:tab/>
              <w:t>5</w:t>
            </w:r>
            <w:r w:rsidR="00523E58">
              <w:rPr>
                <w:webHidden/>
              </w:rPr>
              <w:fldChar w:fldCharType="end"/>
            </w:r>
          </w:hyperlink>
        </w:p>
        <w:p w14:paraId="74DCCCF6" w14:textId="77777777" w:rsidR="004F30F8" w:rsidRDefault="000F49B5">
          <w:pPr>
            <w:pStyle w:val="TOC2"/>
            <w:rPr>
              <w:rFonts w:asciiTheme="minorHAnsi" w:eastAsiaTheme="minorEastAsia" w:hAnsiTheme="minorHAnsi"/>
              <w:b w:val="0"/>
              <w:bCs w:val="0"/>
              <w:sz w:val="22"/>
              <w:lang w:val="vi-VN" w:eastAsia="vi-VN"/>
            </w:rPr>
          </w:pPr>
          <w:hyperlink w:anchor="_Toc71141157">
            <w:r w:rsidR="00523E58">
              <w:rPr>
                <w:rStyle w:val="IndexLink"/>
                <w:webHidden/>
              </w:rPr>
              <w:t>4.3.</w:t>
            </w:r>
            <w:r w:rsidR="00523E58">
              <w:rPr>
                <w:rStyle w:val="IndexLink"/>
                <w:rFonts w:asciiTheme="minorHAnsi" w:eastAsiaTheme="minorEastAsia" w:hAnsiTheme="minorHAnsi"/>
                <w:b w:val="0"/>
                <w:bCs w:val="0"/>
                <w:sz w:val="22"/>
                <w:lang w:val="vi-VN" w:eastAsia="vi-VN"/>
              </w:rPr>
              <w:tab/>
            </w:r>
            <w:r w:rsidR="00523E58">
              <w:rPr>
                <w:rStyle w:val="IndexLink"/>
              </w:rPr>
              <w:t>Thiết kế API chi tiết</w:t>
            </w:r>
            <w:r w:rsidR="00523E58">
              <w:rPr>
                <w:webHidden/>
              </w:rPr>
              <w:fldChar w:fldCharType="begin"/>
            </w:r>
            <w:r w:rsidR="00523E58">
              <w:rPr>
                <w:webHidden/>
              </w:rPr>
              <w:instrText>PAGEREF _Toc71141157 \h</w:instrText>
            </w:r>
            <w:r w:rsidR="00523E58">
              <w:rPr>
                <w:webHidden/>
              </w:rPr>
            </w:r>
            <w:r w:rsidR="00523E58">
              <w:rPr>
                <w:webHidden/>
              </w:rPr>
              <w:fldChar w:fldCharType="separate"/>
            </w:r>
            <w:r w:rsidR="00523E58">
              <w:rPr>
                <w:rStyle w:val="IndexLink"/>
              </w:rPr>
              <w:tab/>
              <w:t>5</w:t>
            </w:r>
            <w:r w:rsidR="00523E58">
              <w:rPr>
                <w:webHidden/>
              </w:rPr>
              <w:fldChar w:fldCharType="end"/>
            </w:r>
          </w:hyperlink>
        </w:p>
        <w:p w14:paraId="55AFF4FF" w14:textId="77777777" w:rsidR="004F30F8" w:rsidRDefault="000F49B5">
          <w:pPr>
            <w:pStyle w:val="TOC1"/>
            <w:rPr>
              <w:rFonts w:asciiTheme="minorHAnsi" w:eastAsiaTheme="minorEastAsia" w:hAnsiTheme="minorHAnsi"/>
              <w:b w:val="0"/>
              <w:bCs w:val="0"/>
              <w:sz w:val="22"/>
              <w:lang w:val="vi-VN" w:eastAsia="vi-VN"/>
            </w:rPr>
          </w:pPr>
          <w:hyperlink w:anchor="_Toc71141158">
            <w:r w:rsidR="00523E58">
              <w:rPr>
                <w:rStyle w:val="IndexLink"/>
                <w:webHidden/>
              </w:rPr>
              <w:t>CHƯƠNG 5.</w:t>
            </w:r>
            <w:r w:rsidR="00523E58">
              <w:rPr>
                <w:rStyle w:val="IndexLink"/>
                <w:rFonts w:asciiTheme="minorHAnsi" w:eastAsiaTheme="minorEastAsia" w:hAnsiTheme="minorHAnsi"/>
                <w:b w:val="0"/>
                <w:bCs w:val="0"/>
                <w:sz w:val="22"/>
                <w:lang w:val="vi-VN" w:eastAsia="vi-VN"/>
              </w:rPr>
              <w:tab/>
            </w:r>
            <w:r w:rsidR="00523E58">
              <w:rPr>
                <w:rStyle w:val="IndexLink"/>
              </w:rPr>
              <w:t>CÔNG NGHỆ SỬ DỤNG VÀ KIẾN TRÚC TỔNG THỂ CỦA HỆ THỐNG</w:t>
            </w:r>
            <w:r w:rsidR="00523E58">
              <w:rPr>
                <w:webHidden/>
              </w:rPr>
              <w:fldChar w:fldCharType="begin"/>
            </w:r>
            <w:r w:rsidR="00523E58">
              <w:rPr>
                <w:webHidden/>
              </w:rPr>
              <w:instrText>PAGEREF _Toc71141158 \h</w:instrText>
            </w:r>
            <w:r w:rsidR="00523E58">
              <w:rPr>
                <w:webHidden/>
              </w:rPr>
            </w:r>
            <w:r w:rsidR="00523E58">
              <w:rPr>
                <w:webHidden/>
              </w:rPr>
              <w:fldChar w:fldCharType="separate"/>
            </w:r>
            <w:r w:rsidR="00523E58">
              <w:rPr>
                <w:rStyle w:val="IndexLink"/>
              </w:rPr>
              <w:tab/>
              <w:t>………………………………………………………………………. 6</w:t>
            </w:r>
            <w:r w:rsidR="00523E58">
              <w:rPr>
                <w:webHidden/>
              </w:rPr>
              <w:fldChar w:fldCharType="end"/>
            </w:r>
          </w:hyperlink>
          <w:r w:rsidR="00523E58">
            <w:rPr>
              <w:rStyle w:val="IndexLink"/>
            </w:rPr>
            <w:fldChar w:fldCharType="end"/>
          </w:r>
        </w:p>
      </w:sdtContent>
    </w:sdt>
    <w:p w14:paraId="5A56CFC0" w14:textId="77777777" w:rsidR="004F30F8" w:rsidRDefault="00523E58">
      <w:pPr>
        <w:spacing w:before="0" w:after="160" w:line="259" w:lineRule="auto"/>
        <w:jc w:val="left"/>
      </w:pPr>
      <w:r>
        <w:br w:type="page"/>
      </w:r>
    </w:p>
    <w:p w14:paraId="4F6CCEEB" w14:textId="77777777" w:rsidR="004F30F8" w:rsidRDefault="00523E58">
      <w:pPr>
        <w:jc w:val="center"/>
        <w:rPr>
          <w:b/>
          <w:bCs/>
          <w:sz w:val="28"/>
          <w:szCs w:val="24"/>
        </w:rPr>
      </w:pPr>
      <w:r>
        <w:rPr>
          <w:b/>
          <w:bCs/>
          <w:sz w:val="28"/>
          <w:szCs w:val="24"/>
        </w:rPr>
        <w:lastRenderedPageBreak/>
        <w:t>DANH MỤC MINH HỌA</w:t>
      </w:r>
    </w:p>
    <w:p w14:paraId="1C4AE2DE" w14:textId="77777777" w:rsidR="004F30F8" w:rsidRDefault="00523E58">
      <w:pPr>
        <w:spacing w:before="0" w:after="160" w:line="259" w:lineRule="auto"/>
        <w:jc w:val="left"/>
        <w:rPr>
          <w:b/>
          <w:bCs/>
          <w:sz w:val="28"/>
          <w:szCs w:val="24"/>
        </w:rPr>
      </w:pPr>
      <w:r>
        <w:br w:type="page"/>
      </w:r>
    </w:p>
    <w:p w14:paraId="427DC3F8" w14:textId="0B6EE709" w:rsidR="004F30F8" w:rsidRDefault="00523E58" w:rsidP="007B1AEA">
      <w:pPr>
        <w:jc w:val="center"/>
        <w:rPr>
          <w:b/>
          <w:bCs/>
          <w:sz w:val="28"/>
          <w:szCs w:val="24"/>
        </w:rPr>
      </w:pPr>
      <w:r>
        <w:rPr>
          <w:b/>
          <w:bCs/>
          <w:sz w:val="28"/>
          <w:szCs w:val="24"/>
        </w:rPr>
        <w:lastRenderedPageBreak/>
        <w:t>DANH MỤC TỪ VIẾT TẮT</w:t>
      </w:r>
    </w:p>
    <w:p w14:paraId="38A20456" w14:textId="77777777" w:rsidR="007B1AEA" w:rsidRDefault="007B1AEA" w:rsidP="007B1AEA">
      <w:pPr>
        <w:jc w:val="center"/>
        <w:rPr>
          <w:b/>
          <w:bCs/>
          <w:sz w:val="28"/>
          <w:szCs w:val="24"/>
        </w:rPr>
      </w:pPr>
    </w:p>
    <w:tbl>
      <w:tblPr>
        <w:tblStyle w:val="TableGrid"/>
        <w:tblW w:w="9062" w:type="dxa"/>
        <w:jc w:val="center"/>
        <w:tblLayout w:type="fixed"/>
        <w:tblLook w:val="04A0" w:firstRow="1" w:lastRow="0" w:firstColumn="1" w:lastColumn="0" w:noHBand="0" w:noVBand="1"/>
      </w:tblPr>
      <w:tblGrid>
        <w:gridCol w:w="4532"/>
        <w:gridCol w:w="4530"/>
      </w:tblGrid>
      <w:tr w:rsidR="004F30F8" w14:paraId="00ECADCF" w14:textId="77777777">
        <w:trPr>
          <w:jc w:val="center"/>
        </w:trPr>
        <w:tc>
          <w:tcPr>
            <w:tcW w:w="4531" w:type="dxa"/>
          </w:tcPr>
          <w:p w14:paraId="6DD3E053" w14:textId="77777777" w:rsidR="004F30F8" w:rsidRDefault="00523E58">
            <w:pPr>
              <w:pStyle w:val="TableofFigures"/>
              <w:widowControl w:val="0"/>
              <w:tabs>
                <w:tab w:val="right" w:leader="dot" w:pos="9062"/>
              </w:tabs>
              <w:jc w:val="center"/>
              <w:rPr>
                <w:b/>
                <w:bCs/>
              </w:rPr>
            </w:pPr>
            <w:r>
              <w:rPr>
                <w:rFonts w:eastAsia="Calibri"/>
                <w:b/>
                <w:bCs/>
              </w:rPr>
              <w:t>Từ viết tắt</w:t>
            </w:r>
          </w:p>
        </w:tc>
        <w:tc>
          <w:tcPr>
            <w:tcW w:w="4530" w:type="dxa"/>
          </w:tcPr>
          <w:p w14:paraId="7451CB2F" w14:textId="77777777" w:rsidR="004F30F8" w:rsidRDefault="00523E58">
            <w:pPr>
              <w:pStyle w:val="TableofFigures"/>
              <w:widowControl w:val="0"/>
              <w:tabs>
                <w:tab w:val="right" w:leader="dot" w:pos="9062"/>
              </w:tabs>
              <w:jc w:val="center"/>
              <w:rPr>
                <w:b/>
                <w:bCs/>
              </w:rPr>
            </w:pPr>
            <w:r>
              <w:rPr>
                <w:rFonts w:eastAsia="Calibri"/>
                <w:b/>
                <w:bCs/>
              </w:rPr>
              <w:t>Diễn giải</w:t>
            </w:r>
          </w:p>
        </w:tc>
      </w:tr>
      <w:tr w:rsidR="004F30F8" w14:paraId="6E590F53" w14:textId="77777777">
        <w:trPr>
          <w:jc w:val="center"/>
        </w:trPr>
        <w:tc>
          <w:tcPr>
            <w:tcW w:w="4531" w:type="dxa"/>
          </w:tcPr>
          <w:p w14:paraId="12D488B0" w14:textId="012730A6" w:rsidR="004F30F8" w:rsidRDefault="0086145C">
            <w:pPr>
              <w:pStyle w:val="TableofFigures"/>
              <w:widowControl w:val="0"/>
              <w:tabs>
                <w:tab w:val="right" w:leader="dot" w:pos="9062"/>
              </w:tabs>
              <w:jc w:val="center"/>
              <w:rPr>
                <w:rFonts w:eastAsia="Calibri"/>
              </w:rPr>
            </w:pPr>
            <w:r>
              <w:rPr>
                <w:rFonts w:eastAsia="Calibri"/>
              </w:rPr>
              <w:t>DDD</w:t>
            </w:r>
          </w:p>
        </w:tc>
        <w:tc>
          <w:tcPr>
            <w:tcW w:w="4530" w:type="dxa"/>
          </w:tcPr>
          <w:p w14:paraId="7E8C7B09" w14:textId="18AF55D1" w:rsidR="004F30F8" w:rsidRDefault="0086145C">
            <w:pPr>
              <w:pStyle w:val="TableofFigures"/>
              <w:widowControl w:val="0"/>
              <w:tabs>
                <w:tab w:val="right" w:leader="dot" w:pos="9062"/>
              </w:tabs>
              <w:jc w:val="center"/>
              <w:rPr>
                <w:rFonts w:eastAsia="Calibri"/>
              </w:rPr>
            </w:pPr>
            <w:r>
              <w:rPr>
                <w:rFonts w:eastAsia="Calibri"/>
              </w:rPr>
              <w:t>Domain Driven Design</w:t>
            </w:r>
          </w:p>
        </w:tc>
      </w:tr>
      <w:tr w:rsidR="004F30F8" w14:paraId="47771739" w14:textId="77777777">
        <w:trPr>
          <w:jc w:val="center"/>
        </w:trPr>
        <w:tc>
          <w:tcPr>
            <w:tcW w:w="4531" w:type="dxa"/>
          </w:tcPr>
          <w:p w14:paraId="69ADDFE8" w14:textId="6A2A3D8F" w:rsidR="004F30F8" w:rsidRDefault="0086145C">
            <w:pPr>
              <w:pStyle w:val="TableofFigures"/>
              <w:widowControl w:val="0"/>
              <w:tabs>
                <w:tab w:val="right" w:leader="dot" w:pos="9062"/>
              </w:tabs>
              <w:jc w:val="center"/>
              <w:rPr>
                <w:rFonts w:eastAsia="Calibri"/>
              </w:rPr>
            </w:pPr>
            <w:r>
              <w:rPr>
                <w:rFonts w:eastAsia="Calibri"/>
              </w:rPr>
              <w:t>DTO</w:t>
            </w:r>
          </w:p>
        </w:tc>
        <w:tc>
          <w:tcPr>
            <w:tcW w:w="4530" w:type="dxa"/>
          </w:tcPr>
          <w:p w14:paraId="4E73B1C1" w14:textId="43EB0F6E" w:rsidR="004F30F8" w:rsidRDefault="0086145C">
            <w:pPr>
              <w:pStyle w:val="TableofFigures"/>
              <w:widowControl w:val="0"/>
              <w:tabs>
                <w:tab w:val="right" w:leader="dot" w:pos="9062"/>
              </w:tabs>
              <w:jc w:val="center"/>
              <w:rPr>
                <w:rFonts w:eastAsia="Calibri"/>
              </w:rPr>
            </w:pPr>
            <w:r>
              <w:rPr>
                <w:rFonts w:eastAsia="Calibri"/>
              </w:rPr>
              <w:t xml:space="preserve">Data Transfer Object </w:t>
            </w:r>
          </w:p>
        </w:tc>
      </w:tr>
      <w:tr w:rsidR="00CB655C" w14:paraId="76F1E1EA" w14:textId="77777777">
        <w:trPr>
          <w:jc w:val="center"/>
        </w:trPr>
        <w:tc>
          <w:tcPr>
            <w:tcW w:w="4531" w:type="dxa"/>
          </w:tcPr>
          <w:p w14:paraId="2C360994" w14:textId="44C9AF88" w:rsidR="00CB655C" w:rsidRDefault="00CB655C">
            <w:pPr>
              <w:pStyle w:val="TableofFigures"/>
              <w:widowControl w:val="0"/>
              <w:tabs>
                <w:tab w:val="right" w:leader="dot" w:pos="9062"/>
              </w:tabs>
              <w:jc w:val="center"/>
              <w:rPr>
                <w:rFonts w:eastAsia="Calibri"/>
              </w:rPr>
            </w:pPr>
            <w:r>
              <w:rPr>
                <w:rFonts w:eastAsia="Calibri"/>
              </w:rPr>
              <w:t>ORM</w:t>
            </w:r>
          </w:p>
        </w:tc>
        <w:tc>
          <w:tcPr>
            <w:tcW w:w="4530" w:type="dxa"/>
          </w:tcPr>
          <w:p w14:paraId="301A2B0A" w14:textId="3874D28F" w:rsidR="00CB655C" w:rsidRDefault="00CB655C">
            <w:pPr>
              <w:pStyle w:val="TableofFigures"/>
              <w:widowControl w:val="0"/>
              <w:tabs>
                <w:tab w:val="right" w:leader="dot" w:pos="9062"/>
              </w:tabs>
              <w:jc w:val="center"/>
              <w:rPr>
                <w:rFonts w:eastAsia="Calibri"/>
              </w:rPr>
            </w:pPr>
            <w:r>
              <w:t>Object Relational Mapper</w:t>
            </w:r>
          </w:p>
        </w:tc>
      </w:tr>
      <w:tr w:rsidR="00CB655C" w14:paraId="7859B323" w14:textId="77777777">
        <w:trPr>
          <w:jc w:val="center"/>
        </w:trPr>
        <w:tc>
          <w:tcPr>
            <w:tcW w:w="4531" w:type="dxa"/>
          </w:tcPr>
          <w:p w14:paraId="621D81B5" w14:textId="0F264E52" w:rsidR="00CB655C" w:rsidRDefault="00CB655C">
            <w:pPr>
              <w:pStyle w:val="TableofFigures"/>
              <w:widowControl w:val="0"/>
              <w:tabs>
                <w:tab w:val="right" w:leader="dot" w:pos="9062"/>
              </w:tabs>
              <w:jc w:val="center"/>
              <w:rPr>
                <w:rFonts w:eastAsia="Calibri"/>
              </w:rPr>
            </w:pPr>
            <w:r>
              <w:rPr>
                <w:rFonts w:eastAsia="Calibri"/>
              </w:rPr>
              <w:t>EF Core</w:t>
            </w:r>
          </w:p>
        </w:tc>
        <w:tc>
          <w:tcPr>
            <w:tcW w:w="4530" w:type="dxa"/>
          </w:tcPr>
          <w:p w14:paraId="2105D8C5" w14:textId="6BDB585B" w:rsidR="00CB655C" w:rsidRDefault="00CB655C">
            <w:pPr>
              <w:pStyle w:val="TableofFigures"/>
              <w:widowControl w:val="0"/>
              <w:tabs>
                <w:tab w:val="right" w:leader="dot" w:pos="9062"/>
              </w:tabs>
              <w:jc w:val="center"/>
            </w:pPr>
            <w:r>
              <w:t>Entity Framework Core</w:t>
            </w:r>
          </w:p>
        </w:tc>
      </w:tr>
      <w:tr w:rsidR="007570AE" w14:paraId="51B1A23E" w14:textId="77777777">
        <w:trPr>
          <w:jc w:val="center"/>
        </w:trPr>
        <w:tc>
          <w:tcPr>
            <w:tcW w:w="4531" w:type="dxa"/>
          </w:tcPr>
          <w:p w14:paraId="779310E2" w14:textId="28C93F16" w:rsidR="007570AE" w:rsidRDefault="007570AE">
            <w:pPr>
              <w:pStyle w:val="TableofFigures"/>
              <w:widowControl w:val="0"/>
              <w:tabs>
                <w:tab w:val="right" w:leader="dot" w:pos="9062"/>
              </w:tabs>
              <w:jc w:val="center"/>
              <w:rPr>
                <w:rFonts w:eastAsia="Calibri"/>
              </w:rPr>
            </w:pPr>
            <w:r>
              <w:rPr>
                <w:rFonts w:eastAsia="Calibri"/>
              </w:rPr>
              <w:t>CRUD</w:t>
            </w:r>
          </w:p>
        </w:tc>
        <w:tc>
          <w:tcPr>
            <w:tcW w:w="4530" w:type="dxa"/>
          </w:tcPr>
          <w:p w14:paraId="5FFB95E0" w14:textId="1166CAAB" w:rsidR="007570AE" w:rsidRDefault="007570AE">
            <w:pPr>
              <w:pStyle w:val="TableofFigures"/>
              <w:widowControl w:val="0"/>
              <w:tabs>
                <w:tab w:val="right" w:leader="dot" w:pos="9062"/>
              </w:tabs>
              <w:jc w:val="center"/>
            </w:pPr>
            <w:r>
              <w:t>Create – Read – Update -Delete</w:t>
            </w:r>
          </w:p>
        </w:tc>
      </w:tr>
    </w:tbl>
    <w:p w14:paraId="3EC2C4F1" w14:textId="77777777" w:rsidR="004F30F8" w:rsidRDefault="00523E58">
      <w:pPr>
        <w:spacing w:before="0" w:after="160" w:line="259" w:lineRule="auto"/>
        <w:jc w:val="center"/>
        <w:rPr>
          <w:b/>
          <w:bCs/>
          <w:sz w:val="28"/>
          <w:szCs w:val="24"/>
        </w:rPr>
      </w:pPr>
      <w:r>
        <w:br w:type="page"/>
      </w:r>
    </w:p>
    <w:p w14:paraId="510A2638" w14:textId="77777777" w:rsidR="004F30F8" w:rsidRDefault="00523E58">
      <w:pPr>
        <w:spacing w:before="0" w:after="160" w:line="259" w:lineRule="auto"/>
        <w:jc w:val="center"/>
        <w:rPr>
          <w:b/>
          <w:bCs/>
          <w:sz w:val="28"/>
          <w:szCs w:val="24"/>
        </w:rPr>
      </w:pPr>
      <w:r>
        <w:rPr>
          <w:b/>
          <w:bCs/>
          <w:sz w:val="28"/>
          <w:szCs w:val="24"/>
        </w:rPr>
        <w:lastRenderedPageBreak/>
        <w:t>GIẢI THÍCH CÁC THUẬT NGỮ</w:t>
      </w:r>
    </w:p>
    <w:p w14:paraId="0D6915ED" w14:textId="77777777" w:rsidR="004F30F8" w:rsidRDefault="004F30F8">
      <w:pPr>
        <w:pStyle w:val="TableofFigures"/>
        <w:tabs>
          <w:tab w:val="right" w:leader="dot" w:pos="9062"/>
        </w:tabs>
        <w:rPr>
          <w:b/>
          <w:bCs/>
          <w:sz w:val="28"/>
          <w:szCs w:val="24"/>
        </w:rPr>
      </w:pPr>
    </w:p>
    <w:tbl>
      <w:tblPr>
        <w:tblStyle w:val="TableGrid"/>
        <w:tblW w:w="9062" w:type="dxa"/>
        <w:tblLayout w:type="fixed"/>
        <w:tblLook w:val="04A0" w:firstRow="1" w:lastRow="0" w:firstColumn="1" w:lastColumn="0" w:noHBand="0" w:noVBand="1"/>
      </w:tblPr>
      <w:tblGrid>
        <w:gridCol w:w="2547"/>
        <w:gridCol w:w="6515"/>
      </w:tblGrid>
      <w:tr w:rsidR="004F30F8" w14:paraId="163CEAE1" w14:textId="77777777">
        <w:tc>
          <w:tcPr>
            <w:tcW w:w="2547" w:type="dxa"/>
          </w:tcPr>
          <w:p w14:paraId="137AE7F0" w14:textId="77777777" w:rsidR="004F30F8" w:rsidRDefault="00523E58">
            <w:pPr>
              <w:widowControl w:val="0"/>
              <w:jc w:val="center"/>
              <w:rPr>
                <w:b/>
                <w:bCs/>
              </w:rPr>
            </w:pPr>
            <w:r>
              <w:rPr>
                <w:rFonts w:eastAsia="Calibri"/>
                <w:b/>
                <w:bCs/>
              </w:rPr>
              <w:t>Thuật ngữ</w:t>
            </w:r>
          </w:p>
        </w:tc>
        <w:tc>
          <w:tcPr>
            <w:tcW w:w="6514" w:type="dxa"/>
          </w:tcPr>
          <w:p w14:paraId="6D20968F" w14:textId="77777777" w:rsidR="004F30F8" w:rsidRDefault="00523E58">
            <w:pPr>
              <w:widowControl w:val="0"/>
              <w:jc w:val="center"/>
              <w:rPr>
                <w:b/>
                <w:bCs/>
              </w:rPr>
            </w:pPr>
            <w:r>
              <w:rPr>
                <w:rFonts w:eastAsia="Calibri"/>
                <w:b/>
                <w:bCs/>
              </w:rPr>
              <w:t>Diễn giải</w:t>
            </w:r>
          </w:p>
        </w:tc>
      </w:tr>
      <w:tr w:rsidR="004F30F8" w14:paraId="7A7CD0B1" w14:textId="77777777">
        <w:tc>
          <w:tcPr>
            <w:tcW w:w="2547" w:type="dxa"/>
          </w:tcPr>
          <w:p w14:paraId="3A0B8830" w14:textId="77777777" w:rsidR="004F30F8" w:rsidRDefault="00523E58">
            <w:pPr>
              <w:widowControl w:val="0"/>
              <w:rPr>
                <w:rFonts w:eastAsia="Calibri"/>
              </w:rPr>
            </w:pPr>
            <w:r>
              <w:rPr>
                <w:rFonts w:eastAsia="Calibri"/>
              </w:rPr>
              <w:t>Ứng dụng</w:t>
            </w:r>
          </w:p>
        </w:tc>
        <w:tc>
          <w:tcPr>
            <w:tcW w:w="6514" w:type="dxa"/>
          </w:tcPr>
          <w:p w14:paraId="67747A18" w14:textId="77777777" w:rsidR="004F30F8" w:rsidRDefault="00523E58">
            <w:pPr>
              <w:widowControl w:val="0"/>
              <w:rPr>
                <w:rFonts w:eastAsia="Calibri"/>
              </w:rPr>
            </w:pPr>
            <w:r>
              <w:rPr>
                <w:rFonts w:eastAsia="Calibri"/>
              </w:rPr>
              <w:t>Là các ứng dụng tự động chạy (24/7) trên nhiều máy tính khác nhau để làm một công việc cụ thể (Ví dụ: Ứng dụng Check Campaign đảm nhiệm công việc kiểm tra các chiến dịch quảng cáo hoạt động hay ngừng hoạt động).</w:t>
            </w:r>
          </w:p>
        </w:tc>
      </w:tr>
      <w:tr w:rsidR="004F30F8" w14:paraId="00548B3F" w14:textId="77777777">
        <w:tc>
          <w:tcPr>
            <w:tcW w:w="2547" w:type="dxa"/>
          </w:tcPr>
          <w:p w14:paraId="215F1EAC" w14:textId="77777777" w:rsidR="004F30F8" w:rsidRDefault="00523E58">
            <w:pPr>
              <w:widowControl w:val="0"/>
              <w:rPr>
                <w:rFonts w:eastAsia="Calibri"/>
              </w:rPr>
            </w:pPr>
            <w:r>
              <w:rPr>
                <w:rFonts w:eastAsia="Calibri"/>
              </w:rPr>
              <w:t>Trạng thái hoạt động của ứng dụng</w:t>
            </w:r>
          </w:p>
        </w:tc>
        <w:tc>
          <w:tcPr>
            <w:tcW w:w="6514" w:type="dxa"/>
          </w:tcPr>
          <w:p w14:paraId="59287670" w14:textId="77777777" w:rsidR="004F30F8" w:rsidRDefault="00523E58">
            <w:pPr>
              <w:widowControl w:val="0"/>
              <w:rPr>
                <w:rFonts w:eastAsia="Calibri"/>
              </w:rPr>
            </w:pPr>
            <w:r>
              <w:rPr>
                <w:rFonts w:eastAsia="Calibri"/>
              </w:rPr>
              <w:t>Gồm hai trạng thái: Hoạt động, ngừng hoạt động.</w:t>
            </w:r>
          </w:p>
        </w:tc>
      </w:tr>
      <w:tr w:rsidR="004F30F8" w14:paraId="7723119E" w14:textId="77777777">
        <w:tc>
          <w:tcPr>
            <w:tcW w:w="2547" w:type="dxa"/>
          </w:tcPr>
          <w:p w14:paraId="466E9A39" w14:textId="77777777" w:rsidR="004F30F8" w:rsidRDefault="00523E58">
            <w:pPr>
              <w:widowControl w:val="0"/>
              <w:rPr>
                <w:rFonts w:eastAsia="Calibri"/>
              </w:rPr>
            </w:pPr>
            <w:r>
              <w:rPr>
                <w:rFonts w:eastAsia="Calibri"/>
              </w:rPr>
              <w:t>Máy client</w:t>
            </w:r>
          </w:p>
        </w:tc>
        <w:tc>
          <w:tcPr>
            <w:tcW w:w="6514" w:type="dxa"/>
          </w:tcPr>
          <w:p w14:paraId="1C1F483D" w14:textId="77777777" w:rsidR="004F30F8" w:rsidRDefault="00523E58">
            <w:pPr>
              <w:widowControl w:val="0"/>
              <w:rPr>
                <w:rFonts w:eastAsia="Calibri"/>
              </w:rPr>
            </w:pPr>
            <w:r>
              <w:rPr>
                <w:rFonts w:eastAsia="Calibri"/>
              </w:rPr>
              <w:t>Là máy tính sử dụng để chạy các ứng dụng.</w:t>
            </w:r>
          </w:p>
        </w:tc>
      </w:tr>
      <w:tr w:rsidR="004F30F8" w14:paraId="707D8230" w14:textId="77777777">
        <w:tc>
          <w:tcPr>
            <w:tcW w:w="2547" w:type="dxa"/>
          </w:tcPr>
          <w:p w14:paraId="1767C2DA" w14:textId="301AEE81" w:rsidR="004F30F8" w:rsidRDefault="00D9587F">
            <w:pPr>
              <w:widowControl w:val="0"/>
              <w:rPr>
                <w:rFonts w:eastAsia="Calibri"/>
              </w:rPr>
            </w:pPr>
            <w:r>
              <w:rPr>
                <w:rFonts w:eastAsia="Calibri"/>
              </w:rPr>
              <w:t>Script</w:t>
            </w:r>
          </w:p>
        </w:tc>
        <w:tc>
          <w:tcPr>
            <w:tcW w:w="6514" w:type="dxa"/>
          </w:tcPr>
          <w:p w14:paraId="02AAE0C4" w14:textId="140E3B96" w:rsidR="004F30F8" w:rsidRDefault="00523E58">
            <w:pPr>
              <w:widowControl w:val="0"/>
              <w:rPr>
                <w:rFonts w:eastAsia="Calibri"/>
              </w:rPr>
            </w:pPr>
            <w:r>
              <w:rPr>
                <w:rFonts w:eastAsia="Calibri"/>
              </w:rPr>
              <w:t>Là</w:t>
            </w:r>
            <w:r w:rsidR="00D9587F">
              <w:rPr>
                <w:rFonts w:eastAsia="Calibri"/>
              </w:rPr>
              <w:t xml:space="preserve"> tập hợp các câu</w:t>
            </w:r>
            <w:r>
              <w:rPr>
                <w:rFonts w:eastAsia="Calibri"/>
              </w:rPr>
              <w:t xml:space="preserve"> lệnh được bằng mã Javascript.</w:t>
            </w:r>
          </w:p>
        </w:tc>
      </w:tr>
      <w:tr w:rsidR="004F30F8" w14:paraId="65C9BB44" w14:textId="77777777">
        <w:tc>
          <w:tcPr>
            <w:tcW w:w="2547" w:type="dxa"/>
          </w:tcPr>
          <w:p w14:paraId="19F8541E" w14:textId="6B08EBDF" w:rsidR="004F30F8" w:rsidRDefault="00D9587F">
            <w:pPr>
              <w:widowControl w:val="0"/>
              <w:rPr>
                <w:rFonts w:eastAsia="Calibri"/>
              </w:rPr>
            </w:pPr>
            <w:r>
              <w:rPr>
                <w:rFonts w:eastAsia="Calibri"/>
              </w:rPr>
              <w:t>Script</w:t>
            </w:r>
            <w:r w:rsidR="00523E58">
              <w:rPr>
                <w:rFonts w:eastAsia="Calibri"/>
              </w:rPr>
              <w:t xml:space="preserve"> phụ thuộc</w:t>
            </w:r>
          </w:p>
        </w:tc>
        <w:tc>
          <w:tcPr>
            <w:tcW w:w="6514" w:type="dxa"/>
          </w:tcPr>
          <w:p w14:paraId="66BFC3DC" w14:textId="78ABFB51" w:rsidR="004F30F8" w:rsidRDefault="00523E58">
            <w:pPr>
              <w:widowControl w:val="0"/>
              <w:rPr>
                <w:rFonts w:eastAsia="Calibri"/>
              </w:rPr>
            </w:pPr>
            <w:r>
              <w:rPr>
                <w:rFonts w:eastAsia="Calibri"/>
              </w:rPr>
              <w:t xml:space="preserve">Là một </w:t>
            </w:r>
            <w:r w:rsidR="00370745">
              <w:rPr>
                <w:rFonts w:eastAsia="Calibri"/>
              </w:rPr>
              <w:t>script</w:t>
            </w:r>
            <w:r>
              <w:rPr>
                <w:rFonts w:eastAsia="Calibri"/>
              </w:rPr>
              <w:t xml:space="preserve"> được một </w:t>
            </w:r>
            <w:r w:rsidR="00370745">
              <w:rPr>
                <w:rFonts w:eastAsia="Calibri"/>
              </w:rPr>
              <w:t>script</w:t>
            </w:r>
            <w:r>
              <w:rPr>
                <w:rFonts w:eastAsia="Calibri"/>
              </w:rPr>
              <w:t xml:space="preserve"> khác gọi đến để sử dụng.</w:t>
            </w:r>
          </w:p>
        </w:tc>
      </w:tr>
      <w:tr w:rsidR="004F30F8" w14:paraId="03ED570B" w14:textId="77777777">
        <w:tc>
          <w:tcPr>
            <w:tcW w:w="2547" w:type="dxa"/>
          </w:tcPr>
          <w:p w14:paraId="07221292" w14:textId="77777777" w:rsidR="004F30F8" w:rsidRDefault="00523E58">
            <w:pPr>
              <w:widowControl w:val="0"/>
              <w:rPr>
                <w:rFonts w:eastAsia="Calibri"/>
              </w:rPr>
            </w:pPr>
            <w:r>
              <w:rPr>
                <w:rFonts w:eastAsia="Calibri"/>
              </w:rPr>
              <w:t>Người dùng</w:t>
            </w:r>
          </w:p>
        </w:tc>
        <w:tc>
          <w:tcPr>
            <w:tcW w:w="6514" w:type="dxa"/>
          </w:tcPr>
          <w:p w14:paraId="412F2FF9" w14:textId="77777777" w:rsidR="004F30F8" w:rsidRDefault="00523E58">
            <w:pPr>
              <w:widowControl w:val="0"/>
              <w:rPr>
                <w:rFonts w:eastAsia="Calibri"/>
              </w:rPr>
            </w:pPr>
            <w:r>
              <w:rPr>
                <w:rFonts w:eastAsia="Calibri"/>
              </w:rPr>
              <w:t>Người quản trị hệ thống – không bị hạn chế quyền truy xuất các chức năng.</w:t>
            </w:r>
          </w:p>
          <w:p w14:paraId="4A50417E" w14:textId="77777777" w:rsidR="004F30F8" w:rsidRDefault="00523E58">
            <w:pPr>
              <w:widowControl w:val="0"/>
              <w:rPr>
                <w:rFonts w:eastAsia="Calibri"/>
              </w:rPr>
            </w:pPr>
            <w:r>
              <w:rPr>
                <w:rFonts w:eastAsia="Calibri"/>
              </w:rPr>
              <w:t>Người dùng thông thường – bị hạn chế một số quyền truy xuất các chức năng.</w:t>
            </w:r>
          </w:p>
        </w:tc>
      </w:tr>
    </w:tbl>
    <w:p w14:paraId="4330F36C" w14:textId="77777777" w:rsidR="004F30F8" w:rsidRDefault="004F30F8">
      <w:pPr>
        <w:sectPr w:rsidR="004F30F8" w:rsidSect="00D8711F">
          <w:footerReference w:type="default" r:id="rId9"/>
          <w:pgSz w:w="11906" w:h="16838"/>
          <w:pgMar w:top="1134" w:right="1134" w:bottom="1134" w:left="1701" w:header="0" w:footer="720" w:gutter="0"/>
          <w:cols w:space="720"/>
          <w:formProt w:val="0"/>
          <w:docGrid w:linePitch="360"/>
        </w:sectPr>
      </w:pPr>
    </w:p>
    <w:p w14:paraId="47F75970" w14:textId="1111AEB9" w:rsidR="004F30F8" w:rsidRDefault="00523E58">
      <w:pPr>
        <w:pStyle w:val="Heading1"/>
        <w:rPr>
          <w:bCs/>
          <w:sz w:val="28"/>
          <w:szCs w:val="24"/>
        </w:rPr>
      </w:pPr>
      <w:bookmarkStart w:id="0" w:name="_Toc70948015"/>
      <w:bookmarkStart w:id="1" w:name="_Toc71141136"/>
      <w:r>
        <w:lastRenderedPageBreak/>
        <w:t>TỔNG QUAN HỆ THỐNG</w:t>
      </w:r>
      <w:bookmarkEnd w:id="0"/>
      <w:bookmarkEnd w:id="1"/>
    </w:p>
    <w:p w14:paraId="772F0A68" w14:textId="77777777" w:rsidR="004F30F8" w:rsidRDefault="00523E58">
      <w:pPr>
        <w:pStyle w:val="Heading2"/>
        <w:rPr>
          <w:bCs/>
          <w:sz w:val="28"/>
          <w:szCs w:val="24"/>
        </w:rPr>
      </w:pPr>
      <w:bookmarkStart w:id="2" w:name="_Toc71141137"/>
      <w:bookmarkStart w:id="3" w:name="_Toc70948016"/>
      <w:r>
        <w:t>Mô tả bài toán</w:t>
      </w:r>
      <w:bookmarkEnd w:id="2"/>
      <w:bookmarkEnd w:id="3"/>
    </w:p>
    <w:p w14:paraId="747CCD77" w14:textId="40516C9F" w:rsidR="004F30F8" w:rsidRDefault="0064336F" w:rsidP="00C31E03">
      <w:pPr>
        <w:pStyle w:val="DoanVB"/>
        <w:rPr>
          <w:b/>
          <w:bCs/>
        </w:rPr>
      </w:pPr>
      <w:r>
        <w:t>C</w:t>
      </w:r>
      <w:r w:rsidR="00523E58">
        <w:t>ông ty TNHH Devmoba</w:t>
      </w:r>
      <w:r>
        <w:t xml:space="preserve"> là một công ty phát triển ứng dụng di động. Hoạt động chính là quảng cáo ứng dụng trên thiết bị dị động với hai nền tảng iOS và Android. Hiện tại công </w:t>
      </w:r>
      <w:r w:rsidRPr="0064336F">
        <w:t>ty</w:t>
      </w:r>
      <w:r w:rsidR="00523E58" w:rsidRPr="0064336F">
        <w:t xml:space="preserve"> đang sử dụng rất nhiều ứng dụng</w:t>
      </w:r>
      <w:r w:rsidRPr="0064336F">
        <w:t xml:space="preserve"> windows, mỗi</w:t>
      </w:r>
      <w:r w:rsidR="00523E58" w:rsidRPr="0064336F">
        <w:t xml:space="preserve"> ứng dụng phục v</w:t>
      </w:r>
      <w:r w:rsidRPr="0064336F">
        <w:t>ụ</w:t>
      </w:r>
      <w:r w:rsidR="00523E58" w:rsidRPr="0064336F">
        <w:rPr>
          <w:b/>
          <w:bCs/>
        </w:rPr>
        <w:t xml:space="preserve"> </w:t>
      </w:r>
      <w:r w:rsidR="00523E58">
        <w:t>cho các công việc khác nhau và chúng được chạy 24/7 trên các máy tính riêng biệt tại công ty. Vấn đề gặp phải trong việc quản lý các ứng dụng là khi ứng dụng ngừng hoạt động mà không có sự thông báo đến người quản lý. Để nhận biết ứng dụng ngừng hoạt động người quản lý phải thường xuyên rà soát tất cả ứng dụng, việc đó mất rất nhiều thời gian và công sức. Các ứng dụng có thể liên quan đến nhau khi một ứng dụng ngừng hoạt động sẽ ảnh hưởng đến các ứng dụng khác.</w:t>
      </w:r>
      <w:r>
        <w:t xml:space="preserve"> Ngoài ra, khi người quản lý cần biết các thông tin như: Địa chỉ IP của thiết bị bên trong mạng nội bộ, địa chỉ IP thực</w:t>
      </w:r>
      <w:r w:rsidR="00C31E03">
        <w:t>, mức sử dụng CPU của chương trình, dung lượng bộ nhớ sử dụng cho chương trình hoặc quản lý cần lấy thông tin về file, chạy file trên máy tính đang chạy ứng dụng thì phải truy cập từ xa vào máy đó.</w:t>
      </w:r>
    </w:p>
    <w:p w14:paraId="72E33C13" w14:textId="70E3BFF9" w:rsidR="004F30F8" w:rsidRDefault="00523E58">
      <w:pPr>
        <w:pStyle w:val="DoanVB"/>
        <w:rPr>
          <w:b/>
          <w:bCs/>
          <w:sz w:val="28"/>
          <w:szCs w:val="24"/>
        </w:rPr>
      </w:pPr>
      <w:r>
        <w:t xml:space="preserve">Chính vì những vấn đề trên, sự ra đời của “Phần mềm kiểm soát trạng thái và </w:t>
      </w:r>
      <w:r w:rsidR="00370745">
        <w:t>Ứng dụng biên dịch script</w:t>
      </w:r>
      <w:r>
        <w:t>” sẽ giúp quản lý các ứng dụng một cách hiệu quả, giảm chi phí và tránh rủi ro.</w:t>
      </w:r>
    </w:p>
    <w:p w14:paraId="128489D5" w14:textId="77777777" w:rsidR="004F30F8" w:rsidRDefault="00523E58">
      <w:pPr>
        <w:pStyle w:val="Heading2"/>
        <w:rPr>
          <w:bCs/>
          <w:sz w:val="28"/>
          <w:szCs w:val="24"/>
        </w:rPr>
      </w:pPr>
      <w:bookmarkStart w:id="4" w:name="_Toc70948017"/>
      <w:bookmarkStart w:id="5" w:name="_Toc71141138"/>
      <w:r>
        <w:t>Mô tả hệ thống</w:t>
      </w:r>
      <w:bookmarkEnd w:id="4"/>
      <w:bookmarkEnd w:id="5"/>
    </w:p>
    <w:p w14:paraId="01A87DA2" w14:textId="77777777" w:rsidR="004F30F8" w:rsidRDefault="00523E58">
      <w:pPr>
        <w:pStyle w:val="Heading3"/>
        <w:rPr>
          <w:bCs/>
          <w:sz w:val="28"/>
        </w:rPr>
      </w:pPr>
      <w:bookmarkStart w:id="6" w:name="_Toc71141139"/>
      <w:r>
        <w:t>Yêu cầu của hệ thống</w:t>
      </w:r>
      <w:bookmarkEnd w:id="6"/>
    </w:p>
    <w:p w14:paraId="37E86DBE" w14:textId="77777777" w:rsidR="004F30F8" w:rsidRDefault="00523E58">
      <w:pPr>
        <w:pStyle w:val="Style-"/>
        <w:rPr>
          <w:b/>
          <w:bCs/>
          <w:sz w:val="28"/>
          <w:szCs w:val="24"/>
        </w:rPr>
      </w:pPr>
      <w:r>
        <w:t>Quản lý máy client:</w:t>
      </w:r>
    </w:p>
    <w:p w14:paraId="6AC6ED36" w14:textId="4F78411A" w:rsidR="004F30F8" w:rsidRDefault="00523E58">
      <w:pPr>
        <w:pStyle w:val="Style"/>
        <w:ind w:hanging="283"/>
        <w:rPr>
          <w:b/>
          <w:bCs/>
          <w:sz w:val="28"/>
          <w:szCs w:val="24"/>
        </w:rPr>
      </w:pPr>
      <w:r>
        <w:t>Người dùng có thể xem được danh sách thông tin của máy client bao gồm:</w:t>
      </w:r>
      <w:r w:rsidR="008627CC">
        <w:t xml:space="preserve"> Địa chỉ IP của thiết bị bên trong mạng nội bộ (IP LAN), địa chỉ IP thực (IP Public), mức sử dụng CPU của chương trình (phần trăm CPU), dung lượng bộ nhớ sử dụng cho chương trình (phần trăm RAM), trạng thái kết nối của máy client đến hệ thống (Online/ Offline).</w:t>
      </w:r>
    </w:p>
    <w:p w14:paraId="6C871817" w14:textId="77777777" w:rsidR="004F30F8" w:rsidRDefault="00523E58">
      <w:pPr>
        <w:pStyle w:val="Style"/>
        <w:ind w:hanging="283"/>
        <w:rPr>
          <w:b/>
          <w:bCs/>
          <w:sz w:val="28"/>
          <w:szCs w:val="24"/>
        </w:rPr>
      </w:pPr>
      <w:r>
        <w:t>Hệ thống tự động cập thông tin của máy client theo thời gian thực;</w:t>
      </w:r>
    </w:p>
    <w:p w14:paraId="15B424B7" w14:textId="77777777" w:rsidR="004F30F8" w:rsidRDefault="00523E58">
      <w:pPr>
        <w:pStyle w:val="Style"/>
        <w:ind w:hanging="283"/>
        <w:rPr>
          <w:b/>
          <w:bCs/>
          <w:sz w:val="28"/>
          <w:szCs w:val="24"/>
        </w:rPr>
      </w:pPr>
      <w:r>
        <w:t>Người dùng có thể xóa một máy client.</w:t>
      </w:r>
    </w:p>
    <w:p w14:paraId="3AF14BC9" w14:textId="77777777" w:rsidR="004F30F8" w:rsidRDefault="00523E58">
      <w:pPr>
        <w:pStyle w:val="Style-"/>
        <w:rPr>
          <w:b/>
          <w:bCs/>
          <w:sz w:val="28"/>
          <w:szCs w:val="24"/>
        </w:rPr>
      </w:pPr>
      <w:r>
        <w:t>Quản lý ứng dụng:</w:t>
      </w:r>
    </w:p>
    <w:p w14:paraId="1E1F9507" w14:textId="794585A2" w:rsidR="002F2739" w:rsidRPr="002F2739" w:rsidRDefault="00523E58" w:rsidP="002F2739">
      <w:pPr>
        <w:pStyle w:val="Style"/>
        <w:ind w:hanging="283"/>
        <w:rPr>
          <w:b/>
          <w:bCs/>
          <w:sz w:val="28"/>
          <w:szCs w:val="24"/>
        </w:rPr>
      </w:pPr>
      <w:r>
        <w:t xml:space="preserve">Người dùng có thể xem được danh </w:t>
      </w:r>
      <w:r w:rsidR="002F2739">
        <w:t xml:space="preserve">sách thông tin của </w:t>
      </w:r>
      <w:r>
        <w:t>ứng dụng</w:t>
      </w:r>
      <w:r w:rsidR="002F2739">
        <w:t xml:space="preserve"> bao gồm: Tên ứng dụng, ID thực trên ứng dụng, phiên bản mà ứng dụng đang hoạt động, máy client đang cài ứng dụng, trạng thái của ứng dụng, thời gian cập nhật lần cuối, ID của tiến trình ứng dụng đang chạy, đường dẫn đến file .exe;</w:t>
      </w:r>
    </w:p>
    <w:p w14:paraId="003EE826" w14:textId="4B328093" w:rsidR="00B40372" w:rsidRDefault="00523E58" w:rsidP="00B40372">
      <w:pPr>
        <w:pStyle w:val="Style"/>
        <w:ind w:hanging="283"/>
        <w:rPr>
          <w:b/>
          <w:bCs/>
          <w:sz w:val="28"/>
          <w:szCs w:val="24"/>
        </w:rPr>
      </w:pPr>
      <w:r>
        <w:lastRenderedPageBreak/>
        <w:t>Người dùng có thể bật ứng dụng</w:t>
      </w:r>
      <w:r w:rsidR="002F2739">
        <w:t xml:space="preserve"> thông qua đường dẫn của file .exe của ứng dụng cài trên máy client</w:t>
      </w:r>
      <w:r>
        <w:t xml:space="preserve"> và tắt ứng dụ</w:t>
      </w:r>
      <w:r w:rsidR="002F2739">
        <w:t>ng thông qua ID tiến trình ứng dụng đạng chạy</w:t>
      </w:r>
      <w:r>
        <w:t>;</w:t>
      </w:r>
    </w:p>
    <w:p w14:paraId="7812D40E" w14:textId="13500790" w:rsidR="004F30F8" w:rsidRPr="00B40372" w:rsidRDefault="00B40372" w:rsidP="00B40372">
      <w:pPr>
        <w:pStyle w:val="Style"/>
        <w:ind w:hanging="283"/>
        <w:rPr>
          <w:sz w:val="28"/>
          <w:szCs w:val="24"/>
        </w:rPr>
      </w:pPr>
      <w:r w:rsidRPr="00B40372">
        <w:t xml:space="preserve">Ứng dụng sẽ định kì gửi thông tin đến hệ thống theo thời gian người dùng cấu hình trong hệ thống. </w:t>
      </w:r>
      <w:r w:rsidR="00523E58" w:rsidRPr="00B40372">
        <w:t>Hệ thống tự động</w:t>
      </w:r>
      <w:r w:rsidR="008627CC" w:rsidRPr="00B40372">
        <w:t xml:space="preserve"> thêm mới hoặc</w:t>
      </w:r>
      <w:r w:rsidR="00523E58" w:rsidRPr="00B40372">
        <w:t xml:space="preserve"> cập nhật thông tin của ứng dụng</w:t>
      </w:r>
      <w:r w:rsidRPr="00B40372">
        <w:t>.</w:t>
      </w:r>
    </w:p>
    <w:p w14:paraId="055E1713" w14:textId="2A821FA7" w:rsidR="004F30F8" w:rsidRDefault="00523E58">
      <w:pPr>
        <w:pStyle w:val="Style-"/>
        <w:rPr>
          <w:b/>
          <w:bCs/>
          <w:sz w:val="28"/>
          <w:szCs w:val="24"/>
        </w:rPr>
      </w:pPr>
      <w:r>
        <w:t xml:space="preserve">Quản lý </w:t>
      </w:r>
      <w:r w:rsidR="00370745">
        <w:t>script</w:t>
      </w:r>
      <w:r>
        <w:t>:</w:t>
      </w:r>
    </w:p>
    <w:p w14:paraId="05A7DC4B" w14:textId="288F0B24" w:rsidR="004F30F8" w:rsidRPr="002F2739" w:rsidRDefault="00523E58">
      <w:pPr>
        <w:pStyle w:val="Style"/>
        <w:ind w:hanging="283"/>
        <w:rPr>
          <w:b/>
          <w:bCs/>
          <w:sz w:val="28"/>
          <w:szCs w:val="24"/>
        </w:rPr>
      </w:pPr>
      <w:r>
        <w:t xml:space="preserve">Người dùng có thể thêm mới, cập nhật và xóa </w:t>
      </w:r>
      <w:r w:rsidR="00370745">
        <w:t>script</w:t>
      </w:r>
      <w:r>
        <w:t>;</w:t>
      </w:r>
    </w:p>
    <w:p w14:paraId="00EC2448" w14:textId="0F2EA999" w:rsidR="00C62122" w:rsidRPr="00C62122" w:rsidRDefault="002F2739" w:rsidP="00C62122">
      <w:pPr>
        <w:pStyle w:val="Style"/>
        <w:ind w:hanging="283"/>
        <w:rPr>
          <w:b/>
          <w:bCs/>
          <w:sz w:val="28"/>
          <w:szCs w:val="24"/>
        </w:rPr>
      </w:pPr>
      <w:r>
        <w:t xml:space="preserve">Nội dung </w:t>
      </w:r>
      <w:r w:rsidR="00370745">
        <w:t>script</w:t>
      </w:r>
      <w:r>
        <w:t xml:space="preserve"> được người dùng thêm </w:t>
      </w:r>
      <w:r w:rsidR="00C62122">
        <w:t xml:space="preserve">vào hệ thống sẽ bao gồm: Có một hàm chứa các xử lý chính của </w:t>
      </w:r>
      <w:r w:rsidR="00370745">
        <w:t>script</w:t>
      </w:r>
      <w:r w:rsidR="00C62122">
        <w:t xml:space="preserve"> đó (gọi là hàm main), các hàm được người dùng định nghĩa, với mỗi hàm được định nghĩa người dùng cần mô tả cho hàm đó theo quy tắc mà hệ thống đã quy định.</w:t>
      </w:r>
    </w:p>
    <w:p w14:paraId="13BAD90E" w14:textId="1E90B888" w:rsidR="004F30F8" w:rsidRDefault="00523E58">
      <w:pPr>
        <w:pStyle w:val="Style-"/>
        <w:rPr>
          <w:b/>
          <w:bCs/>
          <w:sz w:val="28"/>
          <w:szCs w:val="24"/>
        </w:rPr>
      </w:pPr>
      <w:r>
        <w:t xml:space="preserve">Thực thi </w:t>
      </w:r>
      <w:r w:rsidR="00370745">
        <w:t>script</w:t>
      </w:r>
      <w:r>
        <w:t>:</w:t>
      </w:r>
    </w:p>
    <w:p w14:paraId="02259D38" w14:textId="26CB7E50" w:rsidR="004F30F8" w:rsidRPr="005903EC" w:rsidRDefault="005903EC">
      <w:pPr>
        <w:pStyle w:val="Style"/>
        <w:ind w:hanging="283"/>
      </w:pPr>
      <w:r w:rsidRPr="005903EC">
        <w:t xml:space="preserve">Với cùng một </w:t>
      </w:r>
      <w:r w:rsidR="00370745">
        <w:t>script</w:t>
      </w:r>
      <w:r w:rsidRPr="005903EC">
        <w:t>, người</w:t>
      </w:r>
      <w:r w:rsidR="00523E58" w:rsidRPr="005903EC">
        <w:t xml:space="preserve"> dùng có thể</w:t>
      </w:r>
      <w:r w:rsidRPr="005903EC">
        <w:t xml:space="preserve"> chọn cùng lúc nhiều máy client để thực thi </w:t>
      </w:r>
      <w:r w:rsidR="00370745">
        <w:t>script</w:t>
      </w:r>
      <w:r w:rsidRPr="005903EC">
        <w:t xml:space="preserve"> đó;</w:t>
      </w:r>
    </w:p>
    <w:p w14:paraId="780D2A7B" w14:textId="7755137B" w:rsidR="004F30F8" w:rsidRDefault="00523E58">
      <w:pPr>
        <w:pStyle w:val="Style"/>
        <w:ind w:hanging="283"/>
        <w:rPr>
          <w:b/>
          <w:bCs/>
          <w:sz w:val="28"/>
          <w:szCs w:val="24"/>
        </w:rPr>
      </w:pPr>
      <w:r>
        <w:t>Người dùng có thể</w:t>
      </w:r>
      <w:r w:rsidR="00C62122">
        <w:t xml:space="preserve"> nhập vào một </w:t>
      </w:r>
      <w:r w:rsidR="00370745">
        <w:t>script</w:t>
      </w:r>
      <w:r w:rsidR="00C62122">
        <w:t xml:space="preserve"> tùy ý, sau đó</w:t>
      </w:r>
      <w:r>
        <w:t xml:space="preserve"> thực thi</w:t>
      </w:r>
      <w:r w:rsidR="00C62122">
        <w:t xml:space="preserve"> </w:t>
      </w:r>
      <w:r w:rsidR="00370745">
        <w:t>script</w:t>
      </w:r>
      <w:r w:rsidR="00C62122">
        <w:t xml:space="preserve"> đó</w:t>
      </w:r>
      <w:r>
        <w:t>;</w:t>
      </w:r>
    </w:p>
    <w:p w14:paraId="2C23B948" w14:textId="79565B8C" w:rsidR="004F30F8" w:rsidRPr="005903EC" w:rsidRDefault="00523E58">
      <w:pPr>
        <w:pStyle w:val="Style"/>
        <w:ind w:hanging="283"/>
      </w:pPr>
      <w:r w:rsidRPr="005903EC">
        <w:t>Người dùng có thể</w:t>
      </w:r>
      <w:r w:rsidR="005903EC" w:rsidRPr="005903EC">
        <w:t xml:space="preserve"> chọn một </w:t>
      </w:r>
      <w:r w:rsidR="00370745">
        <w:t>script</w:t>
      </w:r>
      <w:r w:rsidR="005903EC" w:rsidRPr="005903EC">
        <w:t xml:space="preserve"> đã được thêm mới và</w:t>
      </w:r>
      <w:r w:rsidRPr="005903EC">
        <w:t xml:space="preserve"> thực thi</w:t>
      </w:r>
      <w:r w:rsidR="005903EC" w:rsidRPr="005903EC">
        <w:t xml:space="preserve"> trực tiếp </w:t>
      </w:r>
      <w:r w:rsidR="00370745">
        <w:t>script</w:t>
      </w:r>
      <w:r w:rsidR="005903EC" w:rsidRPr="005903EC">
        <w:t xml:space="preserve"> đó</w:t>
      </w:r>
      <w:r w:rsidRPr="005903EC">
        <w:t>;</w:t>
      </w:r>
    </w:p>
    <w:p w14:paraId="7187CEA7" w14:textId="77777777" w:rsidR="004F30F8" w:rsidRDefault="00523E58">
      <w:pPr>
        <w:pStyle w:val="Style"/>
        <w:ind w:hanging="283"/>
        <w:rPr>
          <w:b/>
          <w:bCs/>
          <w:sz w:val="28"/>
          <w:szCs w:val="24"/>
        </w:rPr>
      </w:pPr>
      <w:r>
        <w:t>Người dùng có thể xem được kết quả trả về sau khi thực thi thành công.</w:t>
      </w:r>
    </w:p>
    <w:p w14:paraId="020FD229" w14:textId="77777777" w:rsidR="004F30F8" w:rsidRDefault="00523E58">
      <w:pPr>
        <w:pStyle w:val="Style-"/>
        <w:rPr>
          <w:b/>
          <w:bCs/>
          <w:sz w:val="28"/>
          <w:szCs w:val="24"/>
        </w:rPr>
      </w:pPr>
      <w:r>
        <w:t>Gửi email thông báo các ứng dụng ngừng hoạt động:</w:t>
      </w:r>
    </w:p>
    <w:p w14:paraId="33FE1B2E" w14:textId="77777777" w:rsidR="004F30F8" w:rsidRDefault="00523E58">
      <w:pPr>
        <w:pStyle w:val="Style"/>
        <w:ind w:hanging="283"/>
        <w:rPr>
          <w:b/>
          <w:bCs/>
          <w:sz w:val="28"/>
          <w:szCs w:val="24"/>
        </w:rPr>
      </w:pPr>
      <w:r>
        <w:t>Hệ thống định kì gửi thông báo các ứng dụng ngừng hoạt động đến email của người dùng.</w:t>
      </w:r>
    </w:p>
    <w:p w14:paraId="1B70AE6C" w14:textId="1D7C4E86" w:rsidR="00D8711F" w:rsidRDefault="00523E58" w:rsidP="00D8711F">
      <w:pPr>
        <w:pStyle w:val="Heading3"/>
      </w:pPr>
      <w:bookmarkStart w:id="7" w:name="_Toc71141140"/>
      <w:bookmarkStart w:id="8" w:name="_Toc70948018"/>
      <w:r>
        <w:t>Phạm vi hệ thống</w:t>
      </w:r>
      <w:bookmarkEnd w:id="7"/>
      <w:bookmarkEnd w:id="8"/>
    </w:p>
    <w:p w14:paraId="7EFE746E" w14:textId="7CD1C3D5" w:rsidR="00D8711F" w:rsidRDefault="00D8711F" w:rsidP="00D8711F">
      <w:pPr>
        <w:pStyle w:val="DoanVB"/>
      </w:pPr>
      <w:r>
        <w:t xml:space="preserve">Hệ thống </w:t>
      </w:r>
      <w:r w:rsidR="00B14EE8">
        <w:t>đáp ứng những yêu cầu mà Công ty Devmoba đã đề ra trong mục 1.2.1.</w:t>
      </w:r>
    </w:p>
    <w:p w14:paraId="3D4A0B52" w14:textId="77777777" w:rsidR="003133B0" w:rsidRDefault="003133B0" w:rsidP="003133B0">
      <w:pPr>
        <w:pStyle w:val="DoanVB"/>
        <w:ind w:firstLine="0"/>
      </w:pPr>
    </w:p>
    <w:p w14:paraId="741F8449" w14:textId="70783791" w:rsidR="004F30F8" w:rsidRDefault="00523E58">
      <w:pPr>
        <w:pStyle w:val="Heading3"/>
      </w:pPr>
      <w:bookmarkStart w:id="9" w:name="_Toc71141141"/>
      <w:bookmarkStart w:id="10" w:name="_Toc70948019"/>
      <w:r>
        <w:lastRenderedPageBreak/>
        <w:t>Sơ đồ tổng quan chức năng hệ thống</w:t>
      </w:r>
      <w:bookmarkEnd w:id="9"/>
      <w:bookmarkEnd w:id="10"/>
    </w:p>
    <w:p w14:paraId="7822D057" w14:textId="433B5431" w:rsidR="004F30F8" w:rsidRDefault="000109E5">
      <w:pPr>
        <w:keepNext/>
        <w:jc w:val="center"/>
        <w:rPr>
          <w:rFonts w:eastAsiaTheme="majorEastAsia" w:cstheme="majorBidi"/>
          <w:b/>
          <w:i/>
          <w:szCs w:val="24"/>
        </w:rPr>
      </w:pPr>
      <w:r>
        <w:rPr>
          <w:noProof/>
        </w:rPr>
        <w:drawing>
          <wp:inline distT="0" distB="0" distL="0" distR="0" wp14:anchorId="5619C18D" wp14:editId="2D587727">
            <wp:extent cx="5717917" cy="39458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3282" cy="3949538"/>
                    </a:xfrm>
                    <a:prstGeom prst="rect">
                      <a:avLst/>
                    </a:prstGeom>
                  </pic:spPr>
                </pic:pic>
              </a:graphicData>
            </a:graphic>
          </wp:inline>
        </w:drawing>
      </w:r>
    </w:p>
    <w:p w14:paraId="4DFFB1F5" w14:textId="1001870C" w:rsidR="003133B0" w:rsidRDefault="00523E58" w:rsidP="00936E7D">
      <w:pPr>
        <w:pStyle w:val="Caption"/>
        <w:rPr>
          <w:rFonts w:eastAsiaTheme="majorEastAsia" w:cstheme="majorBidi"/>
          <w:b/>
          <w:i w:val="0"/>
          <w:szCs w:val="24"/>
        </w:rPr>
      </w:pPr>
      <w:r>
        <w:t xml:space="preserve">Hình </w:t>
      </w:r>
      <w:r w:rsidR="00681A61">
        <w:fldChar w:fldCharType="begin"/>
      </w:r>
      <w:r w:rsidR="00681A61">
        <w:instrText xml:space="preserve"> STYLEREF 1 \s </w:instrText>
      </w:r>
      <w:r w:rsidR="00681A61">
        <w:fldChar w:fldCharType="separate"/>
      </w:r>
      <w:r w:rsidR="00681A61">
        <w:rPr>
          <w:noProof/>
        </w:rPr>
        <w:t>1</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w:t>
      </w:r>
      <w:r w:rsidR="00681A61">
        <w:fldChar w:fldCharType="end"/>
      </w:r>
      <w:r>
        <w:t>. Sơ đồ tổng quan chức năng hệ thống</w:t>
      </w:r>
      <w:bookmarkStart w:id="11" w:name="_Toc71141142"/>
      <w:bookmarkStart w:id="12" w:name="_Toc70948020"/>
    </w:p>
    <w:p w14:paraId="0F3B4DD3" w14:textId="0DA6AB20" w:rsidR="004F30F8" w:rsidRDefault="00523E58">
      <w:pPr>
        <w:pStyle w:val="Heading3"/>
      </w:pPr>
      <w:r>
        <w:t>Các tác nhân tham gia hệ thống</w:t>
      </w:r>
      <w:bookmarkEnd w:id="11"/>
      <w:bookmarkEnd w:id="12"/>
    </w:p>
    <w:p w14:paraId="71255E75" w14:textId="77777777" w:rsidR="004F30F8" w:rsidRPr="009453F7" w:rsidRDefault="00523E58" w:rsidP="009453F7">
      <w:pPr>
        <w:pStyle w:val="Style-"/>
      </w:pPr>
      <w:r w:rsidRPr="009453F7">
        <w:t>Quản trị hệ thống: Là người chịu trách nhiệm quản lý và được cấp toàn quyền thao tác với các modules có trong hệ thống.</w:t>
      </w:r>
    </w:p>
    <w:p w14:paraId="0A299E94" w14:textId="7D6C5D67" w:rsidR="004F30F8" w:rsidRPr="009453F7" w:rsidRDefault="00523E58" w:rsidP="009453F7">
      <w:pPr>
        <w:pStyle w:val="Style-"/>
      </w:pPr>
      <w:r w:rsidRPr="009453F7">
        <w:t xml:space="preserve">Đối với các use case </w:t>
      </w:r>
      <w:r w:rsidR="00383199" w:rsidRPr="009453F7">
        <w:t>UC#</w:t>
      </w:r>
      <w:r w:rsidRPr="009453F7">
        <w:t xml:space="preserve">15, </w:t>
      </w:r>
      <w:r w:rsidR="00383199" w:rsidRPr="009453F7">
        <w:t>UC#</w:t>
      </w:r>
      <w:r w:rsidRPr="009453F7">
        <w:t xml:space="preserve">16, </w:t>
      </w:r>
      <w:r w:rsidR="00383199" w:rsidRPr="009453F7">
        <w:t>UC#</w:t>
      </w:r>
      <w:r w:rsidRPr="009453F7">
        <w:t xml:space="preserve">17, </w:t>
      </w:r>
      <w:r w:rsidR="00383199" w:rsidRPr="009453F7">
        <w:t>UC#</w:t>
      </w:r>
      <w:r w:rsidRPr="009453F7">
        <w:t xml:space="preserve">18, </w:t>
      </w:r>
      <w:r w:rsidR="00383199" w:rsidRPr="009453F7">
        <w:t>UC#</w:t>
      </w:r>
      <w:r w:rsidRPr="009453F7">
        <w:t xml:space="preserve">19, </w:t>
      </w:r>
      <w:r w:rsidR="00383199" w:rsidRPr="009453F7">
        <w:t>UC#</w:t>
      </w:r>
      <w:r w:rsidRPr="009453F7">
        <w:t xml:space="preserve">21 thì hai hệ thống sẽ tự động xử lý mà không cần tới thao tác từ phía người dùng. Do đó, hệ thống kiểm soát trạng thái và </w:t>
      </w:r>
      <w:r w:rsidR="00370745">
        <w:t>ứng dụng biên dịch script</w:t>
      </w:r>
      <w:r w:rsidR="009453F7" w:rsidRPr="009453F7">
        <w:t xml:space="preserve"> được</w:t>
      </w:r>
      <w:r w:rsidRPr="009453F7">
        <w:t xml:space="preserve"> coi</w:t>
      </w:r>
      <w:r w:rsidR="009453F7" w:rsidRPr="009453F7">
        <w:t xml:space="preserve"> là</w:t>
      </w:r>
      <w:r w:rsidRPr="009453F7">
        <w:t xml:space="preserve"> tác nhân tham gia hệ thống.</w:t>
      </w:r>
    </w:p>
    <w:p w14:paraId="79B54F8E" w14:textId="35B520E0" w:rsidR="004F30F8" w:rsidRDefault="00523E58">
      <w:pPr>
        <w:pStyle w:val="Heading3"/>
      </w:pPr>
      <w:bookmarkStart w:id="13" w:name="_Toc70948021"/>
      <w:bookmarkStart w:id="14" w:name="_Toc71141143"/>
      <w:r>
        <w:t>Các chức năng chính của hệ thống</w:t>
      </w:r>
      <w:bookmarkEnd w:id="13"/>
      <w:bookmarkEnd w:id="14"/>
    </w:p>
    <w:p w14:paraId="3BB9F8D7" w14:textId="009CAAAC" w:rsidR="004F30F8" w:rsidRPr="002215DE" w:rsidRDefault="00523E58" w:rsidP="002215DE">
      <w:pPr>
        <w:pStyle w:val="Style-"/>
      </w:pPr>
      <w:r w:rsidRPr="009E67F4">
        <w:rPr>
          <w:b/>
          <w:bCs/>
        </w:rPr>
        <w:t>UC#01 – Quản lý máy client</w:t>
      </w:r>
      <w:r w:rsidRPr="002215DE">
        <w:t>: Hệ thống kiểm soát trạng thái cho phép người dùng thực hiện các thao tác quản lý với máy client bao gồm: Xem danh sách máy client, tìm kiếm trên danh sách, xóa một máy client.</w:t>
      </w:r>
    </w:p>
    <w:p w14:paraId="688C2C7D" w14:textId="520E3F00" w:rsidR="004F30F8" w:rsidRPr="002215DE" w:rsidRDefault="00523E58" w:rsidP="002215DE">
      <w:pPr>
        <w:pStyle w:val="Style-"/>
      </w:pPr>
      <w:r w:rsidRPr="009E67F4">
        <w:rPr>
          <w:b/>
          <w:bCs/>
        </w:rPr>
        <w:t xml:space="preserve">UC#02 – Quản lý </w:t>
      </w:r>
      <w:r w:rsidR="00370745" w:rsidRPr="009E67F4">
        <w:rPr>
          <w:b/>
          <w:bCs/>
        </w:rPr>
        <w:t>script</w:t>
      </w:r>
      <w:r w:rsidRPr="002215DE">
        <w:t xml:space="preserve">: Hệ thống kiểm soát trạng thái cho phép người dùng thực hiện các thao tác quản lý với </w:t>
      </w:r>
      <w:r w:rsidR="00370745">
        <w:t>script</w:t>
      </w:r>
      <w:r w:rsidRPr="002215DE">
        <w:t xml:space="preserve"> bao gồm: Xem danh sách </w:t>
      </w:r>
      <w:r w:rsidR="00370745">
        <w:t>script</w:t>
      </w:r>
      <w:r w:rsidRPr="002215DE">
        <w:t xml:space="preserve">, tìm kiếm trên danh sách, thêm mới, cập nhật, xóa một </w:t>
      </w:r>
      <w:r w:rsidR="00370745">
        <w:t>script</w:t>
      </w:r>
      <w:r w:rsidRPr="002215DE">
        <w:t xml:space="preserve">. </w:t>
      </w:r>
    </w:p>
    <w:p w14:paraId="6493B630" w14:textId="0230DEB8" w:rsidR="004F30F8" w:rsidRPr="002215DE" w:rsidRDefault="00523E58" w:rsidP="002215DE">
      <w:pPr>
        <w:pStyle w:val="Style-"/>
      </w:pPr>
      <w:r w:rsidRPr="009E67F4">
        <w:rPr>
          <w:b/>
          <w:bCs/>
        </w:rPr>
        <w:t xml:space="preserve">UC#03 – Thực thi </w:t>
      </w:r>
      <w:r w:rsidR="00370745" w:rsidRPr="009E67F4">
        <w:rPr>
          <w:b/>
          <w:bCs/>
        </w:rPr>
        <w:t>script</w:t>
      </w:r>
      <w:r w:rsidRPr="002215DE">
        <w:t xml:space="preserve">: Hệ thống kiểm soát trạng thái cho phép người dùng thực hiện thao tác gửi </w:t>
      </w:r>
      <w:r w:rsidR="00370745">
        <w:t>script</w:t>
      </w:r>
      <w:r w:rsidRPr="002215DE">
        <w:t xml:space="preserve"> đến </w:t>
      </w:r>
      <w:r w:rsidR="00370745">
        <w:t>ứng dụng biên dịch script</w:t>
      </w:r>
      <w:r w:rsidRPr="002215DE">
        <w:t xml:space="preserve"> để thực thi và sau đó trả về kết quả.</w:t>
      </w:r>
    </w:p>
    <w:p w14:paraId="11C1362B" w14:textId="7E2251F1" w:rsidR="004F30F8" w:rsidRPr="002215DE" w:rsidRDefault="00523E58" w:rsidP="002215DE">
      <w:pPr>
        <w:pStyle w:val="Style-"/>
      </w:pPr>
      <w:r w:rsidRPr="009E67F4">
        <w:rPr>
          <w:b/>
          <w:bCs/>
        </w:rPr>
        <w:lastRenderedPageBreak/>
        <w:t>UC#04 – Cập nhật máy client</w:t>
      </w:r>
      <w:r w:rsidRPr="002215DE">
        <w:t xml:space="preserve">: </w:t>
      </w:r>
      <w:r w:rsidR="00370745">
        <w:t>Ứng dụng biên dịch script</w:t>
      </w:r>
      <w:r w:rsidRPr="002215DE">
        <w:t xml:space="preserve"> phải cập nhật liên tục thông tin của chính máy client đang được cài đặt </w:t>
      </w:r>
      <w:r w:rsidR="00370745">
        <w:t>ứng dụng biên dịch script</w:t>
      </w:r>
      <w:r w:rsidRPr="002215DE">
        <w:t xml:space="preserve"> đến hệ thống kiểm soát trạng thái.</w:t>
      </w:r>
    </w:p>
    <w:p w14:paraId="3C47C439" w14:textId="1EAF1369" w:rsidR="004F30F8" w:rsidRPr="002215DE" w:rsidRDefault="00523E58" w:rsidP="002215DE">
      <w:pPr>
        <w:pStyle w:val="Style-"/>
      </w:pPr>
      <w:r w:rsidRPr="009E67F4">
        <w:rPr>
          <w:b/>
          <w:bCs/>
        </w:rPr>
        <w:t>UC#05 – Quản lý ứng dụng</w:t>
      </w:r>
      <w:r w:rsidRPr="002215DE">
        <w:t>: Hệ thống kiểm soát trạng thái cho phép người dùng thực hiện thao tác quản lý với ứng dụng bao gồm: Xem danh sách ứng dụng. tìm kiếm trên danh sách, bật ứng dụng, tắt ứng dụng, xóa một ứng dụng</w:t>
      </w:r>
      <w:r w:rsidR="009453F7" w:rsidRPr="002215DE">
        <w:t>.</w:t>
      </w:r>
    </w:p>
    <w:p w14:paraId="283F85D1" w14:textId="77777777" w:rsidR="004F30F8" w:rsidRPr="002215DE" w:rsidRDefault="00523E58" w:rsidP="002215DE">
      <w:pPr>
        <w:pStyle w:val="Style-"/>
      </w:pPr>
      <w:r w:rsidRPr="009E67F4">
        <w:rPr>
          <w:b/>
          <w:bCs/>
        </w:rPr>
        <w:t>UC#06 – Cập nhật ứng dụng</w:t>
      </w:r>
      <w:r w:rsidRPr="002215DE">
        <w:t>: Hệ thống kiểm soát trạng thái cho phép các ứng dụng tự động cập nhật thông tin của chính mình đến hệ thống.</w:t>
      </w:r>
    </w:p>
    <w:p w14:paraId="27FD64DD" w14:textId="77777777" w:rsidR="004F30F8" w:rsidRPr="002215DE" w:rsidRDefault="00523E58" w:rsidP="002215DE">
      <w:pPr>
        <w:pStyle w:val="Style-"/>
      </w:pPr>
      <w:r w:rsidRPr="009E67F4">
        <w:rPr>
          <w:b/>
          <w:bCs/>
        </w:rPr>
        <w:t>UC#07 – Quản lý nhóm quyền</w:t>
      </w:r>
      <w:r w:rsidRPr="002215DE">
        <w:t>: Hệ thống kiểm soát trạng thái cho phép người dùng thực hiện các thao tác quản lý nhóm quyền trong hệ thống. Chỉ định nhóm quyền có thể thao tác tới những module nào trong hệ thống và phân quyền tài khoản người dùng với những nhóm quyền này.</w:t>
      </w:r>
    </w:p>
    <w:p w14:paraId="3F134621" w14:textId="77777777" w:rsidR="004F30F8" w:rsidRPr="002215DE" w:rsidRDefault="00523E58" w:rsidP="002215DE">
      <w:pPr>
        <w:pStyle w:val="Style-"/>
      </w:pPr>
      <w:r w:rsidRPr="009E67F4">
        <w:rPr>
          <w:b/>
          <w:bCs/>
        </w:rPr>
        <w:t>UC#08 – Quản lý người dùng</w:t>
      </w:r>
      <w:r w:rsidRPr="002215DE">
        <w:t>: Hệ thống kiểm soát trạng thái cho phép người dùng thực hiện các thao tác quản lý tài khoản người dùng trong hệ thống.</w:t>
      </w:r>
    </w:p>
    <w:p w14:paraId="617643A4" w14:textId="1F609FBD" w:rsidR="004F30F8" w:rsidRPr="002215DE" w:rsidRDefault="00523E58" w:rsidP="002215DE">
      <w:pPr>
        <w:pStyle w:val="Style-"/>
      </w:pPr>
      <w:r w:rsidRPr="009E67F4">
        <w:rPr>
          <w:b/>
          <w:bCs/>
        </w:rPr>
        <w:t>UC#09 – Đăng nhập</w:t>
      </w:r>
      <w:r w:rsidRPr="002215DE">
        <w:t xml:space="preserve">: Hệ thống kiểm soát trạng thái và </w:t>
      </w:r>
      <w:r w:rsidR="00370745">
        <w:t>ứng dụng biên dịch script</w:t>
      </w:r>
      <w:r w:rsidRPr="002215DE">
        <w:t xml:space="preserve"> ứng dụng yêu cầu tác nhân tham gia hệ thống phải đăng nhập để có thể thực hiện các chức năng mà hệ thống cung cập.</w:t>
      </w:r>
    </w:p>
    <w:p w14:paraId="110DDAC0" w14:textId="144521C4" w:rsidR="004F30F8" w:rsidRPr="002215DE" w:rsidRDefault="00523E58" w:rsidP="002215DE">
      <w:pPr>
        <w:pStyle w:val="Style-"/>
      </w:pPr>
      <w:r w:rsidRPr="009E67F4">
        <w:rPr>
          <w:b/>
          <w:bCs/>
        </w:rPr>
        <w:t>UC#10 – Đăng xuất</w:t>
      </w:r>
      <w:r w:rsidRPr="002215DE">
        <w:t xml:space="preserve">: Hệ thống kiểm soát trạng thái và </w:t>
      </w:r>
      <w:r w:rsidR="00370745">
        <w:t>ứng dụng biên dịch script</w:t>
      </w:r>
      <w:r w:rsidRPr="002215DE">
        <w:t xml:space="preserve"> cho phép tác nhân tham gia hệ thống có thể đăng xuất khỏi hệ thống.</w:t>
      </w:r>
    </w:p>
    <w:p w14:paraId="5B8DA801" w14:textId="4069949A" w:rsidR="004F30F8" w:rsidRPr="002215DE" w:rsidRDefault="00523E58" w:rsidP="002215DE">
      <w:pPr>
        <w:pStyle w:val="Style-"/>
      </w:pPr>
      <w:r w:rsidRPr="009E67F4">
        <w:rPr>
          <w:b/>
          <w:bCs/>
        </w:rPr>
        <w:t>UC#11 – Kết nối với hệ thống kiểm soát trạng thái</w:t>
      </w:r>
      <w:r w:rsidRPr="002215DE">
        <w:t xml:space="preserve">: </w:t>
      </w:r>
      <w:r w:rsidR="00370745">
        <w:t>Ứng dụng biên dịch script</w:t>
      </w:r>
      <w:r w:rsidRPr="002215DE">
        <w:t xml:space="preserve"> tự động kết nối đến hệ thống kiểm soát trạng thái sau khi người dùng đăng nhập thành công trên ứng dụng hoặc người dùng có thể thực hiện thao tác kết nối lại với hệ thống kiểm soát trạng thái khi bị ngắt kết nối mà không cần đăng nhập lại.</w:t>
      </w:r>
    </w:p>
    <w:p w14:paraId="6473074D" w14:textId="3D3341D5" w:rsidR="004F30F8" w:rsidRPr="002215DE" w:rsidRDefault="00523E58" w:rsidP="002215DE">
      <w:pPr>
        <w:pStyle w:val="Style-"/>
      </w:pPr>
      <w:r w:rsidRPr="009E67F4">
        <w:rPr>
          <w:b/>
          <w:bCs/>
        </w:rPr>
        <w:t>UC#12 – Ngắt kết nối với hệ thống kiểm soát trạng thái</w:t>
      </w:r>
      <w:r w:rsidRPr="002215DE">
        <w:t xml:space="preserve">: </w:t>
      </w:r>
      <w:r w:rsidR="00370745">
        <w:t>Ứng dụng biên dịch script</w:t>
      </w:r>
      <w:r w:rsidRPr="002215DE">
        <w:t xml:space="preserve"> cho phép người dùng thực hiện thao tác ngắt</w:t>
      </w:r>
      <w:r w:rsidR="009453F7" w:rsidRPr="002215DE">
        <w:t xml:space="preserve"> kết</w:t>
      </w:r>
      <w:r w:rsidRPr="002215DE">
        <w:t xml:space="preserve"> nối giữa hai hệ thống kiểm soát trạng thái và </w:t>
      </w:r>
      <w:r w:rsidR="009A74EA">
        <w:t>biên dịch</w:t>
      </w:r>
      <w:r w:rsidRPr="002215DE">
        <w:t xml:space="preserve"> ứng dụng với nhau.</w:t>
      </w:r>
    </w:p>
    <w:p w14:paraId="2BEC061E" w14:textId="5B2BD051" w:rsidR="004F30F8" w:rsidRDefault="00523E58" w:rsidP="002215DE">
      <w:pPr>
        <w:pStyle w:val="Style-"/>
      </w:pPr>
      <w:r w:rsidRPr="009E67F4">
        <w:rPr>
          <w:b/>
          <w:bCs/>
        </w:rPr>
        <w:t>UC#13 – Hiển thị file log</w:t>
      </w:r>
      <w:r w:rsidRPr="002215DE">
        <w:t xml:space="preserve">: </w:t>
      </w:r>
      <w:r w:rsidR="00370745">
        <w:t>Ứng dụng biên dịch script</w:t>
      </w:r>
      <w:r w:rsidRPr="002215DE">
        <w:t xml:space="preserve"> cho phép người dùng thực hiện thao tác xem file</w:t>
      </w:r>
      <w:r w:rsidR="009453F7" w:rsidRPr="002215DE">
        <w:t xml:space="preserve"> log</w:t>
      </w:r>
      <w:r w:rsidRPr="002215DE">
        <w:t xml:space="preserve"> của hệ thống.</w:t>
      </w:r>
    </w:p>
    <w:p w14:paraId="0C276EC2" w14:textId="5397C593" w:rsidR="00694408" w:rsidRPr="00A52548" w:rsidRDefault="00694408" w:rsidP="00A52548">
      <w:pPr>
        <w:pStyle w:val="DoanVB"/>
      </w:pPr>
    </w:p>
    <w:p w14:paraId="1029A4D6" w14:textId="44DE1958" w:rsidR="007775B3" w:rsidRDefault="007775B3" w:rsidP="007775B3">
      <w:pPr>
        <w:pStyle w:val="Heading1"/>
      </w:pPr>
      <w:r>
        <w:lastRenderedPageBreak/>
        <w:t>CÔNG NGHỆ SỬ DỤNG</w:t>
      </w:r>
      <w:r w:rsidR="00A52548">
        <w:t xml:space="preserve"> VÀ KIẾN TRÚC TỔNG THỂ</w:t>
      </w:r>
    </w:p>
    <w:p w14:paraId="4728C54A" w14:textId="46E2A29F" w:rsidR="00A52548" w:rsidRDefault="00A52548" w:rsidP="00A52548">
      <w:pPr>
        <w:pStyle w:val="Heading2"/>
      </w:pPr>
      <w:r>
        <w:t xml:space="preserve">Công nghệ sử </w:t>
      </w:r>
      <w:r w:rsidR="00D06FDB">
        <w:t>dụng</w:t>
      </w:r>
    </w:p>
    <w:p w14:paraId="616799F2" w14:textId="0F2FCD00" w:rsidR="00C53E14" w:rsidRDefault="00C53E14" w:rsidP="00D06FDB">
      <w:pPr>
        <w:pStyle w:val="Heading3"/>
      </w:pPr>
      <w:r>
        <w:t>SQL – Server</w:t>
      </w:r>
    </w:p>
    <w:p w14:paraId="4C9E9CF6" w14:textId="37D82E46" w:rsidR="00C53E14" w:rsidRDefault="0014578B" w:rsidP="0014578B">
      <w:pPr>
        <w:pStyle w:val="DoanVB"/>
      </w:pPr>
      <w:r w:rsidRPr="0014578B">
        <w:t>Microsoft SQL Server là hệ thống quản lý cơ sở dữ liệu quan hệ được phát triển bởi</w:t>
      </w:r>
      <w:r>
        <w:t xml:space="preserve"> </w:t>
      </w:r>
      <w:r w:rsidRPr="0014578B">
        <w:t>Microsoft. Microsoft SQL Server là một hệ quản trị cơ sở dữ liệu rất phổ biến trên thế</w:t>
      </w:r>
      <w:r>
        <w:t xml:space="preserve"> </w:t>
      </w:r>
      <w:r w:rsidRPr="0014578B">
        <w:t>giới,</w:t>
      </w:r>
      <w:r>
        <w:t xml:space="preserve"> </w:t>
      </w:r>
      <w:r w:rsidRPr="0014578B">
        <w:t>nó là nơi chứa dữ liệu cho nhiều phần mềm doanh nghiệp lớn, nhiều website cũng</w:t>
      </w:r>
      <w:r>
        <w:t xml:space="preserve"> </w:t>
      </w:r>
      <w:r w:rsidRPr="0014578B">
        <w:t>như</w:t>
      </w:r>
      <w:r>
        <w:t xml:space="preserve"> </w:t>
      </w:r>
      <w:r w:rsidRPr="0014578B">
        <w:t>hệ</w:t>
      </w:r>
      <w:r>
        <w:t xml:space="preserve"> </w:t>
      </w:r>
      <w:r w:rsidRPr="0014578B">
        <w:t>thống sản xuất. Microsoft SQL server rất dễ sử dụng. MSSQL đi kèm với các công cụ tuyệt</w:t>
      </w:r>
      <w:r>
        <w:t xml:space="preserve"> </w:t>
      </w:r>
      <w:r w:rsidRPr="0014578B">
        <w:t>vời mà sẽ giúp lập trình viên tiết kiệm rất nhiều thời gian trong các lĩnh việc sửa chữa và</w:t>
      </w:r>
      <w:r>
        <w:t xml:space="preserve"> </w:t>
      </w:r>
      <w:r w:rsidRPr="0014578B">
        <w:t>năng cấp. Với Microsoft SQL server, việc thiết lập gần như mọi thứ, từ cài đặt trên máy ảo</w:t>
      </w:r>
      <w:r>
        <w:t xml:space="preserve"> </w:t>
      </w:r>
      <w:r w:rsidRPr="0014578B">
        <w:t>đến việc viết và chỉnh sửa truy vấn là vô cùng dễ dàng với MSSQL. Đặc biệt là so với các</w:t>
      </w:r>
      <w:r>
        <w:t xml:space="preserve"> </w:t>
      </w:r>
      <w:r w:rsidRPr="0014578B">
        <w:t>sản phẩm SQL khác. Nếu có vấn đề trong bất kỳ giai đoạn phát triển nào, sẽ có rất nhiều</w:t>
      </w:r>
      <w:r>
        <w:t xml:space="preserve"> </w:t>
      </w:r>
      <w:r w:rsidRPr="0014578B">
        <w:t>hỗ trợ trực tuyến và tài liệu bổ sung ngoài hỗ trợ sản phẩm trực tiếp, trong khi các tùy chọn</w:t>
      </w:r>
      <w:r>
        <w:t xml:space="preserve"> </w:t>
      </w:r>
      <w:r w:rsidRPr="0014578B">
        <w:t>hỗ trợ cho các sản phẩm SQL khác không gần như mạnh mẽ</w:t>
      </w:r>
      <w:r>
        <w:t>.</w:t>
      </w:r>
    </w:p>
    <w:p w14:paraId="7B7412E3" w14:textId="148F36A7" w:rsidR="0014578B" w:rsidRDefault="0014578B" w:rsidP="0014578B">
      <w:pPr>
        <w:pStyle w:val="Heading3"/>
      </w:pPr>
      <w:r>
        <w:t>Entity Framework Core</w:t>
      </w:r>
    </w:p>
    <w:p w14:paraId="5690B412" w14:textId="77777777" w:rsidR="0032089C" w:rsidRDefault="0032089C" w:rsidP="0032089C">
      <w:pPr>
        <w:pStyle w:val="DoanVB"/>
      </w:pPr>
      <w:r>
        <w:t>Entity Framework Core (EF Core) là một ORM (Object Relational Mapper) Framework để truy cập dữ liệu trong .NET. Nó được phát hành cùng .Net Core và là phiên bản mở rộng, nhẹ, mã nguồn mở và đa nền tảng của công nghệ truy cập dữ liệu Entity Framework.</w:t>
      </w:r>
    </w:p>
    <w:p w14:paraId="0858F002" w14:textId="77777777" w:rsidR="0032089C" w:rsidRDefault="0032089C" w:rsidP="0032089C">
      <w:pPr>
        <w:pStyle w:val="DoanVB"/>
      </w:pPr>
      <w:r>
        <w:t>Thuật ngữ ORM là viết tắt của Object Relational Mapper, nó tự động tạo các lớp dựa trên các bảng cơ sở dữ liệu và ngược lại. Nghĩa là, nó cũng có thể tạo SQL cần thiết để tạo cơ sở dữ liệu trên các lớp.</w:t>
      </w:r>
    </w:p>
    <w:p w14:paraId="56FC3705" w14:textId="389579BE" w:rsidR="0032089C" w:rsidRDefault="0032089C" w:rsidP="0032089C">
      <w:pPr>
        <w:pStyle w:val="DoanVB"/>
      </w:pPr>
      <w:r>
        <w:t>Nếu không sử dụng ORM Framwork như Entity Framework hoặc EF Core, chung ta phải viết lại nhiều mã truy cập dữ liệu để thực hiện các hoạt động CRUD (create -  read – update - delete). ORM có thể thực hiện hết điều trên và tiết kiệm rất nhiều thời gian.</w:t>
      </w:r>
    </w:p>
    <w:p w14:paraId="24D7A0CC" w14:textId="77777777" w:rsidR="0032089C" w:rsidRDefault="0032089C" w:rsidP="0032089C">
      <w:pPr>
        <w:pStyle w:val="DoanVB"/>
      </w:pPr>
      <w:r>
        <w:t>Entity Framework Core hỗ trợ 2 cách tiếp cận sau:</w:t>
      </w:r>
    </w:p>
    <w:p w14:paraId="7F406DC0" w14:textId="77777777" w:rsidR="0032089C" w:rsidRDefault="0032089C" w:rsidP="0032089C">
      <w:pPr>
        <w:pStyle w:val="Style-"/>
      </w:pPr>
      <w:r>
        <w:t>EF Core Code First Approach:</w:t>
      </w:r>
    </w:p>
    <w:p w14:paraId="65BF4F11" w14:textId="282217F2" w:rsidR="0032089C" w:rsidRDefault="0032089C" w:rsidP="0032089C">
      <w:pPr>
        <w:pStyle w:val="Style"/>
      </w:pPr>
      <w:r>
        <w:t>Trong hướng tiếp cận là Code First của EF Core, trước tiên chúng ta cần tạo các domain class như Student, Branch, Address,…và một class đặc biệt dẫn xuất từ class DbContext của Entity Framework.</w:t>
      </w:r>
    </w:p>
    <w:p w14:paraId="55305EE3" w14:textId="2B836552" w:rsidR="0014578B" w:rsidRDefault="0032089C" w:rsidP="0014578B">
      <w:r>
        <w:rPr>
          <w:noProof/>
        </w:rPr>
        <w:lastRenderedPageBreak/>
        <w:drawing>
          <wp:inline distT="0" distB="0" distL="0" distR="0" wp14:anchorId="2DD0D764" wp14:editId="6BA17145">
            <wp:extent cx="5760085" cy="2207260"/>
            <wp:effectExtent l="0" t="0" r="0" b="2540"/>
            <wp:docPr id="41" name="Picture 4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stretch>
                      <a:fillRect/>
                    </a:stretch>
                  </pic:blipFill>
                  <pic:spPr>
                    <a:xfrm>
                      <a:off x="0" y="0"/>
                      <a:ext cx="5760085" cy="2207260"/>
                    </a:xfrm>
                    <a:prstGeom prst="rect">
                      <a:avLst/>
                    </a:prstGeom>
                  </pic:spPr>
                </pic:pic>
              </a:graphicData>
            </a:graphic>
          </wp:inline>
        </w:drawing>
      </w:r>
    </w:p>
    <w:p w14:paraId="478A9D41" w14:textId="77777777" w:rsidR="0032089C" w:rsidRDefault="0032089C" w:rsidP="0032089C">
      <w:pPr>
        <w:pStyle w:val="Style"/>
      </w:pPr>
      <w:r>
        <w:t xml:space="preserve">Theo hướng tiếp cận Code-First, EF Core tạo cơ sở dữ liệu và bảng bằng cách sử dụng migration dựa trên các conventions, configuration mặc định. </w:t>
      </w:r>
    </w:p>
    <w:p w14:paraId="7F6849E8" w14:textId="2BBFA7DF" w:rsidR="0032089C" w:rsidRDefault="0032089C" w:rsidP="0032089C">
      <w:pPr>
        <w:pStyle w:val="Style"/>
      </w:pPr>
      <w:r>
        <w:t>Chúng ta có thể thay đổi các conventions mặc định để tạo các bảng quan hệ cho cơ sở dữ liệu. Cách tiếp cận này hữu ích trong thiết kế theo hường nghiệp vụ (Domain-Driven Design – DDD)</w:t>
      </w:r>
    </w:p>
    <w:p w14:paraId="61316B5C" w14:textId="77777777" w:rsidR="0032089C" w:rsidRDefault="0032089C" w:rsidP="0032089C">
      <w:pPr>
        <w:pStyle w:val="Style-"/>
      </w:pPr>
      <w:r>
        <w:t>EF Core Database First Approach:</w:t>
      </w:r>
    </w:p>
    <w:p w14:paraId="3FF0A062" w14:textId="65918A01" w:rsidR="0032089C" w:rsidRDefault="0032089C" w:rsidP="0032089C">
      <w:pPr>
        <w:pStyle w:val="Style"/>
      </w:pPr>
      <w:r>
        <w:t>Nếu đã có một cơ sở dữ liệu hoàn chỉnh, thì chúng ta nên sử dụng EF Core Database First. EF Core sẽ tạo các class DbContext và domain class dựa trên lược đồ cơ sở dữ liệu đã có sẵn bằng EF Core Command.</w:t>
      </w:r>
    </w:p>
    <w:p w14:paraId="6AD2BB00" w14:textId="3A7DA726" w:rsidR="0032089C" w:rsidRPr="0014578B" w:rsidRDefault="0032089C" w:rsidP="0014578B">
      <w:r>
        <w:rPr>
          <w:noProof/>
        </w:rPr>
        <w:drawing>
          <wp:inline distT="0" distB="0" distL="0" distR="0" wp14:anchorId="018220EB" wp14:editId="78358F1D">
            <wp:extent cx="5553075" cy="1800225"/>
            <wp:effectExtent l="0" t="0" r="9525" b="9525"/>
            <wp:docPr id="49" name="Picture 49"/>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5553075" cy="1800225"/>
                    </a:xfrm>
                    <a:prstGeom prst="rect">
                      <a:avLst/>
                    </a:prstGeom>
                  </pic:spPr>
                </pic:pic>
              </a:graphicData>
            </a:graphic>
          </wp:inline>
        </w:drawing>
      </w:r>
    </w:p>
    <w:p w14:paraId="7F859AB4" w14:textId="58C38F91" w:rsidR="00D06FDB" w:rsidRDefault="00D06FDB" w:rsidP="00D06FDB">
      <w:pPr>
        <w:pStyle w:val="Heading3"/>
      </w:pPr>
      <w:r>
        <w:t>ABP Framework</w:t>
      </w:r>
    </w:p>
    <w:p w14:paraId="1EDDDF4C" w14:textId="0DE368EB" w:rsidR="00D06FDB" w:rsidRDefault="00D06FDB" w:rsidP="00592131">
      <w:pPr>
        <w:pStyle w:val="DoanVB"/>
      </w:pPr>
      <w:r>
        <w:t>ABP Framework có tên đầy đủ là ASP.NET Boilerplate Framework. ABP là một ứng dụng framework mã nguồn mở tập trung vào phát triển ứng dụng web dựa trên nền tảng ASP.NET Core và cũng hỗ trợ phát triển các loại ứng dụng khác.</w:t>
      </w:r>
      <w:r w:rsidR="00592131">
        <w:t xml:space="preserve"> ABP cung cập một điểm bắt đầu cơ bản cho các ứng dụng web hiện đại sử dụng các thực tiễn tốt nhất và các công cụ phổ biến nhất.</w:t>
      </w:r>
    </w:p>
    <w:p w14:paraId="113AF3B9" w14:textId="73A37C06" w:rsidR="00D06FDB" w:rsidRDefault="00D06FDB" w:rsidP="00592131">
      <w:pPr>
        <w:pStyle w:val="DoanVB"/>
      </w:pPr>
      <w:r>
        <w:t xml:space="preserve">ABP Framework được phát hành vào năm 2013, lúc đó chưa có .Net Core &amp; ASP.NET Core và cũng chưa có Angular2+. Tất cả chúng đều được phát triển từ đầu. ASP.NET Core đã ra đời và giới thiệu nhiều giải pháp tích hợp sẵn (thư viện mở rộng) </w:t>
      </w:r>
      <w:r>
        <w:lastRenderedPageBreak/>
        <w:t xml:space="preserve">cho </w:t>
      </w:r>
      <w:r>
        <w:rPr>
          <w:b/>
          <w:bCs/>
        </w:rPr>
        <w:t>dependency injection, logging, localization, configuration</w:t>
      </w:r>
      <w:r>
        <w:t>,…Các nhà phát triển ABP đã sử dụng thư viện của bên thứ 3 điển hình có thể nói đến Datatable JS</w:t>
      </w:r>
      <w:r w:rsidR="00592131">
        <w:t>.</w:t>
      </w:r>
    </w:p>
    <w:p w14:paraId="61D9F65A" w14:textId="521BCC7F" w:rsidR="005850E6" w:rsidRPr="00271B80" w:rsidRDefault="005850E6" w:rsidP="00592131">
      <w:pPr>
        <w:pStyle w:val="DoanVB"/>
        <w:rPr>
          <w:b/>
          <w:bCs/>
        </w:rPr>
      </w:pPr>
      <w:r w:rsidRPr="00271B80">
        <w:rPr>
          <w:b/>
          <w:bCs/>
        </w:rPr>
        <w:t xml:space="preserve">Kiến trúc solution của framework: </w:t>
      </w:r>
    </w:p>
    <w:p w14:paraId="0F81144F" w14:textId="5B11317E" w:rsidR="005850E6" w:rsidRDefault="005850E6" w:rsidP="005850E6">
      <w:pPr>
        <w:pStyle w:val="Style-"/>
      </w:pPr>
      <w:r>
        <w:t>Do phát triển module dưới dạng layer, vì vậy một số project trong một solution liên quan đến nhau. Các project đều có tệp package riêng để khai báo rõ ràng các thành phần liên quan.</w:t>
      </w:r>
    </w:p>
    <w:p w14:paraId="3DA489A9" w14:textId="0B3CAE98" w:rsidR="005850E6" w:rsidRDefault="005850E6" w:rsidP="005850E6">
      <w:pPr>
        <w:pStyle w:val="Style-"/>
      </w:pPr>
      <w:r>
        <w:t>Quy ước đặt tên solution: CompanyName.ModuleName (như là Volo.Abp.ModuleName).</w:t>
      </w:r>
    </w:p>
    <w:p w14:paraId="6C697D48" w14:textId="20B337AA" w:rsidR="00592131" w:rsidRDefault="001747E9" w:rsidP="00592131">
      <w:pPr>
        <w:pStyle w:val="DoanVB"/>
        <w:keepNext/>
      </w:pPr>
      <w:r>
        <w:rPr>
          <w:noProof/>
        </w:rPr>
        <w:drawing>
          <wp:inline distT="0" distB="0" distL="0" distR="0" wp14:anchorId="166B3952" wp14:editId="42A1D952">
            <wp:extent cx="5760085" cy="299148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085" cy="2991485"/>
                    </a:xfrm>
                    <a:prstGeom prst="rect">
                      <a:avLst/>
                    </a:prstGeom>
                  </pic:spPr>
                </pic:pic>
              </a:graphicData>
            </a:graphic>
          </wp:inline>
        </w:drawing>
      </w:r>
    </w:p>
    <w:p w14:paraId="33215F4A" w14:textId="02EE5962" w:rsidR="00592131" w:rsidRDefault="00592131" w:rsidP="005850E6">
      <w:pPr>
        <w:pStyle w:val="Caption"/>
      </w:pPr>
      <w:r>
        <w:t xml:space="preserve">Hình </w:t>
      </w:r>
      <w:r w:rsidR="00681A61">
        <w:fldChar w:fldCharType="begin"/>
      </w:r>
      <w:r w:rsidR="00681A61">
        <w:instrText xml:space="preserve"> STYLEREF 1 \s </w:instrText>
      </w:r>
      <w:r w:rsidR="00681A61">
        <w:fldChar w:fldCharType="separate"/>
      </w:r>
      <w:r w:rsidR="00681A61">
        <w:rPr>
          <w:noProof/>
        </w:rPr>
        <w:t>2</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w:t>
      </w:r>
      <w:r w:rsidR="00681A61">
        <w:fldChar w:fldCharType="end"/>
      </w:r>
      <w:r>
        <w:t xml:space="preserve">. Sơ đồ </w:t>
      </w:r>
      <w:r w:rsidR="005850E6">
        <w:t>mô tả kiến trúc module của ABP</w:t>
      </w:r>
    </w:p>
    <w:p w14:paraId="2E6675A3" w14:textId="3288FF65" w:rsidR="005850E6" w:rsidRPr="00271B80" w:rsidRDefault="00C3044E" w:rsidP="005850E6">
      <w:pPr>
        <w:rPr>
          <w:b/>
          <w:bCs/>
        </w:rPr>
      </w:pPr>
      <w:r w:rsidRPr="00271B80">
        <w:rPr>
          <w:b/>
          <w:bCs/>
        </w:rPr>
        <w:t>Kiến trúc module của framework:</w:t>
      </w:r>
    </w:p>
    <w:p w14:paraId="4CBA9005" w14:textId="144F8286" w:rsidR="00C3044E" w:rsidRDefault="00C3044E" w:rsidP="00C3044E">
      <w:pPr>
        <w:pStyle w:val="Style-"/>
      </w:pPr>
      <w:r>
        <w:t>Domain Layer bao gồm</w:t>
      </w:r>
      <w:r w:rsidR="00D366F7">
        <w:t xml:space="preserve"> module</w:t>
      </w:r>
      <w:r>
        <w:t xml:space="preserve">: </w:t>
      </w:r>
    </w:p>
    <w:p w14:paraId="6C705329" w14:textId="4055A40E" w:rsidR="00C3044E" w:rsidRDefault="00C3044E" w:rsidP="00C3044E">
      <w:pPr>
        <w:pStyle w:val="Style"/>
      </w:pPr>
      <w:r>
        <w:t>Domain.Shared: Chức các const, enum và các types có thể dùng chung với tất cả các class trong các module.</w:t>
      </w:r>
    </w:p>
    <w:p w14:paraId="30838B1F" w14:textId="2D5B466D" w:rsidR="00C3044E" w:rsidRDefault="00C3044E" w:rsidP="00C3044E">
      <w:pPr>
        <w:pStyle w:val="Style"/>
      </w:pPr>
      <w:r>
        <w:t>Domain: Chứa các entity, repository in</w:t>
      </w:r>
      <w:r w:rsidR="00D366F7">
        <w:t xml:space="preserve">terface và các domain objects. Module Domain </w:t>
      </w:r>
      <w:r w:rsidR="00C8005D">
        <w:t xml:space="preserve">phụ thuộc vào </w:t>
      </w:r>
      <w:r w:rsidR="00D366F7">
        <w:t>module Domain.Shared.</w:t>
      </w:r>
    </w:p>
    <w:p w14:paraId="4BAC4B82" w14:textId="44422CB4" w:rsidR="00D366F7" w:rsidRDefault="00D366F7" w:rsidP="00D366F7">
      <w:pPr>
        <w:pStyle w:val="Style-"/>
      </w:pPr>
      <w:r>
        <w:t>Application Layer bao gồm module:</w:t>
      </w:r>
    </w:p>
    <w:p w14:paraId="12D67720" w14:textId="4977E188" w:rsidR="00D366F7" w:rsidRDefault="00D366F7" w:rsidP="00D366F7">
      <w:pPr>
        <w:pStyle w:val="Style"/>
      </w:pPr>
      <w:r>
        <w:t>Application.Contract: Chứa interface của application service và các đối tượng truyền dữ liệu (Data Transfer Objects - DTO). Module Application.Contract được</w:t>
      </w:r>
      <w:r w:rsidR="0062173B">
        <w:t xml:space="preserve"> liên kết với</w:t>
      </w:r>
      <w:r>
        <w:t xml:space="preserve"> module Domain.Shared.</w:t>
      </w:r>
    </w:p>
    <w:p w14:paraId="735BBFBE" w14:textId="740D3476" w:rsidR="00D366F7" w:rsidRDefault="00D366F7" w:rsidP="00D366F7">
      <w:pPr>
        <w:pStyle w:val="Style"/>
      </w:pPr>
      <w:r>
        <w:t xml:space="preserve">Application: Chức các implementations của application service. Module Application </w:t>
      </w:r>
      <w:r w:rsidR="00C8005D">
        <w:t xml:space="preserve">phụ thuộc vào </w:t>
      </w:r>
      <w:r>
        <w:t>các</w:t>
      </w:r>
      <w:r w:rsidR="006D452E">
        <w:t xml:space="preserve"> </w:t>
      </w:r>
      <w:r>
        <w:t>Domain và module Application.Contract.</w:t>
      </w:r>
    </w:p>
    <w:p w14:paraId="759AF992" w14:textId="66FD3E93" w:rsidR="00D366F7" w:rsidRDefault="00D366F7" w:rsidP="00D366F7">
      <w:pPr>
        <w:pStyle w:val="Style-"/>
      </w:pPr>
      <w:r>
        <w:t>Infrastructure Layer bao gồm module:</w:t>
      </w:r>
    </w:p>
    <w:p w14:paraId="1C568DE8" w14:textId="42D573B4" w:rsidR="00D366F7" w:rsidRDefault="006D452E" w:rsidP="00D366F7">
      <w:pPr>
        <w:pStyle w:val="Style"/>
      </w:pPr>
      <w:r>
        <w:lastRenderedPageBreak/>
        <w:t>Tích hợp ORM framework (Object Relational Mapping) – EntityFramework Core hoặc MongeDB.</w:t>
      </w:r>
    </w:p>
    <w:p w14:paraId="11C4AA91" w14:textId="0B86400E" w:rsidR="006D452E" w:rsidRDefault="006D452E" w:rsidP="006D452E">
      <w:pPr>
        <w:pStyle w:val="Style-"/>
      </w:pPr>
      <w:r>
        <w:t>H</w:t>
      </w:r>
      <w:r w:rsidR="00246DE1">
        <w:t>ttp</w:t>
      </w:r>
      <w:r>
        <w:t xml:space="preserve"> Layer bao gồm module:</w:t>
      </w:r>
    </w:p>
    <w:p w14:paraId="30E0B475" w14:textId="3446830C" w:rsidR="006D452E" w:rsidRPr="006D452E" w:rsidRDefault="006D452E" w:rsidP="006D452E">
      <w:pPr>
        <w:pStyle w:val="Style"/>
      </w:pPr>
      <w:r>
        <w:t>HttpApi: Tại module HttpApi có thể định nghĩa các controller tương ứng đối với mỗi interface của application service. Module HttpApi được</w:t>
      </w:r>
      <w:r w:rsidR="00C8005D" w:rsidRPr="00C8005D">
        <w:t xml:space="preserve"> </w:t>
      </w:r>
      <w:r w:rsidR="00C8005D">
        <w:t>phụ thuộc vào</w:t>
      </w:r>
      <w:r>
        <w:t xml:space="preserve"> module Application.Contract.</w:t>
      </w:r>
    </w:p>
    <w:p w14:paraId="1CAD4D44" w14:textId="6A526B9A" w:rsidR="006D452E" w:rsidRDefault="006D452E" w:rsidP="006D452E">
      <w:pPr>
        <w:pStyle w:val="Style"/>
      </w:pPr>
      <w:r w:rsidRPr="006D452E">
        <w:t>HttpApi.Client</w:t>
      </w:r>
      <w:r>
        <w:t xml:space="preserve">: </w:t>
      </w:r>
      <w:r w:rsidR="00246DE1">
        <w:t>Tại module HttpApi.Client cung cấp client service cho gói API</w:t>
      </w:r>
      <w:r w:rsidR="00271B80">
        <w:t>-HTTP</w:t>
      </w:r>
      <w:r w:rsidR="00246DE1">
        <w:t xml:space="preserve">. Tự động sử dụng </w:t>
      </w:r>
      <w:r w:rsidR="00271B80">
        <w:t>HTTP C# client proxy.</w:t>
      </w:r>
    </w:p>
    <w:p w14:paraId="76F6E4FC" w14:textId="07D727CD" w:rsidR="00271B80" w:rsidRDefault="00271B80" w:rsidP="00271B80">
      <w:pPr>
        <w:pStyle w:val="Style-"/>
      </w:pPr>
      <w:r>
        <w:t>Web Layer bao gồm module:</w:t>
      </w:r>
    </w:p>
    <w:p w14:paraId="641E9AFE" w14:textId="0794C07F" w:rsidR="00271B80" w:rsidRDefault="00271B80" w:rsidP="00271B80">
      <w:pPr>
        <w:pStyle w:val="Style"/>
      </w:pPr>
      <w:r>
        <w:t>Web: Chứa pages, các thư viện javascript, css, ảnh sử dụng trên trang web và các UI Components. Module Web được</w:t>
      </w:r>
      <w:r w:rsidR="009A7062">
        <w:t xml:space="preserve"> </w:t>
      </w:r>
      <w:r w:rsidR="00C8005D">
        <w:t xml:space="preserve">phụ thuộc vào </w:t>
      </w:r>
      <w:r>
        <w:t>module HttpApi.</w:t>
      </w:r>
    </w:p>
    <w:p w14:paraId="0275E044" w14:textId="3676A077" w:rsidR="00C53E14" w:rsidRDefault="00DE3E99" w:rsidP="00C53E14">
      <w:pPr>
        <w:pStyle w:val="Heading3"/>
      </w:pPr>
      <w:r>
        <w:t>ASP.NET SignalR</w:t>
      </w:r>
    </w:p>
    <w:p w14:paraId="07EE0CBA" w14:textId="77777777" w:rsidR="0032089C" w:rsidRDefault="0032089C" w:rsidP="0032089C">
      <w:pPr>
        <w:pStyle w:val="DoanVB"/>
      </w:pPr>
      <w:r>
        <w:t>ASP.NET Core SignalR là một thư viện mã nguồn mở giúp đơn giản hóa việc thêm chức năng web real-time trong phát triển ứng dụng. Chức năng web real-time có khả năng server đấy những nội dung tới client đã được kết nối một cách tức thì. Nó khác với giao thức HTTP thông thường: Server đợi những request từ client và trả về response tương ứng.</w:t>
      </w:r>
    </w:p>
    <w:p w14:paraId="526B0260" w14:textId="1A35430C" w:rsidR="0032089C" w:rsidRDefault="0032089C" w:rsidP="0032089C">
      <w:pPr>
        <w:pStyle w:val="DoanVB"/>
        <w:rPr>
          <w:shd w:val="clear" w:color="auto" w:fill="FFFFFF"/>
        </w:rPr>
      </w:pPr>
      <w:r>
        <w:rPr>
          <w:shd w:val="clear" w:color="auto" w:fill="FFFFFF"/>
        </w:rPr>
        <w:t>SignalR cung c</w:t>
      </w:r>
      <w:r>
        <w:rPr>
          <w:rFonts w:ascii="Calibri" w:hAnsi="Calibri"/>
          <w:shd w:val="clear" w:color="auto" w:fill="FFFFFF"/>
        </w:rPr>
        <w:t>ấ</w:t>
      </w:r>
      <w:r>
        <w:rPr>
          <w:shd w:val="clear" w:color="auto" w:fill="FFFFFF"/>
        </w:rPr>
        <w:t>p m</w:t>
      </w:r>
      <w:r>
        <w:rPr>
          <w:rFonts w:ascii="Calibri" w:hAnsi="Calibri"/>
          <w:shd w:val="clear" w:color="auto" w:fill="FFFFFF"/>
        </w:rPr>
        <w:t>ộ</w:t>
      </w:r>
      <w:r>
        <w:rPr>
          <w:shd w:val="clear" w:color="auto" w:fill="FFFFFF"/>
        </w:rPr>
        <w:t xml:space="preserve">t API </w:t>
      </w:r>
      <w:r>
        <w:rPr>
          <w:rFonts w:ascii="Calibri" w:hAnsi="Calibri"/>
          <w:shd w:val="clear" w:color="auto" w:fill="FFFFFF"/>
        </w:rPr>
        <w:t>đơ</w:t>
      </w:r>
      <w:r>
        <w:rPr>
          <w:shd w:val="clear" w:color="auto" w:fill="FFFFFF"/>
        </w:rPr>
        <w:t>n gi</w:t>
      </w:r>
      <w:r>
        <w:rPr>
          <w:rFonts w:ascii="Calibri" w:hAnsi="Calibri"/>
          <w:shd w:val="clear" w:color="auto" w:fill="FFFFFF"/>
        </w:rPr>
        <w:t>ả</w:t>
      </w:r>
      <w:r>
        <w:rPr>
          <w:shd w:val="clear" w:color="auto" w:fill="FFFFFF"/>
        </w:rPr>
        <w:t>n cho vi</w:t>
      </w:r>
      <w:r>
        <w:rPr>
          <w:rFonts w:ascii="Calibri" w:hAnsi="Calibri"/>
          <w:shd w:val="clear" w:color="auto" w:fill="FFFFFF"/>
        </w:rPr>
        <w:t>ệ</w:t>
      </w:r>
      <w:r>
        <w:rPr>
          <w:shd w:val="clear" w:color="auto" w:fill="FFFFFF"/>
        </w:rPr>
        <w:t>c t</w:t>
      </w:r>
      <w:r>
        <w:rPr>
          <w:rFonts w:ascii="Calibri" w:hAnsi="Calibri"/>
          <w:shd w:val="clear" w:color="auto" w:fill="FFFFFF"/>
        </w:rPr>
        <w:t>ạ</w:t>
      </w:r>
      <w:r>
        <w:rPr>
          <w:shd w:val="clear" w:color="auto" w:fill="FFFFFF"/>
        </w:rPr>
        <w:t xml:space="preserve">o server-to-client remote procedure call (RPC) </w:t>
      </w:r>
      <w:r>
        <w:rPr>
          <w:rFonts w:ascii="Calibri" w:hAnsi="Calibri"/>
          <w:shd w:val="clear" w:color="auto" w:fill="FFFFFF"/>
        </w:rPr>
        <w:t>để</w:t>
      </w:r>
      <w:r>
        <w:rPr>
          <w:shd w:val="clear" w:color="auto" w:fill="FFFFFF"/>
        </w:rPr>
        <w:t xml:space="preserve"> g</w:t>
      </w:r>
      <w:r>
        <w:rPr>
          <w:rFonts w:ascii="Calibri" w:hAnsi="Calibri"/>
          <w:shd w:val="clear" w:color="auto" w:fill="FFFFFF"/>
        </w:rPr>
        <w:t>ọ</w:t>
      </w:r>
      <w:r>
        <w:rPr>
          <w:shd w:val="clear" w:color="auto" w:fill="FFFFFF"/>
        </w:rPr>
        <w:t>i nh</w:t>
      </w:r>
      <w:r>
        <w:rPr>
          <w:rFonts w:ascii="Calibri" w:hAnsi="Calibri"/>
          <w:shd w:val="clear" w:color="auto" w:fill="FFFFFF"/>
        </w:rPr>
        <w:t>ữ</w:t>
      </w:r>
      <w:r>
        <w:rPr>
          <w:shd w:val="clear" w:color="auto" w:fill="FFFFFF"/>
        </w:rPr>
        <w:t>ng hàm javascript trong trình duy</w:t>
      </w:r>
      <w:r>
        <w:rPr>
          <w:rFonts w:ascii="Calibri" w:hAnsi="Calibri"/>
          <w:shd w:val="clear" w:color="auto" w:fill="FFFFFF"/>
        </w:rPr>
        <w:t>ệ</w:t>
      </w:r>
      <w:r>
        <w:rPr>
          <w:shd w:val="clear" w:color="auto" w:fill="FFFFFF"/>
        </w:rPr>
        <w:t>t (và nh</w:t>
      </w:r>
      <w:r>
        <w:rPr>
          <w:rFonts w:ascii="Calibri" w:hAnsi="Calibri"/>
          <w:shd w:val="clear" w:color="auto" w:fill="FFFFFF"/>
        </w:rPr>
        <w:t>ữ</w:t>
      </w:r>
      <w:r>
        <w:rPr>
          <w:shd w:val="clear" w:color="auto" w:fill="FFFFFF"/>
        </w:rPr>
        <w:t>ng n</w:t>
      </w:r>
      <w:r>
        <w:rPr>
          <w:rFonts w:ascii="Calibri" w:hAnsi="Calibri"/>
          <w:shd w:val="clear" w:color="auto" w:fill="FFFFFF"/>
        </w:rPr>
        <w:t>ề</w:t>
      </w:r>
      <w:r>
        <w:rPr>
          <w:shd w:val="clear" w:color="auto" w:fill="FFFFFF"/>
        </w:rPr>
        <w:t>n t</w:t>
      </w:r>
      <w:r>
        <w:rPr>
          <w:rFonts w:ascii="Calibri" w:hAnsi="Calibri"/>
          <w:shd w:val="clear" w:color="auto" w:fill="FFFFFF"/>
        </w:rPr>
        <w:t>ả</w:t>
      </w:r>
      <w:r>
        <w:rPr>
          <w:shd w:val="clear" w:color="auto" w:fill="FFFFFF"/>
        </w:rPr>
        <w:t>ng khác) t</w:t>
      </w:r>
      <w:r>
        <w:rPr>
          <w:rFonts w:ascii="Calibri" w:hAnsi="Calibri"/>
          <w:shd w:val="clear" w:color="auto" w:fill="FFFFFF"/>
        </w:rPr>
        <w:t>ừ</w:t>
      </w:r>
      <w:r>
        <w:rPr>
          <w:shd w:val="clear" w:color="auto" w:fill="FFFFFF"/>
        </w:rPr>
        <w:t xml:space="preserve"> code .Net c</w:t>
      </w:r>
      <w:r>
        <w:rPr>
          <w:rFonts w:ascii="Calibri" w:hAnsi="Calibri"/>
          <w:shd w:val="clear" w:color="auto" w:fill="FFFFFF"/>
        </w:rPr>
        <w:t>ủ</w:t>
      </w:r>
      <w:r>
        <w:rPr>
          <w:shd w:val="clear" w:color="auto" w:fill="FFFFFF"/>
        </w:rPr>
        <w:t>a server-side. SignalR c</w:t>
      </w:r>
      <w:r>
        <w:rPr>
          <w:rFonts w:ascii="Calibri" w:hAnsi="Calibri"/>
          <w:shd w:val="clear" w:color="auto" w:fill="FFFFFF"/>
        </w:rPr>
        <w:t>ũ</w:t>
      </w:r>
      <w:r>
        <w:rPr>
          <w:shd w:val="clear" w:color="auto" w:fill="FFFFFF"/>
        </w:rPr>
        <w:t>ng bao g</w:t>
      </w:r>
      <w:r>
        <w:rPr>
          <w:rFonts w:ascii="Calibri" w:hAnsi="Calibri"/>
          <w:shd w:val="clear" w:color="auto" w:fill="FFFFFF"/>
        </w:rPr>
        <w:t>ồ</w:t>
      </w:r>
      <w:r>
        <w:rPr>
          <w:shd w:val="clear" w:color="auto" w:fill="FFFFFF"/>
        </w:rPr>
        <w:t>m API cho vi</w:t>
      </w:r>
      <w:r>
        <w:rPr>
          <w:rFonts w:ascii="Calibri" w:hAnsi="Calibri"/>
          <w:shd w:val="clear" w:color="auto" w:fill="FFFFFF"/>
        </w:rPr>
        <w:t>ệ</w:t>
      </w:r>
      <w:r>
        <w:rPr>
          <w:shd w:val="clear" w:color="auto" w:fill="FFFFFF"/>
        </w:rPr>
        <w:t>c qu</w:t>
      </w:r>
      <w:r>
        <w:rPr>
          <w:rFonts w:ascii="Calibri" w:hAnsi="Calibri"/>
          <w:shd w:val="clear" w:color="auto" w:fill="FFFFFF"/>
        </w:rPr>
        <w:t>ả</w:t>
      </w:r>
      <w:r>
        <w:rPr>
          <w:shd w:val="clear" w:color="auto" w:fill="FFFFFF"/>
        </w:rPr>
        <w:t>n lý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connect và disconnect events) và nh</w:t>
      </w:r>
      <w:r>
        <w:rPr>
          <w:rFonts w:ascii="Calibri" w:hAnsi="Calibri"/>
          <w:shd w:val="clear" w:color="auto" w:fill="FFFFFF"/>
        </w:rPr>
        <w:t>ữ</w:t>
      </w:r>
      <w:r>
        <w:rPr>
          <w:shd w:val="clear" w:color="auto" w:fill="FFFFFF"/>
        </w:rPr>
        <w:t>ng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nhóm.</w:t>
      </w:r>
    </w:p>
    <w:p w14:paraId="0E69DA69" w14:textId="77777777" w:rsidR="0032089C" w:rsidRDefault="0032089C" w:rsidP="0032089C">
      <w:pPr>
        <w:pStyle w:val="DoanVB"/>
        <w:keepNext/>
        <w:ind w:firstLine="0"/>
      </w:pPr>
      <w:r>
        <w:rPr>
          <w:noProof/>
        </w:rPr>
        <w:lastRenderedPageBreak/>
        <w:drawing>
          <wp:inline distT="0" distB="0" distL="0" distR="0" wp14:anchorId="1689F97B" wp14:editId="0D2D1830">
            <wp:extent cx="5760085" cy="5150485"/>
            <wp:effectExtent l="0" t="0" r="0" b="0"/>
            <wp:docPr id="51" name="Picture 5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stretch>
                      <a:fillRect/>
                    </a:stretch>
                  </pic:blipFill>
                  <pic:spPr>
                    <a:xfrm>
                      <a:off x="0" y="0"/>
                      <a:ext cx="5760085" cy="5150485"/>
                    </a:xfrm>
                    <a:prstGeom prst="rect">
                      <a:avLst/>
                    </a:prstGeom>
                  </pic:spPr>
                </pic:pic>
              </a:graphicData>
            </a:graphic>
          </wp:inline>
        </w:drawing>
      </w:r>
    </w:p>
    <w:p w14:paraId="0859E8D2" w14:textId="6E7EEDB2" w:rsidR="0032089C" w:rsidRDefault="0032089C" w:rsidP="0032089C">
      <w:pPr>
        <w:pStyle w:val="Caption"/>
      </w:pPr>
      <w:r>
        <w:t xml:space="preserve">Hình </w:t>
      </w:r>
      <w:r w:rsidR="00681A61">
        <w:fldChar w:fldCharType="begin"/>
      </w:r>
      <w:r w:rsidR="00681A61">
        <w:instrText xml:space="preserve"> STYLEREF 1 \s </w:instrText>
      </w:r>
      <w:r w:rsidR="00681A61">
        <w:fldChar w:fldCharType="separate"/>
      </w:r>
      <w:r w:rsidR="00681A61">
        <w:rPr>
          <w:noProof/>
        </w:rPr>
        <w:t>2</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2</w:t>
      </w:r>
      <w:r w:rsidR="00681A61">
        <w:fldChar w:fldCharType="end"/>
      </w:r>
      <w:r>
        <w:t>. Mô tả truyền nội dụng giữa client và server bằng SignalR</w:t>
      </w:r>
    </w:p>
    <w:p w14:paraId="2655F575" w14:textId="77777777" w:rsidR="0032089C" w:rsidRDefault="0032089C" w:rsidP="0032089C">
      <w:pPr>
        <w:pStyle w:val="DoanVB"/>
        <w:rPr>
          <w:shd w:val="clear" w:color="auto" w:fill="FFFFFF"/>
        </w:rPr>
      </w:pPr>
      <w:r>
        <w:rPr>
          <w:shd w:val="clear" w:color="auto" w:fill="FFFFFF"/>
        </w:rPr>
        <w:t>SignalR x</w:t>
      </w:r>
      <w:r>
        <w:rPr>
          <w:rFonts w:ascii="Calibri" w:hAnsi="Calibri"/>
          <w:shd w:val="clear" w:color="auto" w:fill="FFFFFF"/>
        </w:rPr>
        <w:t>ử</w:t>
      </w:r>
      <w:r>
        <w:rPr>
          <w:shd w:val="clear" w:color="auto" w:fill="FFFFFF"/>
        </w:rPr>
        <w:t xml:space="preserve"> lý qu</w:t>
      </w:r>
      <w:r>
        <w:rPr>
          <w:rFonts w:ascii="Calibri" w:hAnsi="Calibri"/>
          <w:shd w:val="clear" w:color="auto" w:fill="FFFFFF"/>
        </w:rPr>
        <w:t>ả</w:t>
      </w:r>
      <w:r>
        <w:rPr>
          <w:shd w:val="clear" w:color="auto" w:fill="FFFFFF"/>
        </w:rPr>
        <w:t>n lý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m</w:t>
      </w:r>
      <w:r>
        <w:rPr>
          <w:rFonts w:ascii="Calibri" w:hAnsi="Calibri"/>
          <w:shd w:val="clear" w:color="auto" w:fill="FFFFFF"/>
        </w:rPr>
        <w:t>ộ</w:t>
      </w:r>
      <w:r>
        <w:rPr>
          <w:shd w:val="clear" w:color="auto" w:fill="FFFFFF"/>
        </w:rPr>
        <w:t>t cách t</w:t>
      </w:r>
      <w:r>
        <w:rPr>
          <w:rFonts w:ascii="Calibri" w:hAnsi="Calibri"/>
          <w:shd w:val="clear" w:color="auto" w:fill="FFFFFF"/>
        </w:rPr>
        <w:t>ự</w:t>
      </w:r>
      <w:r>
        <w:rPr>
          <w:shd w:val="clear" w:color="auto" w:fill="FFFFFF"/>
        </w:rPr>
        <w:t xml:space="preserve"> </w:t>
      </w:r>
      <w:r>
        <w:rPr>
          <w:rFonts w:ascii="Calibri" w:hAnsi="Calibri"/>
          <w:shd w:val="clear" w:color="auto" w:fill="FFFFFF"/>
        </w:rPr>
        <w:t>độ</w:t>
      </w:r>
      <w:r>
        <w:rPr>
          <w:shd w:val="clear" w:color="auto" w:fill="FFFFFF"/>
        </w:rPr>
        <w:t>ng, và truy</w:t>
      </w:r>
      <w:r>
        <w:rPr>
          <w:rFonts w:ascii="Calibri" w:hAnsi="Calibri"/>
          <w:shd w:val="clear" w:color="auto" w:fill="FFFFFF"/>
        </w:rPr>
        <w:t>ề</w:t>
      </w:r>
      <w:r>
        <w:rPr>
          <w:shd w:val="clear" w:color="auto" w:fill="FFFFFF"/>
        </w:rPr>
        <w:t xml:space="preserve">n </w:t>
      </w:r>
      <w:r>
        <w:rPr>
          <w:rFonts w:ascii="Calibri" w:hAnsi="Calibri"/>
          <w:shd w:val="clear" w:color="auto" w:fill="FFFFFF"/>
        </w:rPr>
        <w:t>đ</w:t>
      </w:r>
      <w:r>
        <w:rPr>
          <w:shd w:val="clear" w:color="auto" w:fill="FFFFFF"/>
        </w:rPr>
        <w:t xml:space="preserve">i thông </w:t>
      </w:r>
      <w:r>
        <w:rPr>
          <w:rFonts w:ascii="Calibri" w:hAnsi="Calibri"/>
          <w:shd w:val="clear" w:color="auto" w:fill="FFFFFF"/>
        </w:rPr>
        <w:t>đ</w:t>
      </w:r>
      <w:r>
        <w:rPr>
          <w:shd w:val="clear" w:color="auto" w:fill="FFFFFF"/>
        </w:rPr>
        <w:t>i</w:t>
      </w:r>
      <w:r>
        <w:rPr>
          <w:rFonts w:ascii="Calibri" w:hAnsi="Calibri"/>
          <w:shd w:val="clear" w:color="auto" w:fill="FFFFFF"/>
        </w:rPr>
        <w:t>ệ</w:t>
      </w:r>
      <w:r>
        <w:rPr>
          <w:shd w:val="clear" w:color="auto" w:fill="FFFFFF"/>
        </w:rPr>
        <w:t>p t</w:t>
      </w:r>
      <w:r>
        <w:rPr>
          <w:rFonts w:ascii="Calibri" w:hAnsi="Calibri"/>
          <w:shd w:val="clear" w:color="auto" w:fill="FFFFFF"/>
        </w:rPr>
        <w:t>ớ</w:t>
      </w:r>
      <w:r>
        <w:rPr>
          <w:shd w:val="clear" w:color="auto" w:fill="FFFFFF"/>
        </w:rPr>
        <w:t>i t</w:t>
      </w:r>
      <w:r>
        <w:rPr>
          <w:rFonts w:ascii="Calibri" w:hAnsi="Calibri"/>
          <w:shd w:val="clear" w:color="auto" w:fill="FFFFFF"/>
        </w:rPr>
        <w:t>ấ</w:t>
      </w:r>
      <w:r>
        <w:rPr>
          <w:shd w:val="clear" w:color="auto" w:fill="FFFFFF"/>
        </w:rPr>
        <w:t>t c</w:t>
      </w:r>
      <w:r>
        <w:rPr>
          <w:rFonts w:ascii="Calibri" w:hAnsi="Calibri"/>
          <w:shd w:val="clear" w:color="auto" w:fill="FFFFFF"/>
        </w:rPr>
        <w:t>ả</w:t>
      </w:r>
      <w:r>
        <w:rPr>
          <w:shd w:val="clear" w:color="auto" w:fill="FFFFFF"/>
        </w:rPr>
        <w:t xml:space="preserve"> các client </w:t>
      </w:r>
      <w:r>
        <w:rPr>
          <w:rFonts w:ascii="Calibri" w:hAnsi="Calibri"/>
          <w:shd w:val="clear" w:color="auto" w:fill="FFFFFF"/>
        </w:rPr>
        <w:t>đ</w:t>
      </w:r>
      <w:r>
        <w:rPr>
          <w:shd w:val="clear" w:color="auto" w:fill="FFFFFF"/>
        </w:rPr>
        <w:t xml:space="preserve">ã </w:t>
      </w:r>
      <w:r>
        <w:rPr>
          <w:rFonts w:ascii="Calibri" w:hAnsi="Calibri"/>
          <w:shd w:val="clear" w:color="auto" w:fill="FFFFFF"/>
        </w:rPr>
        <w:t>đượ</w:t>
      </w:r>
      <w:r>
        <w:rPr>
          <w:shd w:val="clear" w:color="auto" w:fill="FFFFFF"/>
        </w:rPr>
        <w:t>c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m</w:t>
      </w:r>
      <w:r>
        <w:rPr>
          <w:rFonts w:ascii="Calibri" w:hAnsi="Calibri"/>
          <w:shd w:val="clear" w:color="auto" w:fill="FFFFFF"/>
        </w:rPr>
        <w:t>ộ</w:t>
      </w:r>
      <w:r>
        <w:rPr>
          <w:shd w:val="clear" w:color="auto" w:fill="FFFFFF"/>
        </w:rPr>
        <w:t xml:space="preserve">t cách </w:t>
      </w:r>
      <w:r>
        <w:rPr>
          <w:rFonts w:ascii="Calibri" w:hAnsi="Calibri"/>
          <w:shd w:val="clear" w:color="auto" w:fill="FFFFFF"/>
        </w:rPr>
        <w:t>đồ</w:t>
      </w:r>
      <w:r>
        <w:rPr>
          <w:shd w:val="clear" w:color="auto" w:fill="FFFFFF"/>
        </w:rPr>
        <w:t>ng lo</w:t>
      </w:r>
      <w:r>
        <w:rPr>
          <w:rFonts w:ascii="Calibri" w:hAnsi="Calibri"/>
          <w:shd w:val="clear" w:color="auto" w:fill="FFFFFF"/>
        </w:rPr>
        <w:t>ạ</w:t>
      </w:r>
      <w:r>
        <w:rPr>
          <w:shd w:val="clear" w:color="auto" w:fill="FFFFFF"/>
        </w:rPr>
        <w:t>t, gi</w:t>
      </w:r>
      <w:r>
        <w:rPr>
          <w:rFonts w:ascii="Calibri" w:hAnsi="Calibri"/>
          <w:shd w:val="clear" w:color="auto" w:fill="FFFFFF"/>
        </w:rPr>
        <w:t>ố</w:t>
      </w:r>
      <w:r>
        <w:rPr>
          <w:shd w:val="clear" w:color="auto" w:fill="FFFFFF"/>
        </w:rPr>
        <w:t>ng nh</w:t>
      </w:r>
      <w:r>
        <w:rPr>
          <w:rFonts w:ascii="Calibri" w:hAnsi="Calibri"/>
          <w:shd w:val="clear" w:color="auto" w:fill="FFFFFF"/>
        </w:rPr>
        <w:t>ư</w:t>
      </w:r>
      <w:r>
        <w:rPr>
          <w:shd w:val="clear" w:color="auto" w:fill="FFFFFF"/>
        </w:rPr>
        <w:t xml:space="preserve"> m</w:t>
      </w:r>
      <w:r>
        <w:rPr>
          <w:rFonts w:ascii="Calibri" w:hAnsi="Calibri"/>
          <w:shd w:val="clear" w:color="auto" w:fill="FFFFFF"/>
        </w:rPr>
        <w:t>ộ</w:t>
      </w:r>
      <w:r>
        <w:rPr>
          <w:shd w:val="clear" w:color="auto" w:fill="FFFFFF"/>
        </w:rPr>
        <w:t>t chat room. B</w:t>
      </w:r>
      <w:r>
        <w:rPr>
          <w:rFonts w:ascii="Calibri" w:hAnsi="Calibri"/>
          <w:shd w:val="clear" w:color="auto" w:fill="FFFFFF"/>
        </w:rPr>
        <w:t>ạ</w:t>
      </w:r>
      <w:r>
        <w:rPr>
          <w:shd w:val="clear" w:color="auto" w:fill="FFFFFF"/>
        </w:rPr>
        <w:t>n c</w:t>
      </w:r>
      <w:r>
        <w:rPr>
          <w:rFonts w:ascii="Calibri" w:hAnsi="Calibri"/>
          <w:shd w:val="clear" w:color="auto" w:fill="FFFFFF"/>
        </w:rPr>
        <w:t>ũ</w:t>
      </w:r>
      <w:r>
        <w:rPr>
          <w:shd w:val="clear" w:color="auto" w:fill="FFFFFF"/>
        </w:rPr>
        <w:t>ng có th</w:t>
      </w:r>
      <w:r>
        <w:rPr>
          <w:rFonts w:ascii="Calibri" w:hAnsi="Calibri"/>
          <w:shd w:val="clear" w:color="auto" w:fill="FFFFFF"/>
        </w:rPr>
        <w:t>ể</w:t>
      </w:r>
      <w:r>
        <w:rPr>
          <w:shd w:val="clear" w:color="auto" w:fill="FFFFFF"/>
        </w:rPr>
        <w:t xml:space="preserve"> g</w:t>
      </w:r>
      <w:r>
        <w:rPr>
          <w:rFonts w:ascii="Calibri" w:hAnsi="Calibri"/>
          <w:shd w:val="clear" w:color="auto" w:fill="FFFFFF"/>
        </w:rPr>
        <w:t>ử</w:t>
      </w:r>
      <w:r>
        <w:rPr>
          <w:shd w:val="clear" w:color="auto" w:fill="FFFFFF"/>
        </w:rPr>
        <w:t>i nh</w:t>
      </w:r>
      <w:r>
        <w:rPr>
          <w:rFonts w:ascii="Calibri" w:hAnsi="Calibri"/>
          <w:shd w:val="clear" w:color="auto" w:fill="FFFFFF"/>
        </w:rPr>
        <w:t>ữ</w:t>
      </w:r>
      <w:r>
        <w:rPr>
          <w:shd w:val="clear" w:color="auto" w:fill="FFFFFF"/>
        </w:rPr>
        <w:t xml:space="preserve">ng thông </w:t>
      </w:r>
      <w:r>
        <w:rPr>
          <w:rFonts w:ascii="Calibri" w:hAnsi="Calibri"/>
          <w:shd w:val="clear" w:color="auto" w:fill="FFFFFF"/>
        </w:rPr>
        <w:t>đ</w:t>
      </w:r>
      <w:r>
        <w:rPr>
          <w:shd w:val="clear" w:color="auto" w:fill="FFFFFF"/>
        </w:rPr>
        <w:t>i</w:t>
      </w:r>
      <w:r>
        <w:rPr>
          <w:rFonts w:ascii="Calibri" w:hAnsi="Calibri"/>
          <w:shd w:val="clear" w:color="auto" w:fill="FFFFFF"/>
        </w:rPr>
        <w:t>ệ</w:t>
      </w:r>
      <w:r>
        <w:rPr>
          <w:shd w:val="clear" w:color="auto" w:fill="FFFFFF"/>
        </w:rPr>
        <w:t>p t</w:t>
      </w:r>
      <w:r>
        <w:rPr>
          <w:rFonts w:ascii="Calibri" w:hAnsi="Calibri"/>
          <w:shd w:val="clear" w:color="auto" w:fill="FFFFFF"/>
        </w:rPr>
        <w:t>ớ</w:t>
      </w:r>
      <w:r>
        <w:rPr>
          <w:shd w:val="clear" w:color="auto" w:fill="FFFFFF"/>
        </w:rPr>
        <w:t>i nh</w:t>
      </w:r>
      <w:r>
        <w:rPr>
          <w:rFonts w:ascii="Calibri" w:hAnsi="Calibri"/>
          <w:shd w:val="clear" w:color="auto" w:fill="FFFFFF"/>
        </w:rPr>
        <w:t>ữ</w:t>
      </w:r>
      <w:r>
        <w:rPr>
          <w:shd w:val="clear" w:color="auto" w:fill="FFFFFF"/>
        </w:rPr>
        <w:t xml:space="preserve">ng client </w:t>
      </w:r>
      <w:r>
        <w:rPr>
          <w:rFonts w:ascii="Calibri" w:hAnsi="Calibri"/>
          <w:shd w:val="clear" w:color="auto" w:fill="FFFFFF"/>
        </w:rPr>
        <w:t>đượ</w:t>
      </w:r>
      <w:r>
        <w:rPr>
          <w:shd w:val="clear" w:color="auto" w:fill="FFFFFF"/>
        </w:rPr>
        <w:t xml:space="preserve">c xác </w:t>
      </w:r>
      <w:r>
        <w:rPr>
          <w:rFonts w:ascii="Calibri" w:hAnsi="Calibri"/>
          <w:shd w:val="clear" w:color="auto" w:fill="FFFFFF"/>
        </w:rPr>
        <w:t>đị</w:t>
      </w:r>
      <w:r>
        <w:rPr>
          <w:shd w:val="clear" w:color="auto" w:fill="FFFFFF"/>
        </w:rPr>
        <w:t>nh.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gi</w:t>
      </w:r>
      <w:r>
        <w:rPr>
          <w:rFonts w:ascii="Calibri" w:hAnsi="Calibri"/>
          <w:shd w:val="clear" w:color="auto" w:fill="FFFFFF"/>
        </w:rPr>
        <w:t>ữ</w:t>
      </w:r>
      <w:r>
        <w:rPr>
          <w:shd w:val="clear" w:color="auto" w:fill="FFFFFF"/>
        </w:rPr>
        <w:t>a client và server là liên t</w:t>
      </w:r>
      <w:r>
        <w:rPr>
          <w:rFonts w:ascii="Calibri" w:hAnsi="Calibri"/>
          <w:shd w:val="clear" w:color="auto" w:fill="FFFFFF"/>
        </w:rPr>
        <w:t>ụ</w:t>
      </w:r>
      <w:r>
        <w:rPr>
          <w:shd w:val="clear" w:color="auto" w:fill="FFFFFF"/>
        </w:rPr>
        <w:t>c, không gi</w:t>
      </w:r>
      <w:r>
        <w:rPr>
          <w:rFonts w:ascii="Calibri" w:hAnsi="Calibri"/>
          <w:shd w:val="clear" w:color="auto" w:fill="FFFFFF"/>
        </w:rPr>
        <w:t>ố</w:t>
      </w:r>
      <w:r>
        <w:rPr>
          <w:shd w:val="clear" w:color="auto" w:fill="FFFFFF"/>
        </w:rPr>
        <w:t>ng nh</w:t>
      </w:r>
      <w:r>
        <w:rPr>
          <w:rFonts w:ascii="Calibri" w:hAnsi="Calibri"/>
          <w:shd w:val="clear" w:color="auto" w:fill="FFFFFF"/>
        </w:rPr>
        <w:t>ư</w:t>
      </w:r>
      <w:r>
        <w:rPr>
          <w:shd w:val="clear" w:color="auto" w:fill="FFFFFF"/>
        </w:rPr>
        <w:t xml:space="preserve">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HTTP c</w:t>
      </w:r>
      <w:r>
        <w:rPr>
          <w:rFonts w:ascii="Calibri" w:hAnsi="Calibri"/>
          <w:shd w:val="clear" w:color="auto" w:fill="FFFFFF"/>
        </w:rPr>
        <w:t>ổ</w:t>
      </w:r>
      <w:r>
        <w:rPr>
          <w:shd w:val="clear" w:color="auto" w:fill="FFFFFF"/>
        </w:rPr>
        <w:t xml:space="preserve"> </w:t>
      </w:r>
      <w:r>
        <w:rPr>
          <w:rFonts w:ascii="Calibri" w:hAnsi="Calibri"/>
          <w:shd w:val="clear" w:color="auto" w:fill="FFFFFF"/>
        </w:rPr>
        <w:t>đ</w:t>
      </w:r>
      <w:r>
        <w:rPr>
          <w:shd w:val="clear" w:color="auto" w:fill="FFFFFF"/>
        </w:rPr>
        <w:t>i</w:t>
      </w:r>
      <w:r>
        <w:rPr>
          <w:rFonts w:ascii="Calibri" w:hAnsi="Calibri"/>
          <w:shd w:val="clear" w:color="auto" w:fill="FFFFFF"/>
        </w:rPr>
        <w:t>ể</w:t>
      </w:r>
      <w:r>
        <w:rPr>
          <w:shd w:val="clear" w:color="auto" w:fill="FFFFFF"/>
        </w:rPr>
        <w:t>n.</w:t>
      </w:r>
    </w:p>
    <w:p w14:paraId="3237BFA2" w14:textId="3A905001" w:rsidR="00C53E14" w:rsidRPr="0032089C" w:rsidRDefault="0032089C" w:rsidP="0032089C">
      <w:pPr>
        <w:pStyle w:val="DoanVB"/>
        <w:rPr>
          <w:shd w:val="clear" w:color="auto" w:fill="FFFFFF"/>
        </w:rPr>
      </w:pPr>
      <w:r>
        <w:rPr>
          <w:shd w:val="clear" w:color="auto" w:fill="FFFFFF"/>
        </w:rPr>
        <w:t>SignalR sử dụng phương thức truyền tải WebSocket mới, và trở lại với phương thức cũ hơn nơi cần thiết. Trong khi có thể viết ứng dụng sử dụng WebSocket một các trực tiếp, khi sử dụng SignalR rất nhiều chức năng mở rộng cần triển khai đã được làm sẵn cho ứng dụng. Điều này có nghĩa là ta có thể viết ứng dụng với những ưu điểm của WebSocket mà không phải lo lắng về việc phân chia code cho những client cũ hơn.</w:t>
      </w:r>
    </w:p>
    <w:p w14:paraId="140402DE" w14:textId="77777777" w:rsidR="0032089C" w:rsidRDefault="0032089C">
      <w:pPr>
        <w:spacing w:before="0" w:after="0" w:line="240" w:lineRule="auto"/>
        <w:jc w:val="left"/>
        <w:rPr>
          <w:rFonts w:eastAsiaTheme="majorEastAsia" w:cstheme="majorBidi"/>
          <w:b/>
          <w:i/>
          <w:szCs w:val="24"/>
        </w:rPr>
      </w:pPr>
      <w:r>
        <w:br w:type="page"/>
      </w:r>
    </w:p>
    <w:p w14:paraId="74D46BD6" w14:textId="4D5A15D2" w:rsidR="00C53E14" w:rsidRDefault="00C53E14" w:rsidP="00C53E14">
      <w:pPr>
        <w:pStyle w:val="Heading3"/>
      </w:pPr>
      <w:r>
        <w:lastRenderedPageBreak/>
        <w:t>ClearScript</w:t>
      </w:r>
    </w:p>
    <w:p w14:paraId="2DAB7034" w14:textId="77777777" w:rsidR="0032089C" w:rsidRDefault="0032089C" w:rsidP="0032089C">
      <w:pPr>
        <w:pStyle w:val="DoanVB"/>
      </w:pPr>
      <w:r>
        <w:t xml:space="preserve">ClearScript là một thư viện cho phép thêm các tập lệnh vào ứng dụng .NET. Hiện tại nó hỗ trợ JavaScript và VBScript. </w:t>
      </w:r>
    </w:p>
    <w:p w14:paraId="24FC3A0F" w14:textId="77777777" w:rsidR="0032089C" w:rsidRDefault="0032089C" w:rsidP="0032089C">
      <w:pPr>
        <w:pStyle w:val="DoanVB"/>
      </w:pPr>
      <w:r>
        <w:t>ClearScript hỗ trợ V8 – JavaScript Engine. Không giống như các công cụ Windows Script, V8 không có mỗi quan hệ luồng và phụ hợp với script không đồng bộ phía server. V8 sẽ biên dịch và thực thi mã nguồn JavaScript, xử lý cấp phát bộ nhớ cho đối tượng, và loại bỏ đối tượng không còn cần đến. V8 cung cấp tất cả các kiểu dữ liệu, toán tử, đối tượng và hàm được chỉ định trong tiêu chuẩn ECMA.</w:t>
      </w:r>
    </w:p>
    <w:p w14:paraId="52E2E80E" w14:textId="21B133C5" w:rsidR="005D56BA" w:rsidRPr="005D56BA" w:rsidRDefault="0032089C" w:rsidP="0032089C">
      <w:pPr>
        <w:pStyle w:val="DoanVB"/>
      </w:pPr>
      <w:r>
        <w:t>ClearScript cho phép mã script có thể truy cập vào các một danh sách tính năng của .NET – constructors, methods, properties, events, indexers, extension methods, statics generics, enums,…Nó thực hiện điều này mà không yêu cầu phần mở rộng ngôn ngữ script dưới bất kì hình thức nào. ClearScript cũng cho phép máy chủ có thể gọi các hàm script và truy cập trực tiếp vào đối tượng script. Ngoài ra, ClearScript hỗ trợ gỡ lỗi trong qua trình thực thi script.</w:t>
      </w:r>
    </w:p>
    <w:p w14:paraId="64666108" w14:textId="47EC345B" w:rsidR="005D56BA" w:rsidRDefault="005D56BA" w:rsidP="005D56BA">
      <w:pPr>
        <w:pStyle w:val="Heading2"/>
      </w:pPr>
      <w:r>
        <w:t>Kiến trúc tổng thể</w:t>
      </w:r>
    </w:p>
    <w:p w14:paraId="4BA16372" w14:textId="79C70C5F" w:rsidR="008846FC" w:rsidRPr="008846FC" w:rsidRDefault="008846FC" w:rsidP="00497905">
      <w:pPr>
        <w:pStyle w:val="DoanVB"/>
      </w:pPr>
      <w:r>
        <w:t>Sơ đồ dưới đây mô tả quá trình tương tác giữa hệ thống với các thành phần liên quan bao gồm: User, Browser, Web Server, Database, Complier Application, Application</w:t>
      </w:r>
    </w:p>
    <w:p w14:paraId="18B57C66" w14:textId="77777777" w:rsidR="008846FC" w:rsidRDefault="008846FC" w:rsidP="008846FC">
      <w:pPr>
        <w:keepNext/>
      </w:pPr>
      <w:r>
        <w:rPr>
          <w:noProof/>
        </w:rPr>
        <w:drawing>
          <wp:inline distT="0" distB="0" distL="0" distR="0" wp14:anchorId="6291597F" wp14:editId="3D6F8E77">
            <wp:extent cx="5760085" cy="2449830"/>
            <wp:effectExtent l="0" t="0" r="0" b="7620"/>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60085" cy="2449830"/>
                    </a:xfrm>
                    <a:prstGeom prst="rect">
                      <a:avLst/>
                    </a:prstGeom>
                  </pic:spPr>
                </pic:pic>
              </a:graphicData>
            </a:graphic>
          </wp:inline>
        </w:drawing>
      </w:r>
    </w:p>
    <w:p w14:paraId="28BC91B3" w14:textId="6EA46313" w:rsidR="008846FC" w:rsidRDefault="008846FC" w:rsidP="008846FC">
      <w:pPr>
        <w:pStyle w:val="Caption"/>
      </w:pPr>
      <w:r>
        <w:t xml:space="preserve">Hình </w:t>
      </w:r>
      <w:r w:rsidR="00681A61">
        <w:fldChar w:fldCharType="begin"/>
      </w:r>
      <w:r w:rsidR="00681A61">
        <w:instrText xml:space="preserve"> STYLEREF 1 \s </w:instrText>
      </w:r>
      <w:r w:rsidR="00681A61">
        <w:fldChar w:fldCharType="separate"/>
      </w:r>
      <w:r w:rsidR="00681A61">
        <w:rPr>
          <w:noProof/>
        </w:rPr>
        <w:t>2</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3</w:t>
      </w:r>
      <w:r w:rsidR="00681A61">
        <w:fldChar w:fldCharType="end"/>
      </w:r>
      <w:r>
        <w:t>. Sơ đồ mô tả sự tương tác của hệ thống với các thành phần</w:t>
      </w:r>
    </w:p>
    <w:p w14:paraId="0DA714B2" w14:textId="7F389667" w:rsidR="008846FC" w:rsidRDefault="00BB528F" w:rsidP="008846FC">
      <w:pPr>
        <w:pStyle w:val="ListParagraph"/>
        <w:numPr>
          <w:ilvl w:val="0"/>
          <w:numId w:val="4"/>
        </w:numPr>
      </w:pPr>
      <w:r>
        <w:t xml:space="preserve">Người dùng </w:t>
      </w:r>
      <w:r w:rsidR="008846FC">
        <w:t>tương tác với hệ thống qua web page chạy trên</w:t>
      </w:r>
      <w:r>
        <w:t xml:space="preserve"> trình duyệt</w:t>
      </w:r>
      <w:r w:rsidR="008846FC">
        <w:t>.</w:t>
      </w:r>
    </w:p>
    <w:p w14:paraId="5328A1D5" w14:textId="1D5C9284" w:rsidR="008846FC" w:rsidRDefault="00BB528F" w:rsidP="008846FC">
      <w:pPr>
        <w:pStyle w:val="ListParagraph"/>
        <w:numPr>
          <w:ilvl w:val="0"/>
          <w:numId w:val="4"/>
        </w:numPr>
      </w:pPr>
      <w:r>
        <w:t xml:space="preserve">Trình duyệt </w:t>
      </w:r>
      <w:r w:rsidR="008846FC">
        <w:t>sẽ gửi request đến Web Server, sau đó nhận response rồi trả về</w:t>
      </w:r>
      <w:r>
        <w:t xml:space="preserve"> trình duyệt</w:t>
      </w:r>
      <w:r w:rsidR="008846FC">
        <w:t>.</w:t>
      </w:r>
    </w:p>
    <w:p w14:paraId="08338380" w14:textId="23C59453" w:rsidR="008846FC" w:rsidRDefault="00BB528F" w:rsidP="008846FC">
      <w:pPr>
        <w:pStyle w:val="ListParagraph"/>
        <w:numPr>
          <w:ilvl w:val="0"/>
          <w:numId w:val="4"/>
        </w:numPr>
      </w:pPr>
      <w:r>
        <w:t>Web Server truy vấn cơ sở dữ liệu qua ORM Framework.</w:t>
      </w:r>
    </w:p>
    <w:p w14:paraId="78A95F01" w14:textId="71DE79E7" w:rsidR="00BB528F" w:rsidRDefault="00BB528F" w:rsidP="008846FC">
      <w:pPr>
        <w:pStyle w:val="ListParagraph"/>
        <w:numPr>
          <w:ilvl w:val="0"/>
          <w:numId w:val="4"/>
        </w:numPr>
      </w:pPr>
      <w:r>
        <w:lastRenderedPageBreak/>
        <w:t>Ứng dụng biên dịch thực hiện các tương tác như nhận script, trả về kết quả thực thi script và gửi thông tin của máy client tới Web Server thông qua kết nối WebSocket sử dụng thư viện SignalR.</w:t>
      </w:r>
    </w:p>
    <w:p w14:paraId="7EF7743F" w14:textId="3BB5882A" w:rsidR="00BB528F" w:rsidRDefault="00BB528F" w:rsidP="008846FC">
      <w:pPr>
        <w:pStyle w:val="ListParagraph"/>
        <w:numPr>
          <w:ilvl w:val="0"/>
          <w:numId w:val="4"/>
        </w:numPr>
      </w:pPr>
      <w:r>
        <w:t>Các ứng dụng gửi các thông tin cập nhật đến Web Server thông qua API.</w:t>
      </w:r>
    </w:p>
    <w:p w14:paraId="3E359736" w14:textId="1B2CCCC3" w:rsidR="00BB528F" w:rsidRPr="008846FC" w:rsidRDefault="00BB528F" w:rsidP="008846FC">
      <w:pPr>
        <w:pStyle w:val="ListParagraph"/>
        <w:numPr>
          <w:ilvl w:val="0"/>
          <w:numId w:val="4"/>
        </w:numPr>
      </w:pPr>
      <w:r>
        <w:t xml:space="preserve">Ứng dụng biên dịch có thể </w:t>
      </w:r>
      <w:r w:rsidR="00065181">
        <w:t>thực hiện xử lý bật tắt ứng dụng thông qua process của windows.</w:t>
      </w:r>
    </w:p>
    <w:p w14:paraId="14609868" w14:textId="07361D54" w:rsidR="00C53E14" w:rsidRDefault="00307986" w:rsidP="00307986">
      <w:pPr>
        <w:pStyle w:val="Heading3"/>
      </w:pPr>
      <w:r>
        <w:t>Domain – Driven Design</w:t>
      </w:r>
    </w:p>
    <w:p w14:paraId="420FE4F9" w14:textId="7DF10EC3" w:rsidR="00307986" w:rsidRDefault="00307986" w:rsidP="001C354E">
      <w:pPr>
        <w:pStyle w:val="DoanVB"/>
      </w:pPr>
      <w:r>
        <w:t xml:space="preserve">Domain – driven design (DDD) là một cách tiếp cận cho phát triển các phần mềm phức tạp, sự phức tạp ở đây là do nghiệp vụ của lĩnh vực kinh doanh (domain business). Cách tiếp cận của DDD là kết nối chặt chẽ </w:t>
      </w:r>
      <w:r w:rsidR="001C354E">
        <w:t>giữa việc triển khai ứng dụng với sự phát triển của mô hình kinh doanh. Tiền đề tạo nên DDD:</w:t>
      </w:r>
    </w:p>
    <w:p w14:paraId="23D03AF7" w14:textId="2875A836" w:rsidR="001C354E" w:rsidRDefault="001C354E" w:rsidP="001C354E">
      <w:pPr>
        <w:pStyle w:val="Style-"/>
      </w:pPr>
      <w:r>
        <w:t>Đặt trọng tâm dự án vào nghiệp vụ chính (core domain) và các logic của nghiệp vụ (domain logic);</w:t>
      </w:r>
    </w:p>
    <w:p w14:paraId="44C2EAD8" w14:textId="450C6477" w:rsidR="001C354E" w:rsidRDefault="001C354E" w:rsidP="001C354E">
      <w:pPr>
        <w:pStyle w:val="Style-"/>
      </w:pPr>
      <w:r>
        <w:t>Mô hình hóa là trọng tâm, là nền tảng cho các thiết kế phức tạp;</w:t>
      </w:r>
    </w:p>
    <w:p w14:paraId="0776F00B" w14:textId="06BD0D78" w:rsidR="001C354E" w:rsidRDefault="001C354E" w:rsidP="001C354E">
      <w:pPr>
        <w:pStyle w:val="Style-"/>
      </w:pPr>
      <w:r>
        <w:t xml:space="preserve">Sự cộng tác đầy sáng tạo giữu nhóm </w:t>
      </w:r>
      <w:r w:rsidR="00574C73">
        <w:t xml:space="preserve">nhà phát triển </w:t>
      </w:r>
      <w:r>
        <w:t>và các domain expert (chuyên gia nghiệp vụ) tạo nên tiếng nói chung để xác định và giải quyết hiệu quả các vấn đề.</w:t>
      </w:r>
    </w:p>
    <w:p w14:paraId="2D98CAC3" w14:textId="3194DA7A" w:rsidR="00D24C1B" w:rsidRDefault="001C354E" w:rsidP="00632CBD">
      <w:pPr>
        <w:pStyle w:val="DoanVB"/>
      </w:pPr>
      <w:r>
        <w:t xml:space="preserve">DDD </w:t>
      </w:r>
      <w:r w:rsidR="00574C73">
        <w:t>tập trung vào khái niệm domain (nghiệp vụ) và bóc tách bài toán dựa trên các domain đó. DDD giúp giải quyết vấn đề xây dựng các hệ thống phức tạp. Mô hình này nhà phát triển và chuyên gia nghiệp vụ phải hiểu chính xác các yêu cầu từ trước. Sau đó, họ xác định các hành vi, hiểu các quy tắc, áp dụng các nguyên tác và business login. Tiếp theo, các nhà phát triển sẽ triển khai chúng trong các lớp (Application Layer, Domain Layer, Inf</w:t>
      </w:r>
      <w:r w:rsidR="005C56AD">
        <w:t>rastructure Layer,…</w:t>
      </w:r>
      <w:r w:rsidR="00574C73">
        <w:t>)</w:t>
      </w:r>
      <w:r w:rsidR="005C56AD">
        <w:t>.</w:t>
      </w:r>
    </w:p>
    <w:p w14:paraId="1A9C151B" w14:textId="702A9B68" w:rsidR="005C56AD" w:rsidRDefault="00590202" w:rsidP="00637A80">
      <w:pPr>
        <w:pStyle w:val="DoanVB"/>
      </w:pPr>
      <w:r>
        <w:t>Ưu điểm:</w:t>
      </w:r>
    </w:p>
    <w:p w14:paraId="04C06A6C" w14:textId="59A76D7C" w:rsidR="00D24C1B" w:rsidRDefault="00D24C1B" w:rsidP="00637A80">
      <w:pPr>
        <w:pStyle w:val="Style-"/>
      </w:pPr>
      <w:r>
        <w:t>Tạo ra ngôn ngữ chung giúp cho việc giao tiếp giữa nhóm phát triển với các chuyên gia nghiệp vụ trở nên dễ dàng và cũng như giữa các nhà phát triển với nhau.</w:t>
      </w:r>
    </w:p>
    <w:p w14:paraId="62AE0D23" w14:textId="63F566C6" w:rsidR="00D24C1B" w:rsidRDefault="00D24C1B" w:rsidP="00D24C1B">
      <w:pPr>
        <w:pStyle w:val="Style-"/>
      </w:pPr>
      <w:r>
        <w:t>Hệ thống được xây dựng theo hướng nghiệp vụ, nó sẽ linh hoạt hơn để thay đổi vì các yêu cầu chức năng phụ hợp với cách tự nhiên.</w:t>
      </w:r>
    </w:p>
    <w:p w14:paraId="27BFD413" w14:textId="6609103A" w:rsidR="00590202" w:rsidRDefault="00590202" w:rsidP="00637A80">
      <w:pPr>
        <w:pStyle w:val="Style-"/>
      </w:pPr>
      <w:r>
        <w:t>Các thành viên trong nhóm có thể độc lập phát triển cùng lúc. Các phần của hệ thống tương tác với nhau thông qua các định nghĩa và nguyên tắc được trình bày trong interface, abstract class, base class,…Các triển khai sẽ được hoàn thành trong các lớp còn lại.</w:t>
      </w:r>
    </w:p>
    <w:p w14:paraId="5D89134A" w14:textId="14B9F9F1" w:rsidR="00590202" w:rsidRDefault="00590202" w:rsidP="00D24C1B">
      <w:pPr>
        <w:pStyle w:val="Style-"/>
      </w:pPr>
      <w:r>
        <w:t>Nâng cấp mở rộng các chức năng một cách linh hoạt không ảnh hưởng đang kể tới tổng thể hệ thống.</w:t>
      </w:r>
    </w:p>
    <w:p w14:paraId="062D66B4" w14:textId="27020D03" w:rsidR="00637A80" w:rsidRDefault="00D24C1B" w:rsidP="00637A80">
      <w:pPr>
        <w:pStyle w:val="Style-"/>
      </w:pPr>
      <w:r>
        <w:lastRenderedPageBreak/>
        <w:t>DDD chia rõ ràng các chức năng giữa các layer</w:t>
      </w:r>
      <w:r w:rsidR="00637A80">
        <w:t xml:space="preserve"> mang lại khả năng viết code chuẩn rõ ràng và đáng tin cậy hơn. Ngoài ra, có thể dễ dàng tìm kiếm code, hạn chế trung lặp và giảm chi phí bảo trì.</w:t>
      </w:r>
    </w:p>
    <w:p w14:paraId="22A542DF" w14:textId="45960499" w:rsidR="00637A80" w:rsidRDefault="00637A80" w:rsidP="00637A80">
      <w:pPr>
        <w:pStyle w:val="Style-"/>
        <w:numPr>
          <w:ilvl w:val="0"/>
          <w:numId w:val="0"/>
        </w:numPr>
        <w:ind w:left="567"/>
      </w:pPr>
      <w:r>
        <w:t xml:space="preserve">Nhược điểm: </w:t>
      </w:r>
    </w:p>
    <w:p w14:paraId="273B3940" w14:textId="5747AC45" w:rsidR="00637A80" w:rsidRPr="00637A80" w:rsidRDefault="00637A80" w:rsidP="00637A80">
      <w:pPr>
        <w:pStyle w:val="Style-"/>
      </w:pPr>
      <w:r w:rsidRPr="00637A80">
        <w:t>Yêu cầu chuyên môn sâu rộng về nghiệp vụ. Nhóm phát triển cần có ít nhất một chuyên gia nghiệp vụ. Họ sẽ xác định tất cả các quy trình, thủ tục và thuật ngữ của nghiệp vụ.</w:t>
      </w:r>
    </w:p>
    <w:p w14:paraId="73A8C7E0" w14:textId="3E7C6FE7" w:rsidR="00637A80" w:rsidRDefault="00637A80" w:rsidP="00637A80">
      <w:pPr>
        <w:pStyle w:val="Style-"/>
      </w:pPr>
      <w:r w:rsidRPr="00637A80">
        <w:t>Chi phí phát triển tương đối cao không phụ hợp cho các dự án ngắn hạn hoặc dự án không có nghiệp phức tạp cao.</w:t>
      </w:r>
    </w:p>
    <w:p w14:paraId="00B2EBF4" w14:textId="441A0266" w:rsidR="007C203A" w:rsidRDefault="007C203A" w:rsidP="007C203A">
      <w:pPr>
        <w:pStyle w:val="DoanVB"/>
      </w:pPr>
      <w:r>
        <w:t>Kiến trúc layer theo hướng tiếp cận domain-driven design bao gồm 4 layer cơ bản:</w:t>
      </w:r>
    </w:p>
    <w:p w14:paraId="46DDC6A3" w14:textId="5B0C44A9" w:rsidR="00637A80" w:rsidRPr="00637A80" w:rsidRDefault="007C203A" w:rsidP="00637A80">
      <w:pPr>
        <w:pStyle w:val="Style-"/>
        <w:numPr>
          <w:ilvl w:val="0"/>
          <w:numId w:val="0"/>
        </w:numPr>
      </w:pPr>
      <w:r>
        <w:t xml:space="preserve"> </w:t>
      </w:r>
    </w:p>
    <w:p w14:paraId="6E41DAEE" w14:textId="5B9D3E4D" w:rsidR="007C203A" w:rsidRDefault="00C608B8" w:rsidP="007C203A">
      <w:pPr>
        <w:pStyle w:val="Style-"/>
        <w:keepNext/>
        <w:numPr>
          <w:ilvl w:val="0"/>
          <w:numId w:val="0"/>
        </w:numPr>
        <w:ind w:left="567"/>
        <w:jc w:val="center"/>
      </w:pPr>
      <w:r>
        <w:rPr>
          <w:noProof/>
        </w:rPr>
        <w:drawing>
          <wp:inline distT="0" distB="0" distL="0" distR="0" wp14:anchorId="49907145" wp14:editId="455650B6">
            <wp:extent cx="5760085" cy="3784600"/>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85" cy="3784600"/>
                    </a:xfrm>
                    <a:prstGeom prst="rect">
                      <a:avLst/>
                    </a:prstGeom>
                  </pic:spPr>
                </pic:pic>
              </a:graphicData>
            </a:graphic>
          </wp:inline>
        </w:drawing>
      </w:r>
    </w:p>
    <w:p w14:paraId="7478BF16" w14:textId="2CCF9EB4" w:rsidR="00637A80" w:rsidRDefault="007C203A" w:rsidP="00C608B8">
      <w:pPr>
        <w:pStyle w:val="Caption"/>
      </w:pPr>
      <w:r>
        <w:t xml:space="preserve">Hình </w:t>
      </w:r>
      <w:r w:rsidR="00681A61">
        <w:fldChar w:fldCharType="begin"/>
      </w:r>
      <w:r w:rsidR="00681A61">
        <w:instrText xml:space="preserve"> STYLEREF 1 \s </w:instrText>
      </w:r>
      <w:r w:rsidR="00681A61">
        <w:fldChar w:fldCharType="separate"/>
      </w:r>
      <w:r w:rsidR="00681A61">
        <w:rPr>
          <w:noProof/>
        </w:rPr>
        <w:t>2</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4</w:t>
      </w:r>
      <w:r w:rsidR="00681A61">
        <w:fldChar w:fldCharType="end"/>
      </w:r>
      <w:r>
        <w:t>. Kiến trúc layer theo hướng tiếp cận với domain-driven design</w:t>
      </w:r>
    </w:p>
    <w:p w14:paraId="3456BBC4" w14:textId="289E569D" w:rsidR="007C203A" w:rsidRDefault="007C203A" w:rsidP="000A74A3">
      <w:pPr>
        <w:pStyle w:val="Style-"/>
      </w:pPr>
      <w:r w:rsidRPr="00065181">
        <w:rPr>
          <w:b/>
          <w:bCs/>
        </w:rPr>
        <w:t>Presentation Layer</w:t>
      </w:r>
      <w:r>
        <w:t>: Bao gồm giao diện người dùng</w:t>
      </w:r>
      <w:r w:rsidR="00156CB0">
        <w:t>, sử dụng tầng Application Layer để đáp ứng tương tác của người dùng. Ngoài ra chịu trách nhiệm truyền tải các nội dung từ client đến server và người lại.</w:t>
      </w:r>
    </w:p>
    <w:p w14:paraId="744A9D1D" w14:textId="0F615E9E" w:rsidR="00156CB0" w:rsidRDefault="00156CB0" w:rsidP="000A74A3">
      <w:pPr>
        <w:pStyle w:val="Style-"/>
      </w:pPr>
      <w:r w:rsidRPr="00065181">
        <w:rPr>
          <w:b/>
          <w:bCs/>
        </w:rPr>
        <w:t>Application Layer</w:t>
      </w:r>
      <w:r>
        <w:t>: Nằm giữa Presentation và Domain Layer. Chịu trách nhiệm đối với các business object để thực hiện các tác vụ ứng dụng cụ thể. Triển khai các use-case logic của ứng dụng.</w:t>
      </w:r>
    </w:p>
    <w:p w14:paraId="257798B6" w14:textId="5EA97F46" w:rsidR="00156CB0" w:rsidRDefault="00156CB0" w:rsidP="000A74A3">
      <w:pPr>
        <w:pStyle w:val="Style-"/>
      </w:pPr>
      <w:r w:rsidRPr="00065181">
        <w:rPr>
          <w:b/>
          <w:bCs/>
        </w:rPr>
        <w:t>Domain Layer</w:t>
      </w:r>
      <w:r>
        <w:t>: Bao gồm các business object và các quy tác nghiệp vụ chính. Domain Layer còn là trung tâm của ứng dụng.</w:t>
      </w:r>
    </w:p>
    <w:p w14:paraId="27848B34" w14:textId="1B7D5F27" w:rsidR="00156CB0" w:rsidRPr="007C203A" w:rsidRDefault="00156CB0" w:rsidP="000A74A3">
      <w:pPr>
        <w:pStyle w:val="Style-"/>
      </w:pPr>
      <w:r w:rsidRPr="00065181">
        <w:rPr>
          <w:b/>
          <w:bCs/>
        </w:rPr>
        <w:lastRenderedPageBreak/>
        <w:t>Infrastructure Layer</w:t>
      </w:r>
      <w:r>
        <w:t>: Bao gồm kết nối với cơ sở dữ liệu thông qua ORM Framework</w:t>
      </w:r>
      <w:r w:rsidR="000A74A3">
        <w:t xml:space="preserve"> – EF Core hoặc ADO.NET và triển khai các repository interface, background-woker nếu cần thiết trong dự án.</w:t>
      </w:r>
    </w:p>
    <w:p w14:paraId="15473920" w14:textId="6B2518A3" w:rsidR="00637A80" w:rsidRDefault="00632CBD" w:rsidP="00065181">
      <w:pPr>
        <w:pStyle w:val="Heading3"/>
      </w:pPr>
      <w:r>
        <w:t>K</w:t>
      </w:r>
      <w:r w:rsidR="00065181">
        <w:t xml:space="preserve">iến trúc hệ </w:t>
      </w:r>
      <w:r w:rsidR="007D14E5">
        <w:t>module của hệ thống theo DDD</w:t>
      </w:r>
    </w:p>
    <w:p w14:paraId="2E478324" w14:textId="1202B9E6" w:rsidR="00065181" w:rsidRDefault="00C70C89" w:rsidP="00BC1070">
      <w:pPr>
        <w:pStyle w:val="DoanVB"/>
      </w:pPr>
      <w:r>
        <w:t>Hệ thống được thiết kế theo hướng tiếp cận Domain-Driven Design với những yều cầu rõ ràng từ bài toán</w:t>
      </w:r>
      <w:r w:rsidR="00BC1070">
        <w:t xml:space="preserve"> và các</w:t>
      </w:r>
      <w:r>
        <w:t xml:space="preserve"> chức năng có</w:t>
      </w:r>
      <w:r w:rsidR="00BC1070">
        <w:t xml:space="preserve"> thể triển khai độc lập với nhau. Với ưu điểm của DDD hệ thống có thể mở rộng các chức năng và nâng cấp bảo trì trong tương lai một cách dễ dàng.</w:t>
      </w:r>
    </w:p>
    <w:p w14:paraId="0DA279F6" w14:textId="4956183A" w:rsidR="00D915BC" w:rsidRDefault="00D915BC" w:rsidP="00BC1070">
      <w:pPr>
        <w:pStyle w:val="DoanVB"/>
      </w:pPr>
      <w:r>
        <w:t xml:space="preserve">Hình dưới đây mô tả </w:t>
      </w:r>
      <w:r w:rsidR="00EA1A9B">
        <w:t>luồng thực thi sử kiện</w:t>
      </w:r>
      <w:r>
        <w:t xml:space="preserve"> cho một ứng dụng web đã được phát triển dựa trên mẫu DDD.</w:t>
      </w:r>
    </w:p>
    <w:p w14:paraId="6656D772" w14:textId="583074C5" w:rsidR="00D915BC" w:rsidRDefault="00D915BC" w:rsidP="00D915BC">
      <w:pPr>
        <w:pStyle w:val="DoanVB"/>
        <w:ind w:firstLine="0"/>
      </w:pPr>
      <w:r>
        <w:rPr>
          <w:noProof/>
        </w:rPr>
        <w:drawing>
          <wp:inline distT="0" distB="0" distL="0" distR="0" wp14:anchorId="1FE45118" wp14:editId="4D78E315">
            <wp:extent cx="5760085" cy="149606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085" cy="1496060"/>
                    </a:xfrm>
                    <a:prstGeom prst="rect">
                      <a:avLst/>
                    </a:prstGeom>
                  </pic:spPr>
                </pic:pic>
              </a:graphicData>
            </a:graphic>
          </wp:inline>
        </w:drawing>
      </w:r>
    </w:p>
    <w:p w14:paraId="55FC7CE3" w14:textId="56E114CE" w:rsidR="00EA1A9B" w:rsidRDefault="00EA1A9B" w:rsidP="00EA1A9B">
      <w:pPr>
        <w:pStyle w:val="Caption"/>
      </w:pPr>
      <w:r>
        <w:t xml:space="preserve">Hình </w:t>
      </w:r>
      <w:r w:rsidR="00681A61">
        <w:fldChar w:fldCharType="begin"/>
      </w:r>
      <w:r w:rsidR="00681A61">
        <w:instrText xml:space="preserve"> STYLEREF 1 \s </w:instrText>
      </w:r>
      <w:r w:rsidR="00681A61">
        <w:fldChar w:fldCharType="separate"/>
      </w:r>
      <w:r w:rsidR="00681A61">
        <w:rPr>
          <w:noProof/>
        </w:rPr>
        <w:t>2</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5</w:t>
      </w:r>
      <w:r w:rsidR="00681A61">
        <w:fldChar w:fldCharType="end"/>
      </w:r>
      <w:r>
        <w:t>. Mô tả quy trình thực thi sự kiện của ứng dụng web theo mẫu DDD</w:t>
      </w:r>
    </w:p>
    <w:p w14:paraId="1786721A" w14:textId="010C20AD" w:rsidR="00EA1A9B" w:rsidRDefault="00EA1A9B" w:rsidP="00AF6DF5">
      <w:pPr>
        <w:pStyle w:val="Style-"/>
      </w:pPr>
      <w:r>
        <w:t>Request thường được bắt đầu với một tương tác của người dùng trên giao diện sẽ tạo ra một HTTP Request đến server.</w:t>
      </w:r>
    </w:p>
    <w:p w14:paraId="494E3D7A" w14:textId="063C8DF0" w:rsidR="00EA1A9B" w:rsidRDefault="00EA1A9B" w:rsidP="00AF6DF5">
      <w:pPr>
        <w:pStyle w:val="Style-"/>
      </w:pPr>
      <w:r>
        <w:t>Controller sẽ xử lý requet, sau đó inject application service interface và gọi các phương thức của service tướng ứng với request và trả về DTO.</w:t>
      </w:r>
    </w:p>
    <w:p w14:paraId="0E4B7D21" w14:textId="3313FCAA" w:rsidR="00EA1A9B" w:rsidRDefault="00EA1A9B" w:rsidP="00EA1A9B">
      <w:pPr>
        <w:pStyle w:val="Style-"/>
      </w:pPr>
      <w:r>
        <w:t>Application Service sử dụng các Domain Objects (Entities, Repository interfaces,…) để triển khai use case.</w:t>
      </w:r>
    </w:p>
    <w:p w14:paraId="20D0C8E5" w14:textId="67AF6762" w:rsidR="00AF6DF5" w:rsidRDefault="00AF6DF5" w:rsidP="00AF6DF5">
      <w:pPr>
        <w:pStyle w:val="Style-"/>
        <w:numPr>
          <w:ilvl w:val="0"/>
          <w:numId w:val="0"/>
        </w:numPr>
        <w:ind w:left="567"/>
      </w:pPr>
      <w:r>
        <w:t>Các module chính được sử dụng trong các mỗi layer:</w:t>
      </w:r>
    </w:p>
    <w:p w14:paraId="4EC0DBFC" w14:textId="77777777" w:rsidR="00AF6DF5" w:rsidRDefault="00AF6DF5" w:rsidP="00AF6DF5">
      <w:pPr>
        <w:pStyle w:val="Style-"/>
      </w:pPr>
      <w:r w:rsidRPr="00065181">
        <w:rPr>
          <w:b/>
          <w:bCs/>
        </w:rPr>
        <w:t>Presentation Layer</w:t>
      </w:r>
      <w:r>
        <w:t>: Web, HttpApi;</w:t>
      </w:r>
    </w:p>
    <w:p w14:paraId="57C43227" w14:textId="77777777" w:rsidR="00AF6DF5" w:rsidRDefault="00AF6DF5" w:rsidP="00AF6DF5">
      <w:pPr>
        <w:pStyle w:val="Style-"/>
      </w:pPr>
      <w:r w:rsidRPr="00065181">
        <w:rPr>
          <w:b/>
          <w:bCs/>
        </w:rPr>
        <w:t>Application Layer</w:t>
      </w:r>
      <w:r>
        <w:t>: Application.Contracts, Application;</w:t>
      </w:r>
    </w:p>
    <w:p w14:paraId="1CC4F9AE" w14:textId="77777777" w:rsidR="00AF6DF5" w:rsidRDefault="00AF6DF5" w:rsidP="00AF6DF5">
      <w:pPr>
        <w:pStyle w:val="Style-"/>
      </w:pPr>
      <w:r w:rsidRPr="00065181">
        <w:rPr>
          <w:b/>
          <w:bCs/>
        </w:rPr>
        <w:t>Domain Layer</w:t>
      </w:r>
      <w:r>
        <w:t>: Domain.Shared, Domain;</w:t>
      </w:r>
    </w:p>
    <w:p w14:paraId="4BAB572F" w14:textId="77777777" w:rsidR="00AF6DF5" w:rsidRDefault="00AF6DF5" w:rsidP="00AF6DF5">
      <w:pPr>
        <w:pStyle w:val="Style-"/>
      </w:pPr>
      <w:r w:rsidRPr="00065181">
        <w:rPr>
          <w:b/>
          <w:bCs/>
        </w:rPr>
        <w:t>Infrastructure Layer</w:t>
      </w:r>
      <w:r>
        <w:t>: EntityFrameworkCore, BackgroundWoker.</w:t>
      </w:r>
    </w:p>
    <w:p w14:paraId="4F1E0C0B" w14:textId="77777777" w:rsidR="00AF6DF5" w:rsidRPr="00EA1A9B" w:rsidRDefault="00AF6DF5" w:rsidP="00AF6DF5">
      <w:pPr>
        <w:pStyle w:val="Style-"/>
        <w:numPr>
          <w:ilvl w:val="0"/>
          <w:numId w:val="0"/>
        </w:numPr>
        <w:ind w:left="567"/>
      </w:pPr>
    </w:p>
    <w:p w14:paraId="0FA83969" w14:textId="177A29E9" w:rsidR="00632CBD" w:rsidRDefault="00A95254" w:rsidP="00632CBD">
      <w:pPr>
        <w:keepNext/>
      </w:pPr>
      <w:r>
        <w:rPr>
          <w:noProof/>
        </w:rPr>
        <w:lastRenderedPageBreak/>
        <w:drawing>
          <wp:inline distT="0" distB="0" distL="0" distR="0" wp14:anchorId="44A69986" wp14:editId="415041BB">
            <wp:extent cx="5760085" cy="4402455"/>
            <wp:effectExtent l="0" t="0" r="0"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85" cy="4402455"/>
                    </a:xfrm>
                    <a:prstGeom prst="rect">
                      <a:avLst/>
                    </a:prstGeom>
                  </pic:spPr>
                </pic:pic>
              </a:graphicData>
            </a:graphic>
          </wp:inline>
        </w:drawing>
      </w:r>
    </w:p>
    <w:p w14:paraId="72768365" w14:textId="24809195" w:rsidR="001C354E" w:rsidRDefault="00632CBD" w:rsidP="00632CBD">
      <w:pPr>
        <w:pStyle w:val="Caption"/>
      </w:pPr>
      <w:r>
        <w:t xml:space="preserve">Hình </w:t>
      </w:r>
      <w:r w:rsidR="00681A61">
        <w:fldChar w:fldCharType="begin"/>
      </w:r>
      <w:r w:rsidR="00681A61">
        <w:instrText xml:space="preserve"> STYLEREF 1 \s </w:instrText>
      </w:r>
      <w:r w:rsidR="00681A61">
        <w:fldChar w:fldCharType="separate"/>
      </w:r>
      <w:r w:rsidR="00681A61">
        <w:rPr>
          <w:noProof/>
        </w:rPr>
        <w:t>2</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6</w:t>
      </w:r>
      <w:r w:rsidR="00681A61">
        <w:fldChar w:fldCharType="end"/>
      </w:r>
      <w:r>
        <w:t>. Sơ đồ kiến trúc module của hệ thống</w:t>
      </w:r>
    </w:p>
    <w:p w14:paraId="6C601D3B" w14:textId="77777777" w:rsidR="00000DF8" w:rsidRDefault="00632CBD" w:rsidP="00000DF8">
      <w:pPr>
        <w:pStyle w:val="Style-"/>
      </w:pPr>
      <w:r w:rsidRPr="00632CBD">
        <w:rPr>
          <w:b/>
          <w:bCs/>
        </w:rPr>
        <w:t>Domain</w:t>
      </w:r>
      <w:r>
        <w:t>:</w:t>
      </w:r>
      <w:r w:rsidR="00000DF8">
        <w:t xml:space="preserve"> </w:t>
      </w:r>
    </w:p>
    <w:p w14:paraId="7516921D" w14:textId="3B5CA193" w:rsidR="00B403A7" w:rsidRDefault="00B403A7" w:rsidP="00000DF8">
      <w:pPr>
        <w:pStyle w:val="Style"/>
      </w:pPr>
      <w:r>
        <w:t xml:space="preserve">Module Domain </w:t>
      </w:r>
      <w:r w:rsidR="00C55B6B">
        <w:t xml:space="preserve">phụ thuộc vào </w:t>
      </w:r>
      <w:r>
        <w:t>module Domain.Shared.</w:t>
      </w:r>
    </w:p>
    <w:p w14:paraId="60256935" w14:textId="29987FF2" w:rsidR="00D8045E" w:rsidRDefault="00D8045E" w:rsidP="00000DF8">
      <w:pPr>
        <w:pStyle w:val="Style"/>
      </w:pPr>
      <w:r>
        <w:t xml:space="preserve">Entity là một đối tượng có các thuộc tính riêng (trạng thái, </w:t>
      </w:r>
      <w:r w:rsidR="003004DA">
        <w:t>dữ liệu</w:t>
      </w:r>
      <w:r>
        <w:t>)</w:t>
      </w:r>
      <w:r w:rsidR="003004DA">
        <w:t xml:space="preserve"> và các phương thức triển khai business logic được thực thi trên các thuộc tính này. Một entity sẽ được ánh xạ tới một bảng trong cơ sở dữ liệu.</w:t>
      </w:r>
    </w:p>
    <w:p w14:paraId="430E12CA" w14:textId="61741FF6" w:rsidR="00000DF8" w:rsidRDefault="00000DF8" w:rsidP="00000DF8">
      <w:pPr>
        <w:pStyle w:val="Style"/>
      </w:pPr>
      <w:r>
        <w:t>Repository interface được sử dụng</w:t>
      </w:r>
      <w:r w:rsidR="003004DA">
        <w:t xml:space="preserve"> bởi Application Layer</w:t>
      </w:r>
      <w:r>
        <w:t xml:space="preserve"> để thực hiện các thao tác với cơ sở dữ liệu</w:t>
      </w:r>
      <w:r w:rsidR="003004DA">
        <w:t>. Nó ẩn đi nội dung code xử lý nghiệp vụ phức tạp</w:t>
      </w:r>
      <w:r>
        <w:t>, mỗi repository được sử dụng cho mỗi entity.</w:t>
      </w:r>
    </w:p>
    <w:p w14:paraId="6D45C10C" w14:textId="09C80D9E" w:rsidR="00632CBD" w:rsidRDefault="00B403A7" w:rsidP="00B403A7">
      <w:pPr>
        <w:pStyle w:val="Style-"/>
      </w:pPr>
      <w:r w:rsidRPr="00B403A7">
        <w:rPr>
          <w:b/>
          <w:bCs/>
        </w:rPr>
        <w:t>Domain</w:t>
      </w:r>
      <w:r>
        <w:t>.</w:t>
      </w:r>
      <w:r w:rsidRPr="00B403A7">
        <w:rPr>
          <w:b/>
          <w:bCs/>
        </w:rPr>
        <w:t>Shared</w:t>
      </w:r>
      <w:r>
        <w:rPr>
          <w:b/>
          <w:bCs/>
        </w:rPr>
        <w:t xml:space="preserve">: </w:t>
      </w:r>
      <w:r>
        <w:t>Module Domain.Shared chứa các hàm xử lý tính toán, định nghĩa object enum và xử lý đa ngôn ngữ được sử dụng chung cho các module được liên kết tới module này.</w:t>
      </w:r>
    </w:p>
    <w:p w14:paraId="5ABF1467" w14:textId="742E487B" w:rsidR="001439F4" w:rsidRPr="001439F4" w:rsidRDefault="001439F4" w:rsidP="00B403A7">
      <w:pPr>
        <w:pStyle w:val="Style-"/>
      </w:pPr>
      <w:r>
        <w:rPr>
          <w:b/>
          <w:bCs/>
        </w:rPr>
        <w:t>Application</w:t>
      </w:r>
      <w:r w:rsidRPr="001439F4">
        <w:t>.</w:t>
      </w:r>
      <w:r w:rsidRPr="001439F4">
        <w:rPr>
          <w:b/>
          <w:bCs/>
        </w:rPr>
        <w:t>Contracts</w:t>
      </w:r>
      <w:r>
        <w:rPr>
          <w:b/>
          <w:bCs/>
        </w:rPr>
        <w:t xml:space="preserve">: </w:t>
      </w:r>
    </w:p>
    <w:p w14:paraId="2E9F940A" w14:textId="5BF5DF61" w:rsidR="001439F4" w:rsidRDefault="001439F4" w:rsidP="001439F4">
      <w:pPr>
        <w:pStyle w:val="Style"/>
      </w:pPr>
      <w:r>
        <w:t xml:space="preserve">Module Application.Contracts </w:t>
      </w:r>
      <w:r w:rsidR="00C55B6B">
        <w:t xml:space="preserve">phụ thuộc vào </w:t>
      </w:r>
      <w:r>
        <w:t>module Domain.Shared</w:t>
      </w:r>
      <w:r w:rsidR="00383082">
        <w:t xml:space="preserve"> và chứa các application service interface và entity DTO</w:t>
      </w:r>
      <w:r>
        <w:t>.</w:t>
      </w:r>
    </w:p>
    <w:p w14:paraId="01D8132A" w14:textId="713B1332" w:rsidR="00383082" w:rsidRDefault="00383082" w:rsidP="001439F4">
      <w:pPr>
        <w:pStyle w:val="Style"/>
      </w:pPr>
      <w:r>
        <w:t xml:space="preserve">Entity DTO là một đối tượng đơn giản không chứa bất kì business login nào, nó chỉ sử dụng để chuyển dữ liệu giữa Application Layer và Presentation </w:t>
      </w:r>
      <w:r>
        <w:lastRenderedPageBreak/>
        <w:t>Layer. Mục đích để giảm bớt lượng thông tin không cần thiết phải chuyển đi và cũng tăng độ bảo mật.</w:t>
      </w:r>
    </w:p>
    <w:p w14:paraId="1238F7AB" w14:textId="5E5F9348" w:rsidR="00A215C0" w:rsidRDefault="00A215C0" w:rsidP="001439F4">
      <w:pPr>
        <w:pStyle w:val="Style"/>
      </w:pPr>
      <w:r>
        <w:t>Khai báo các permission cần có trong hệ thống.</w:t>
      </w:r>
    </w:p>
    <w:p w14:paraId="13A211E4" w14:textId="29F482A8" w:rsidR="00A215C0" w:rsidRDefault="00A215C0" w:rsidP="00A215C0">
      <w:pPr>
        <w:pStyle w:val="Style-"/>
        <w:rPr>
          <w:b/>
          <w:bCs/>
        </w:rPr>
      </w:pPr>
      <w:r w:rsidRPr="00A215C0">
        <w:rPr>
          <w:b/>
          <w:bCs/>
        </w:rPr>
        <w:t>Application:</w:t>
      </w:r>
    </w:p>
    <w:p w14:paraId="24452E4A" w14:textId="3CA74BC1" w:rsidR="00D44B5B" w:rsidRDefault="00D44B5B" w:rsidP="00D44B5B">
      <w:pPr>
        <w:pStyle w:val="Style"/>
      </w:pPr>
      <w:r>
        <w:t xml:space="preserve">Module Application </w:t>
      </w:r>
      <w:r w:rsidR="00C55B6B">
        <w:t>phụ thuộc vào</w:t>
      </w:r>
      <w:r>
        <w:t xml:space="preserve"> module Application.Contracts và Domain.</w:t>
      </w:r>
    </w:p>
    <w:p w14:paraId="16F763D3" w14:textId="6DE02DBA" w:rsidR="00D44B5B" w:rsidRDefault="00D44B5B" w:rsidP="00D44B5B">
      <w:pPr>
        <w:pStyle w:val="Style"/>
      </w:pPr>
      <w:r>
        <w:t xml:space="preserve">Thực hiện triển khai các application service interface được xác định trong module Contracts. Một </w:t>
      </w:r>
      <w:r w:rsidR="001747E9">
        <w:t>application service thường thực hiện lấy data từ repository và trả về thông qua DTO. Nó được sử dụng bởi module Web và HttpApi.</w:t>
      </w:r>
    </w:p>
    <w:p w14:paraId="67BAFE5B" w14:textId="7218341C" w:rsidR="001747E9" w:rsidRPr="00AF6DF5" w:rsidRDefault="00AF6DF5" w:rsidP="00AF6DF5">
      <w:pPr>
        <w:pStyle w:val="Style-"/>
        <w:rPr>
          <w:b/>
          <w:bCs/>
        </w:rPr>
      </w:pPr>
      <w:r w:rsidRPr="00AF6DF5">
        <w:rPr>
          <w:b/>
          <w:bCs/>
        </w:rPr>
        <w:t>EntityFrameworkCore:</w:t>
      </w:r>
    </w:p>
    <w:p w14:paraId="1B6DFC9A" w14:textId="3595DDF2" w:rsidR="00AF6DF5" w:rsidRDefault="00AF6DF5" w:rsidP="00AF6DF5">
      <w:pPr>
        <w:pStyle w:val="Style"/>
      </w:pPr>
      <w:r>
        <w:t>Module EntityFrameworkCore</w:t>
      </w:r>
      <w:r w:rsidR="00C55B6B">
        <w:t xml:space="preserve"> phụ thuộc vào</w:t>
      </w:r>
      <w:r>
        <w:t xml:space="preserve"> module Domain và truy vấn đến cơ sở dữ liệu.</w:t>
      </w:r>
    </w:p>
    <w:p w14:paraId="1E07F6EA" w14:textId="0C75BA05" w:rsidR="00A215C0" w:rsidRDefault="00AF6DF5" w:rsidP="00AF6DF5">
      <w:pPr>
        <w:pStyle w:val="Style"/>
      </w:pPr>
      <w:r>
        <w:t>Thực hiện cấu hình DbContext, các quan hệ giữa các entity và kết nối với cơ sở dữ liệu.</w:t>
      </w:r>
    </w:p>
    <w:p w14:paraId="66E366BD" w14:textId="2DD139A3" w:rsidR="00AF6DF5" w:rsidRDefault="00AF6DF5" w:rsidP="00AF6DF5">
      <w:pPr>
        <w:pStyle w:val="Style"/>
      </w:pPr>
      <w:r>
        <w:t>Thực hiện triển khai các repository theo interface của repository đã được xác định tại module Domain.</w:t>
      </w:r>
    </w:p>
    <w:p w14:paraId="4E9CF203" w14:textId="40F28929" w:rsidR="00AF6DF5" w:rsidRDefault="00AF6DF5" w:rsidP="00AF6DF5">
      <w:pPr>
        <w:pStyle w:val="Style-"/>
        <w:rPr>
          <w:b/>
          <w:bCs/>
        </w:rPr>
      </w:pPr>
      <w:r w:rsidRPr="00AF6DF5">
        <w:rPr>
          <w:b/>
          <w:bCs/>
        </w:rPr>
        <w:t>BackgroundWoker:</w:t>
      </w:r>
    </w:p>
    <w:p w14:paraId="3384D0D9" w14:textId="6FCE4A99" w:rsidR="00AF6DF5" w:rsidRDefault="00AF6DF5" w:rsidP="00AF6DF5">
      <w:pPr>
        <w:pStyle w:val="Style"/>
      </w:pPr>
      <w:r>
        <w:t xml:space="preserve">Module BackgroundWoker </w:t>
      </w:r>
      <w:r w:rsidR="00C55B6B">
        <w:t>phụ thuộc</w:t>
      </w:r>
      <w:r>
        <w:t xml:space="preserve"> </w:t>
      </w:r>
      <w:r w:rsidR="00C55B6B">
        <w:t xml:space="preserve">vào </w:t>
      </w:r>
      <w:r>
        <w:t>module Domain</w:t>
      </w:r>
    </w:p>
    <w:p w14:paraId="0BC49C12" w14:textId="51ACB62C" w:rsidR="00497905" w:rsidRDefault="00497905" w:rsidP="00AF6DF5">
      <w:pPr>
        <w:pStyle w:val="Style"/>
      </w:pPr>
      <w:r>
        <w:t>Thực hiện gọi một xử lý định kì theo thời gian cấu hình sẵn. Cụ thể trong đối với hệ thống này là xử lý gửi email thông báo.</w:t>
      </w:r>
    </w:p>
    <w:p w14:paraId="69D59B6F" w14:textId="4B7996AC" w:rsidR="00497905" w:rsidRDefault="00497905" w:rsidP="00497905">
      <w:pPr>
        <w:pStyle w:val="Style-"/>
        <w:rPr>
          <w:b/>
          <w:bCs/>
        </w:rPr>
      </w:pPr>
      <w:r w:rsidRPr="00497905">
        <w:rPr>
          <w:b/>
          <w:bCs/>
        </w:rPr>
        <w:t>HttpApi:</w:t>
      </w:r>
    </w:p>
    <w:p w14:paraId="56AAEF6D" w14:textId="5D2EF66D" w:rsidR="00497905" w:rsidRDefault="00497905" w:rsidP="00497905">
      <w:pPr>
        <w:pStyle w:val="Style"/>
      </w:pPr>
      <w:r>
        <w:t>Module HttpApi</w:t>
      </w:r>
      <w:r w:rsidR="00C55B6B">
        <w:t xml:space="preserve"> phụ thuộc vào</w:t>
      </w:r>
      <w:r>
        <w:t xml:space="preserve"> module Application.Contracts</w:t>
      </w:r>
    </w:p>
    <w:p w14:paraId="12961629" w14:textId="17768486" w:rsidR="00497905" w:rsidRDefault="00497905" w:rsidP="00497905">
      <w:pPr>
        <w:pStyle w:val="Style"/>
      </w:pPr>
      <w:r>
        <w:t>Thực hiện định nghĩa các controller tương ứng đối với mỗi interface của application service.</w:t>
      </w:r>
    </w:p>
    <w:p w14:paraId="38C6C30D" w14:textId="53DBD9D6" w:rsidR="00A95254" w:rsidRDefault="00A95254" w:rsidP="00A95254">
      <w:pPr>
        <w:pStyle w:val="Style-"/>
        <w:rPr>
          <w:b/>
          <w:bCs/>
        </w:rPr>
      </w:pPr>
      <w:r w:rsidRPr="00A95254">
        <w:rPr>
          <w:b/>
          <w:bCs/>
        </w:rPr>
        <w:t>Web:</w:t>
      </w:r>
    </w:p>
    <w:p w14:paraId="3440BC03" w14:textId="07413D8F" w:rsidR="00A95254" w:rsidRDefault="00C55B6B" w:rsidP="00A95254">
      <w:pPr>
        <w:pStyle w:val="Style"/>
      </w:pPr>
      <w:r>
        <w:t>Module Web phụ thuộc vào module HttpApi, có thể gọi các HTTP API tại chính module Web. Ngoài ra, nó gián tiếp phụ thuộc vào module Application.Contracts để sử dụng application service trong các Pages.</w:t>
      </w:r>
    </w:p>
    <w:p w14:paraId="6CE3537D" w14:textId="19C3FE26" w:rsidR="001558BD" w:rsidRPr="00A95254" w:rsidRDefault="001558BD" w:rsidP="00A95254">
      <w:pPr>
        <w:pStyle w:val="Style"/>
      </w:pPr>
      <w:r>
        <w:t>Trong module chứa các xử lý PageModel, Templates và các file thư viện javascript, css.</w:t>
      </w:r>
    </w:p>
    <w:p w14:paraId="18B36B04" w14:textId="77777777" w:rsidR="004F30F8" w:rsidRDefault="00523E58">
      <w:pPr>
        <w:pStyle w:val="Heading1"/>
        <w:rPr>
          <w:i/>
          <w:szCs w:val="24"/>
        </w:rPr>
      </w:pPr>
      <w:bookmarkStart w:id="15" w:name="_Toc70948022"/>
      <w:bookmarkStart w:id="16" w:name="_Toc71141144"/>
      <w:r>
        <w:lastRenderedPageBreak/>
        <w:t xml:space="preserve">ĐẶC TẢ CHỨC NĂNG CHÍNH CỦA </w:t>
      </w:r>
      <w:bookmarkEnd w:id="15"/>
      <w:r>
        <w:t>HỆ THỐNG</w:t>
      </w:r>
      <w:bookmarkEnd w:id="16"/>
    </w:p>
    <w:p w14:paraId="361D422F" w14:textId="77777777" w:rsidR="004F30F8" w:rsidRDefault="00523E58">
      <w:pPr>
        <w:pStyle w:val="Heading2"/>
        <w:rPr>
          <w:i/>
          <w:szCs w:val="24"/>
        </w:rPr>
      </w:pPr>
      <w:r>
        <w:t>Quản lý máy clien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002BCA99"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B80D4BA" w14:textId="77777777" w:rsidR="004F30F8" w:rsidRDefault="00523E58">
            <w:pPr>
              <w:widowControl w:val="0"/>
              <w:rPr>
                <w:rFonts w:cs="Times New Roman"/>
                <w:b/>
              </w:rPr>
            </w:pPr>
            <w:r>
              <w:rPr>
                <w:rFonts w:cs="Times New Roman"/>
                <w:b/>
              </w:rPr>
              <w:t>UC#01</w:t>
            </w:r>
          </w:p>
        </w:tc>
        <w:tc>
          <w:tcPr>
            <w:tcW w:w="5617" w:type="dxa"/>
            <w:tcBorders>
              <w:top w:val="single" w:sz="4" w:space="0" w:color="808080"/>
              <w:left w:val="single" w:sz="4" w:space="0" w:color="808080"/>
              <w:bottom w:val="single" w:sz="4" w:space="0" w:color="808080"/>
              <w:right w:val="single" w:sz="4" w:space="0" w:color="808080"/>
            </w:tcBorders>
            <w:vAlign w:val="center"/>
          </w:tcPr>
          <w:p w14:paraId="386D9A45" w14:textId="77777777" w:rsidR="004F30F8" w:rsidRDefault="00523E58">
            <w:pPr>
              <w:widowControl w:val="0"/>
              <w:rPr>
                <w:rFonts w:cs="Times New Roman"/>
                <w:b/>
              </w:rPr>
            </w:pPr>
            <w:r>
              <w:rPr>
                <w:rFonts w:cs="Times New Roman"/>
                <w:b/>
              </w:rPr>
              <w:t>Quản lý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5FC41378"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58B4ED0B"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B08078E"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E16A05C" w14:textId="77777777" w:rsidR="004F30F8" w:rsidRDefault="00523E58">
            <w:pPr>
              <w:pStyle w:val="DoanVB"/>
              <w:widowControl w:val="0"/>
              <w:rPr>
                <w:rFonts w:eastAsiaTheme="majorEastAsia" w:cstheme="majorBidi"/>
                <w:b/>
                <w:i/>
                <w:szCs w:val="24"/>
              </w:rPr>
            </w:pPr>
            <w:r>
              <w:t>Hệ thống kiểm soát trạng thái cho phép người dùng có thể thực hiện các thao tác quản lý máy client bao gồm:</w:t>
            </w:r>
          </w:p>
          <w:p w14:paraId="7512E679" w14:textId="77777777" w:rsidR="004F30F8" w:rsidRPr="002215DE" w:rsidRDefault="00523E58" w:rsidP="002215DE">
            <w:pPr>
              <w:pStyle w:val="Style-"/>
            </w:pPr>
            <w:r w:rsidRPr="002215DE">
              <w:t>Tìm kiếm trên danh sách máy client: Người dùng có thể nhập từ khóa để tìm kiếm;</w:t>
            </w:r>
          </w:p>
          <w:p w14:paraId="7120B64D" w14:textId="77777777" w:rsidR="004F30F8" w:rsidRPr="002215DE" w:rsidRDefault="00523E58" w:rsidP="002215DE">
            <w:pPr>
              <w:pStyle w:val="Style-"/>
            </w:pPr>
            <w:r w:rsidRPr="002215DE">
              <w:t>Xóa một bản ghi máy client: Người dùng có thể xóa một bản ghi máy client;</w:t>
            </w:r>
          </w:p>
          <w:p w14:paraId="0EFE9C0A" w14:textId="77777777" w:rsidR="004F30F8" w:rsidRDefault="00523E58" w:rsidP="002215DE">
            <w:pPr>
              <w:pStyle w:val="Style-"/>
              <w:rPr>
                <w:rFonts w:eastAsiaTheme="majorEastAsia" w:cstheme="majorBidi"/>
                <w:b/>
                <w:i/>
                <w:szCs w:val="24"/>
              </w:rPr>
            </w:pPr>
            <w:r w:rsidRPr="002215DE">
              <w:t>Chọn số lượng bản ghi hiển thị và phân trang</w:t>
            </w:r>
            <w:r>
              <w:t>.</w:t>
            </w:r>
          </w:p>
        </w:tc>
      </w:tr>
      <w:tr w:rsidR="004F30F8" w14:paraId="341F3331"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FF6AECA" w14:textId="77777777" w:rsidR="004F30F8" w:rsidRDefault="00523E58">
            <w:pPr>
              <w:widowControl w:val="0"/>
              <w:rPr>
                <w:rFonts w:cs="Times New Roman"/>
                <w:b/>
              </w:rPr>
            </w:pPr>
            <w:r>
              <w:rPr>
                <w:rFonts w:cs="Times New Roman"/>
                <w:b/>
              </w:rPr>
              <w:t>Tác nhân</w:t>
            </w:r>
          </w:p>
          <w:p w14:paraId="259C5586"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989BCDC" w14:textId="77777777" w:rsidR="004F30F8" w:rsidRDefault="00523E58">
            <w:pPr>
              <w:widowControl w:val="0"/>
              <w:rPr>
                <w:rFonts w:cs="Times New Roman"/>
              </w:rPr>
            </w:pPr>
            <w:r>
              <w:rPr>
                <w:rFonts w:cs="Times New Roman"/>
              </w:rPr>
              <w:t>Người dùng</w:t>
            </w:r>
          </w:p>
        </w:tc>
      </w:tr>
      <w:tr w:rsidR="004F30F8" w14:paraId="734A2C4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BFBAE9A"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1660E94" w14:textId="77777777" w:rsidR="004F30F8" w:rsidRDefault="00523E58">
            <w:pPr>
              <w:widowControl w:val="0"/>
              <w:rPr>
                <w:rFonts w:cs="Times New Roman"/>
              </w:rPr>
            </w:pPr>
            <w:r>
              <w:rPr>
                <w:rFonts w:cs="Times New Roman"/>
              </w:rPr>
              <w:t>Sau khi quản trị hệ thống đăng nhập và chọn chức năng hiển thị danh sách máy client.</w:t>
            </w:r>
          </w:p>
        </w:tc>
      </w:tr>
      <w:tr w:rsidR="004F30F8" w14:paraId="1F5A5588"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F91FBB4"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E722D17"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D389935" w14:textId="77777777" w:rsidR="004F30F8" w:rsidRDefault="00523E58">
            <w:pPr>
              <w:widowControl w:val="0"/>
              <w:rPr>
                <w:rFonts w:cs="Times New Roman"/>
              </w:rPr>
            </w:pPr>
            <w:r>
              <w:rPr>
                <w:rFonts w:cs="Times New Roman"/>
              </w:rPr>
              <w:t>Hiển thị đầy đủ danh sách máy client lên màn hình.</w:t>
            </w:r>
          </w:p>
        </w:tc>
      </w:tr>
      <w:tr w:rsidR="004F30F8" w14:paraId="3E2FCB43"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678FFCA0"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9DB6523"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0C3AF7B" w14:textId="77777777" w:rsidR="004F30F8" w:rsidRDefault="00523E58">
            <w:pPr>
              <w:widowControl w:val="0"/>
              <w:rPr>
                <w:rFonts w:cs="Times New Roman"/>
              </w:rPr>
            </w:pPr>
            <w:r>
              <w:rPr>
                <w:rFonts w:cs="Times New Roman"/>
              </w:rPr>
              <w:t>Trạng thái hệ thống không thay đổi.</w:t>
            </w:r>
          </w:p>
        </w:tc>
      </w:tr>
      <w:tr w:rsidR="004F30F8" w14:paraId="6BC414C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95B16A" w14:textId="77777777" w:rsidR="004F30F8" w:rsidRDefault="00523E58">
            <w:pPr>
              <w:widowControl w:val="0"/>
              <w:rPr>
                <w:rFonts w:cs="Times New Roman"/>
                <w:b/>
              </w:rPr>
            </w:pPr>
            <w:r>
              <w:rPr>
                <w:rFonts w:cs="Times New Roman"/>
                <w:b/>
              </w:rPr>
              <w:t>ĐẶC TẢ CHỨC NĂNG</w:t>
            </w:r>
          </w:p>
        </w:tc>
      </w:tr>
      <w:tr w:rsidR="004F30F8" w14:paraId="4C22E21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C5F3937"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0603EB11"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148C13B" w14:textId="77777777" w:rsidR="004F30F8" w:rsidRDefault="00523E58">
            <w:pPr>
              <w:pStyle w:val="DoanVB"/>
              <w:widowControl w:val="0"/>
              <w:rPr>
                <w:rFonts w:eastAsiaTheme="majorEastAsia" w:cstheme="majorBidi"/>
                <w:b/>
                <w:i/>
                <w:szCs w:val="24"/>
              </w:rPr>
            </w:pPr>
            <w:r>
              <w:t>Sau khi đăng nhập vào hệ thống kiểm soát trạng thái, người dùng chọn chức năng “Quản lý máy client” trên thanh menu. Tại giao diện quản lý máy client như sau:</w:t>
            </w:r>
          </w:p>
          <w:p w14:paraId="0F29E0B5" w14:textId="77777777" w:rsidR="004F30F8" w:rsidRPr="002215DE" w:rsidRDefault="00523E58" w:rsidP="002215DE">
            <w:pPr>
              <w:pStyle w:val="Style-"/>
            </w:pPr>
            <w:r w:rsidRPr="002215DE">
              <w:t>Danh sách máy client:</w:t>
            </w:r>
          </w:p>
          <w:p w14:paraId="549E455D" w14:textId="77777777" w:rsidR="004F30F8" w:rsidRPr="002215DE" w:rsidRDefault="00523E58" w:rsidP="002215DE">
            <w:pPr>
              <w:pStyle w:val="Style"/>
            </w:pPr>
            <w:r w:rsidRPr="002215DE">
              <w:t>Danh sách máy client được hiển thị 15 bản ghi trên một trang và có phân trang từ 1 đến hết;</w:t>
            </w:r>
          </w:p>
          <w:p w14:paraId="56D7D0CF" w14:textId="77777777" w:rsidR="004F30F8" w:rsidRPr="002215DE" w:rsidRDefault="00523E58" w:rsidP="002215DE">
            <w:pPr>
              <w:pStyle w:val="Style"/>
            </w:pPr>
            <w:r w:rsidRPr="002215DE">
              <w:t>Có ô nhập điều kiện tìm kiếm trên danh sách.</w:t>
            </w:r>
          </w:p>
          <w:p w14:paraId="30726EBD" w14:textId="77777777" w:rsidR="004F30F8" w:rsidRPr="002215DE" w:rsidRDefault="00523E58" w:rsidP="002215DE">
            <w:pPr>
              <w:pStyle w:val="Style"/>
            </w:pPr>
            <w:r w:rsidRPr="002215DE">
              <w:t>Cho phép sắp xếp trên một số cột trên danh sách.</w:t>
            </w:r>
          </w:p>
          <w:p w14:paraId="310F24D3" w14:textId="77777777" w:rsidR="004F30F8" w:rsidRPr="002215DE" w:rsidRDefault="00523E58" w:rsidP="002215DE">
            <w:pPr>
              <w:pStyle w:val="Style-"/>
            </w:pPr>
            <w:r w:rsidRPr="002215DE">
              <w:t>Nút chức năng:</w:t>
            </w:r>
          </w:p>
          <w:p w14:paraId="2D04762A" w14:textId="77777777" w:rsidR="004F30F8" w:rsidRPr="002215DE" w:rsidRDefault="00523E58" w:rsidP="002215DE">
            <w:pPr>
              <w:pStyle w:val="Style"/>
            </w:pPr>
            <w:r w:rsidRPr="002215DE">
              <w:t>Xóa</w:t>
            </w:r>
          </w:p>
          <w:p w14:paraId="1F35F5FD" w14:textId="77777777" w:rsidR="004F30F8" w:rsidRDefault="00523E58">
            <w:pPr>
              <w:pStyle w:val="Style"/>
              <w:widowControl w:val="0"/>
              <w:numPr>
                <w:ilvl w:val="0"/>
                <w:numId w:val="0"/>
              </w:numPr>
              <w:rPr>
                <w:b/>
                <w:bCs/>
              </w:rPr>
            </w:pPr>
            <w:r>
              <w:rPr>
                <w:b/>
                <w:bCs/>
              </w:rPr>
              <w:t>Luồng 1 – Thực hiện tìm kiếm theo điều kiện nhập vào:</w:t>
            </w:r>
          </w:p>
          <w:p w14:paraId="742A9E62" w14:textId="77777777" w:rsidR="004F30F8" w:rsidRPr="002215DE" w:rsidRDefault="00523E58" w:rsidP="002215DE">
            <w:pPr>
              <w:pStyle w:val="Style-"/>
            </w:pPr>
            <w:r w:rsidRPr="002215DE">
              <w:lastRenderedPageBreak/>
              <w:t>Tại màn hình quản lý máy client, người dùng nhập từ khóa vào ô tìm kiếm. Khi ngừng nhập hệ thống hiển thị kết quả tìm kiếm trên danh sách.</w:t>
            </w:r>
          </w:p>
          <w:p w14:paraId="220B0DA4" w14:textId="77777777" w:rsidR="004F30F8" w:rsidRDefault="00523E58">
            <w:pPr>
              <w:pStyle w:val="Style"/>
              <w:widowControl w:val="0"/>
              <w:numPr>
                <w:ilvl w:val="0"/>
                <w:numId w:val="0"/>
              </w:numPr>
              <w:rPr>
                <w:b/>
                <w:bCs/>
              </w:rPr>
            </w:pPr>
            <w:r>
              <w:rPr>
                <w:b/>
                <w:bCs/>
              </w:rPr>
              <w:t>Luồng 2 – Thực hiện xóa một bản ghi máy client:</w:t>
            </w:r>
          </w:p>
          <w:p w14:paraId="1D16FFC2" w14:textId="77777777" w:rsidR="004F30F8" w:rsidRPr="002215DE" w:rsidRDefault="00523E58" w:rsidP="002215DE">
            <w:pPr>
              <w:pStyle w:val="Style-"/>
            </w:pPr>
            <w:r w:rsidRPr="002215DE">
              <w:t>Tại màn hình quản lý máy client, người dùng sẽ click vào nút “Xóa” trên một bản ghi máy client. Hệ thống sẽ hiển thị một thông báo xác nhận xóa;</w:t>
            </w:r>
          </w:p>
          <w:p w14:paraId="165E6B47" w14:textId="77777777" w:rsidR="004F30F8" w:rsidRPr="002215DE" w:rsidRDefault="00523E58" w:rsidP="002215DE">
            <w:pPr>
              <w:pStyle w:val="Style-"/>
            </w:pPr>
            <w:r w:rsidRPr="002215DE">
              <w:t>Nhấn “Đồng ý” để xóa bản ghi vừa chọn;</w:t>
            </w:r>
          </w:p>
          <w:p w14:paraId="3F46464E" w14:textId="77777777" w:rsidR="004F30F8" w:rsidRDefault="00523E58" w:rsidP="002215DE">
            <w:pPr>
              <w:pStyle w:val="Style-"/>
              <w:rPr>
                <w:rFonts w:eastAsiaTheme="majorEastAsia" w:cstheme="majorBidi"/>
                <w:b/>
                <w:i/>
                <w:szCs w:val="24"/>
              </w:rPr>
            </w:pPr>
            <w:r w:rsidRPr="002215DE">
              <w:t>Nhần “Đóng” để trở lại.</w:t>
            </w:r>
          </w:p>
        </w:tc>
      </w:tr>
      <w:tr w:rsidR="004F30F8" w14:paraId="259C3E57"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F5D9EA6"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6E98CCD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761068FE" w14:textId="77777777" w:rsidR="004F30F8" w:rsidRDefault="00523E58">
            <w:pPr>
              <w:widowControl w:val="0"/>
              <w:contextualSpacing/>
              <w:rPr>
                <w:rFonts w:cs="Times New Roman"/>
              </w:rPr>
            </w:pPr>
            <w:r>
              <w:rPr>
                <w:rFonts w:cs="Times New Roman"/>
              </w:rPr>
              <w:t>N/A</w:t>
            </w:r>
          </w:p>
        </w:tc>
      </w:tr>
      <w:tr w:rsidR="004F30F8" w14:paraId="240C79B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6F80609" w14:textId="77777777" w:rsidR="004F30F8" w:rsidRDefault="00523E58">
            <w:pPr>
              <w:widowControl w:val="0"/>
              <w:rPr>
                <w:rFonts w:cs="Times New Roman"/>
              </w:rPr>
            </w:pPr>
            <w:r>
              <w:rPr>
                <w:rFonts w:cs="Times New Roman"/>
                <w:b/>
              </w:rPr>
              <w:t>Giao diện minh họa</w:t>
            </w:r>
          </w:p>
        </w:tc>
      </w:tr>
      <w:tr w:rsidR="004F30F8" w14:paraId="3AD0FC9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DA51681" w14:textId="77777777" w:rsidR="004F30F8" w:rsidRDefault="004F30F8">
            <w:pPr>
              <w:widowControl w:val="0"/>
              <w:spacing w:before="0" w:after="200" w:line="240" w:lineRule="auto"/>
              <w:rPr>
                <w:rFonts w:cs="Times New Roman"/>
                <w:bCs/>
                <w:iCs/>
                <w:szCs w:val="18"/>
              </w:rPr>
            </w:pPr>
          </w:p>
          <w:p w14:paraId="115D03DF" w14:textId="77777777" w:rsidR="004F30F8" w:rsidRDefault="00523E58">
            <w:pPr>
              <w:keepNext/>
              <w:widowControl w:val="0"/>
              <w:spacing w:before="0" w:after="200" w:line="240" w:lineRule="auto"/>
              <w:jc w:val="center"/>
              <w:rPr>
                <w:rFonts w:eastAsiaTheme="majorEastAsia" w:cstheme="majorBidi"/>
                <w:b/>
                <w:i/>
                <w:szCs w:val="24"/>
              </w:rPr>
            </w:pPr>
            <w:r>
              <w:rPr>
                <w:noProof/>
              </w:rPr>
              <w:drawing>
                <wp:inline distT="0" distB="0" distL="0" distR="0" wp14:anchorId="09CEEB8D" wp14:editId="622F2B88">
                  <wp:extent cx="5983605" cy="1660525"/>
                  <wp:effectExtent l="0" t="0" r="0" b="0"/>
                  <wp:docPr id="3"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9" descr="Graphical user interface, text, application&#10;&#10;Description automatically generated"/>
                          <pic:cNvPicPr>
                            <a:picLocks noChangeAspect="1" noChangeArrowheads="1"/>
                          </pic:cNvPicPr>
                        </pic:nvPicPr>
                        <pic:blipFill>
                          <a:blip r:embed="rId19"/>
                          <a:stretch>
                            <a:fillRect/>
                          </a:stretch>
                        </pic:blipFill>
                        <pic:spPr bwMode="auto">
                          <a:xfrm>
                            <a:off x="0" y="0"/>
                            <a:ext cx="5983605" cy="1660525"/>
                          </a:xfrm>
                          <a:prstGeom prst="rect">
                            <a:avLst/>
                          </a:prstGeom>
                        </pic:spPr>
                      </pic:pic>
                    </a:graphicData>
                  </a:graphic>
                </wp:inline>
              </w:drawing>
            </w:r>
          </w:p>
          <w:p w14:paraId="386A2D8C" w14:textId="22C6CAA9"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w:t>
            </w:r>
            <w:r w:rsidR="00681A61">
              <w:fldChar w:fldCharType="end"/>
            </w:r>
            <w:r>
              <w:t>. Giao diện màn hình danh sách máy client</w:t>
            </w:r>
          </w:p>
          <w:p w14:paraId="5C621BCA" w14:textId="77777777" w:rsidR="004F30F8" w:rsidRDefault="004F30F8">
            <w:pPr>
              <w:keepNext/>
              <w:widowControl w:val="0"/>
              <w:spacing w:before="0" w:after="200" w:line="240" w:lineRule="auto"/>
              <w:rPr>
                <w:rFonts w:cs="Times New Roman"/>
                <w:bCs/>
                <w:iCs/>
                <w:szCs w:val="18"/>
              </w:rPr>
            </w:pPr>
          </w:p>
        </w:tc>
      </w:tr>
    </w:tbl>
    <w:p w14:paraId="7E77B98B" w14:textId="6AF68652" w:rsidR="004F30F8" w:rsidRDefault="00523E58">
      <w:pPr>
        <w:pStyle w:val="Heading2"/>
        <w:rPr>
          <w:i/>
          <w:szCs w:val="24"/>
        </w:rPr>
      </w:pPr>
      <w:r>
        <w:t xml:space="preserve">Quản lý </w:t>
      </w:r>
      <w:r w:rsidR="00370745">
        <w:t>scrip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5E70F3B3"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21617A2" w14:textId="77777777" w:rsidR="004F30F8" w:rsidRDefault="00523E58">
            <w:pPr>
              <w:widowControl w:val="0"/>
              <w:rPr>
                <w:rFonts w:cs="Times New Roman"/>
                <w:b/>
              </w:rPr>
            </w:pPr>
            <w:r>
              <w:rPr>
                <w:rFonts w:cs="Times New Roman"/>
                <w:b/>
              </w:rPr>
              <w:t>UC#02</w:t>
            </w:r>
          </w:p>
        </w:tc>
        <w:tc>
          <w:tcPr>
            <w:tcW w:w="5617" w:type="dxa"/>
            <w:tcBorders>
              <w:top w:val="single" w:sz="4" w:space="0" w:color="808080"/>
              <w:left w:val="single" w:sz="4" w:space="0" w:color="808080"/>
              <w:bottom w:val="single" w:sz="4" w:space="0" w:color="808080"/>
              <w:right w:val="single" w:sz="4" w:space="0" w:color="808080"/>
            </w:tcBorders>
            <w:vAlign w:val="center"/>
          </w:tcPr>
          <w:p w14:paraId="349591B8" w14:textId="27B05FE3" w:rsidR="004F30F8" w:rsidRDefault="00523E58">
            <w:pPr>
              <w:widowControl w:val="0"/>
              <w:rPr>
                <w:rFonts w:cs="Times New Roman"/>
                <w:b/>
              </w:rPr>
            </w:pPr>
            <w:r>
              <w:rPr>
                <w:rFonts w:cs="Times New Roman"/>
                <w:b/>
              </w:rPr>
              <w:t xml:space="preserve">Quản lý </w:t>
            </w:r>
            <w:r w:rsidR="00370745">
              <w:rPr>
                <w:rFonts w:cs="Times New Roman"/>
                <w:b/>
              </w:rPr>
              <w:t>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690420F3"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40FEFB5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E4209AC"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679D7B0" w14:textId="2C5E10CD" w:rsidR="004F30F8" w:rsidRDefault="00523E58">
            <w:pPr>
              <w:pStyle w:val="DoanVB"/>
              <w:widowControl w:val="0"/>
              <w:rPr>
                <w:rFonts w:eastAsiaTheme="majorEastAsia" w:cstheme="majorBidi"/>
                <w:b/>
                <w:i/>
                <w:szCs w:val="24"/>
              </w:rPr>
            </w:pPr>
            <w:r>
              <w:t xml:space="preserve">Hệ thống kiểm soát trạng thái cho phép người dùng có thể thực hiện các thao tác quản lý </w:t>
            </w:r>
            <w:r w:rsidR="00370745">
              <w:t>script</w:t>
            </w:r>
            <w:r>
              <w:t xml:space="preserve"> bao gồm:</w:t>
            </w:r>
          </w:p>
          <w:p w14:paraId="7B544A5C" w14:textId="2580740F" w:rsidR="004F30F8" w:rsidRPr="002215DE" w:rsidRDefault="00523E58" w:rsidP="002215DE">
            <w:pPr>
              <w:pStyle w:val="Style-"/>
            </w:pPr>
            <w:r w:rsidRPr="002215DE">
              <w:t xml:space="preserve">Tìm kiếm trên danh sách </w:t>
            </w:r>
            <w:r w:rsidR="00370745">
              <w:t>script</w:t>
            </w:r>
            <w:r w:rsidRPr="002215DE">
              <w:t>: Người dùng có thể nhập từ khóa để tìm kiếm;</w:t>
            </w:r>
          </w:p>
          <w:p w14:paraId="6BB599F0" w14:textId="1AE32B6A" w:rsidR="004F30F8" w:rsidRPr="002215DE" w:rsidRDefault="00523E58" w:rsidP="002215DE">
            <w:pPr>
              <w:pStyle w:val="Style-"/>
            </w:pPr>
            <w:r w:rsidRPr="002215DE">
              <w:t xml:space="preserve">Thêm mới </w:t>
            </w:r>
            <w:r w:rsidR="00370745">
              <w:t>script</w:t>
            </w:r>
            <w:r w:rsidRPr="002215DE">
              <w:t xml:space="preserve">: Người dùng có thể thêm mới một bản ghi </w:t>
            </w:r>
            <w:r w:rsidR="00370745">
              <w:t>script</w:t>
            </w:r>
            <w:r w:rsidRPr="002215DE">
              <w:t>;</w:t>
            </w:r>
          </w:p>
          <w:p w14:paraId="30DF8965" w14:textId="701A5999" w:rsidR="004F30F8" w:rsidRPr="002215DE" w:rsidRDefault="00523E58" w:rsidP="002215DE">
            <w:pPr>
              <w:pStyle w:val="Style-"/>
            </w:pPr>
            <w:r w:rsidRPr="002215DE">
              <w:t xml:space="preserve">Cập nhật </w:t>
            </w:r>
            <w:r w:rsidR="00370745">
              <w:t>script</w:t>
            </w:r>
            <w:r w:rsidRPr="002215DE">
              <w:t xml:space="preserve">: Người dùng có thể câp nhật một bản ghi </w:t>
            </w:r>
            <w:r w:rsidR="00370745">
              <w:t>script</w:t>
            </w:r>
            <w:r w:rsidRPr="002215DE">
              <w:t>;</w:t>
            </w:r>
          </w:p>
          <w:p w14:paraId="0AA6AF40" w14:textId="32D083B8" w:rsidR="004F30F8" w:rsidRPr="002215DE" w:rsidRDefault="00523E58" w:rsidP="002215DE">
            <w:pPr>
              <w:pStyle w:val="Style-"/>
            </w:pPr>
            <w:r w:rsidRPr="002215DE">
              <w:t xml:space="preserve">Xóa </w:t>
            </w:r>
            <w:r w:rsidR="00370745">
              <w:t>script</w:t>
            </w:r>
            <w:r w:rsidRPr="002215DE">
              <w:t xml:space="preserve">: Người dùng có thể xóa một bản ghi </w:t>
            </w:r>
            <w:r w:rsidR="00370745">
              <w:t>script</w:t>
            </w:r>
            <w:r w:rsidRPr="002215DE">
              <w:t>;</w:t>
            </w:r>
          </w:p>
          <w:p w14:paraId="379DEFA2" w14:textId="77777777" w:rsidR="004F30F8" w:rsidRDefault="00523E58" w:rsidP="002215DE">
            <w:pPr>
              <w:pStyle w:val="Style-"/>
              <w:rPr>
                <w:rFonts w:eastAsiaTheme="majorEastAsia" w:cstheme="majorBidi"/>
                <w:b/>
                <w:i/>
                <w:szCs w:val="24"/>
              </w:rPr>
            </w:pPr>
            <w:r w:rsidRPr="002215DE">
              <w:t>Chọn</w:t>
            </w:r>
            <w:r>
              <w:t xml:space="preserve"> số lượng bản ghi hiển thị và phân trang.</w:t>
            </w:r>
          </w:p>
        </w:tc>
      </w:tr>
      <w:tr w:rsidR="004F30F8" w14:paraId="4F3B48D7"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0FCD1C9" w14:textId="77777777" w:rsidR="004F30F8" w:rsidRDefault="00523E58">
            <w:pPr>
              <w:widowControl w:val="0"/>
              <w:rPr>
                <w:rFonts w:cs="Times New Roman"/>
                <w:b/>
              </w:rPr>
            </w:pPr>
            <w:r>
              <w:rPr>
                <w:rFonts w:cs="Times New Roman"/>
                <w:b/>
              </w:rPr>
              <w:lastRenderedPageBreak/>
              <w:t>Tác nhân</w:t>
            </w:r>
          </w:p>
          <w:p w14:paraId="4E08C0B2"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0D53ABD" w14:textId="77777777" w:rsidR="004F30F8" w:rsidRDefault="00523E58">
            <w:pPr>
              <w:widowControl w:val="0"/>
              <w:rPr>
                <w:rFonts w:cs="Times New Roman"/>
              </w:rPr>
            </w:pPr>
            <w:r>
              <w:rPr>
                <w:rFonts w:cs="Times New Roman"/>
              </w:rPr>
              <w:t>Người dùng.</w:t>
            </w:r>
          </w:p>
        </w:tc>
      </w:tr>
      <w:tr w:rsidR="004F30F8" w14:paraId="75CCB01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0663453"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BF23449" w14:textId="0D06F9D8" w:rsidR="004F30F8" w:rsidRDefault="00523E58">
            <w:pPr>
              <w:widowControl w:val="0"/>
              <w:rPr>
                <w:rFonts w:cs="Times New Roman"/>
              </w:rPr>
            </w:pPr>
            <w:r>
              <w:rPr>
                <w:rFonts w:cs="Times New Roman"/>
              </w:rPr>
              <w:t xml:space="preserve">Sau khi quản trị hệ thống đăng nhập và chọn chức năng quản lý </w:t>
            </w:r>
            <w:r w:rsidR="00370745">
              <w:rPr>
                <w:rFonts w:cs="Times New Roman"/>
              </w:rPr>
              <w:t>script</w:t>
            </w:r>
          </w:p>
        </w:tc>
      </w:tr>
      <w:tr w:rsidR="004F30F8" w14:paraId="1EE9433B"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88BEE1E"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B3AE2AB"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D1697EE" w14:textId="77777777" w:rsidR="004F30F8" w:rsidRPr="002215DE" w:rsidRDefault="00523E58" w:rsidP="002215DE">
            <w:pPr>
              <w:pStyle w:val="Style-"/>
            </w:pPr>
            <w:r w:rsidRPr="002215DE">
              <w:t>Hiển thị đầy đủ bản ghi trên danh sách;</w:t>
            </w:r>
          </w:p>
          <w:p w14:paraId="46CF6F2F" w14:textId="526D6332" w:rsidR="004F30F8" w:rsidRDefault="00523E58" w:rsidP="002215DE">
            <w:pPr>
              <w:pStyle w:val="Style-"/>
              <w:rPr>
                <w:rFonts w:eastAsiaTheme="majorEastAsia" w:cstheme="majorBidi"/>
                <w:b/>
                <w:i/>
                <w:szCs w:val="24"/>
              </w:rPr>
            </w:pPr>
            <w:r w:rsidRPr="002215DE">
              <w:t xml:space="preserve">Cập nhật thành công cho quản lý </w:t>
            </w:r>
            <w:r w:rsidR="00370745">
              <w:t>script</w:t>
            </w:r>
            <w:r w:rsidRPr="002215DE">
              <w:t xml:space="preserve"> và lưu dữ liệu vào hệ thống.</w:t>
            </w:r>
          </w:p>
        </w:tc>
      </w:tr>
      <w:tr w:rsidR="004F30F8" w14:paraId="7D592374"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75C4EA26"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E57AB18"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44B71CA" w14:textId="77777777" w:rsidR="004F30F8" w:rsidRDefault="00523E58">
            <w:pPr>
              <w:widowControl w:val="0"/>
              <w:rPr>
                <w:rFonts w:cs="Times New Roman"/>
              </w:rPr>
            </w:pPr>
            <w:r>
              <w:rPr>
                <w:rFonts w:cs="Times New Roman"/>
              </w:rPr>
              <w:t>Trạng thái hệ thống không thay đổi.</w:t>
            </w:r>
          </w:p>
        </w:tc>
      </w:tr>
      <w:tr w:rsidR="004F30F8" w14:paraId="4BD6F57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FB20782" w14:textId="77777777" w:rsidR="004F30F8" w:rsidRDefault="00523E58">
            <w:pPr>
              <w:widowControl w:val="0"/>
              <w:rPr>
                <w:rFonts w:cs="Times New Roman"/>
                <w:b/>
              </w:rPr>
            </w:pPr>
            <w:r>
              <w:rPr>
                <w:rFonts w:cs="Times New Roman"/>
                <w:b/>
              </w:rPr>
              <w:t>ĐẶC TẢ CHỨC NĂNG</w:t>
            </w:r>
          </w:p>
        </w:tc>
      </w:tr>
      <w:tr w:rsidR="004F30F8" w14:paraId="395053F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094D8DD"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7F4D08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9B17DEC" w14:textId="69F063C3" w:rsidR="004F30F8" w:rsidRDefault="00523E58">
            <w:pPr>
              <w:pStyle w:val="DoanVB"/>
              <w:widowControl w:val="0"/>
              <w:rPr>
                <w:rFonts w:eastAsiaTheme="majorEastAsia" w:cstheme="majorBidi"/>
                <w:b/>
                <w:i/>
                <w:szCs w:val="24"/>
              </w:rPr>
            </w:pPr>
            <w:r>
              <w:t xml:space="preserve">Sau khi đăng nhập vào hệ thống kiểm soát trạng thái, người dùng chọn chức năng “Quản lý </w:t>
            </w:r>
            <w:r w:rsidR="00370745">
              <w:t>script</w:t>
            </w:r>
            <w:r>
              <w:t xml:space="preserve">” trên thanh menu. Tại giao diện quản lý </w:t>
            </w:r>
            <w:r w:rsidR="00370745">
              <w:t>script</w:t>
            </w:r>
            <w:r>
              <w:t xml:space="preserve"> như sau:</w:t>
            </w:r>
          </w:p>
          <w:p w14:paraId="0938AF1D" w14:textId="3DD5F407" w:rsidR="004F30F8" w:rsidRDefault="00523E58" w:rsidP="002215DE">
            <w:pPr>
              <w:pStyle w:val="Style-"/>
              <w:rPr>
                <w:rFonts w:eastAsiaTheme="majorEastAsia" w:cstheme="majorBidi"/>
                <w:b/>
                <w:i/>
                <w:szCs w:val="24"/>
              </w:rPr>
            </w:pPr>
            <w:r>
              <w:t xml:space="preserve">Danh sách </w:t>
            </w:r>
            <w:r w:rsidR="00370745">
              <w:t>script</w:t>
            </w:r>
            <w:r>
              <w:t>:</w:t>
            </w:r>
          </w:p>
          <w:p w14:paraId="5EA29FFC" w14:textId="0C784E45" w:rsidR="004F30F8" w:rsidRPr="002215DE" w:rsidRDefault="00523E58" w:rsidP="002215DE">
            <w:pPr>
              <w:pStyle w:val="Style"/>
            </w:pPr>
            <w:r w:rsidRPr="002215DE">
              <w:t xml:space="preserve">Danh sách </w:t>
            </w:r>
            <w:r w:rsidR="00370745">
              <w:t>script</w:t>
            </w:r>
            <w:r w:rsidRPr="002215DE">
              <w:t xml:space="preserve"> được hiển thị 15 bản ghi trên một trang và có phân trang từ 1 đến hết;</w:t>
            </w:r>
          </w:p>
          <w:p w14:paraId="1FE06615" w14:textId="77777777" w:rsidR="004F30F8" w:rsidRPr="002215DE" w:rsidRDefault="00523E58" w:rsidP="002215DE">
            <w:pPr>
              <w:pStyle w:val="Style"/>
            </w:pPr>
            <w:r w:rsidRPr="002215DE">
              <w:t>Có ô nhập điều kiện tìm kiếm trên danh sách;</w:t>
            </w:r>
          </w:p>
          <w:p w14:paraId="7EB8FDCE" w14:textId="77777777" w:rsidR="004F30F8" w:rsidRDefault="00523E58" w:rsidP="002215DE">
            <w:pPr>
              <w:pStyle w:val="Style"/>
              <w:rPr>
                <w:rFonts w:eastAsiaTheme="majorEastAsia" w:cstheme="majorBidi"/>
                <w:b/>
                <w:i/>
                <w:szCs w:val="24"/>
              </w:rPr>
            </w:pPr>
            <w:r w:rsidRPr="002215DE">
              <w:t>Cho phép sắp</w:t>
            </w:r>
            <w:r>
              <w:t xml:space="preserve"> xếp trên một số cột trên danh sách.</w:t>
            </w:r>
          </w:p>
          <w:p w14:paraId="19EDC14C" w14:textId="77777777" w:rsidR="004F30F8" w:rsidRDefault="00523E58" w:rsidP="002215DE">
            <w:pPr>
              <w:pStyle w:val="Style-"/>
              <w:rPr>
                <w:rFonts w:eastAsiaTheme="majorEastAsia" w:cstheme="majorBidi"/>
                <w:b/>
                <w:i/>
                <w:szCs w:val="24"/>
              </w:rPr>
            </w:pPr>
            <w:r>
              <w:t>Nút chức năng:</w:t>
            </w:r>
          </w:p>
          <w:p w14:paraId="511D4505" w14:textId="77777777" w:rsidR="004F30F8" w:rsidRPr="002215DE" w:rsidRDefault="00523E58" w:rsidP="002215DE">
            <w:pPr>
              <w:pStyle w:val="Style"/>
            </w:pPr>
            <w:r w:rsidRPr="002215DE">
              <w:t>Thêm mới;</w:t>
            </w:r>
          </w:p>
          <w:p w14:paraId="6AEDA46F" w14:textId="77777777" w:rsidR="004F30F8" w:rsidRPr="002215DE" w:rsidRDefault="00523E58" w:rsidP="002215DE">
            <w:pPr>
              <w:pStyle w:val="Style"/>
            </w:pPr>
            <w:r w:rsidRPr="002215DE">
              <w:t>Cập nhật;</w:t>
            </w:r>
          </w:p>
          <w:p w14:paraId="39CA2B70" w14:textId="77777777" w:rsidR="004F30F8" w:rsidRPr="002215DE" w:rsidRDefault="00523E58" w:rsidP="002215DE">
            <w:pPr>
              <w:pStyle w:val="Style"/>
            </w:pPr>
            <w:r w:rsidRPr="002215DE">
              <w:t>Xóa.</w:t>
            </w:r>
          </w:p>
          <w:p w14:paraId="1BF13DEF" w14:textId="2CB6DE48" w:rsidR="004F30F8" w:rsidRDefault="00523E58">
            <w:pPr>
              <w:pStyle w:val="Style"/>
              <w:widowControl w:val="0"/>
              <w:numPr>
                <w:ilvl w:val="0"/>
                <w:numId w:val="0"/>
              </w:numPr>
              <w:rPr>
                <w:b/>
                <w:bCs/>
              </w:rPr>
            </w:pPr>
            <w:r>
              <w:rPr>
                <w:b/>
                <w:bCs/>
              </w:rPr>
              <w:t xml:space="preserve">Luồng 1 – Thực hiện thêm mới </w:t>
            </w:r>
            <w:r w:rsidR="00370745">
              <w:rPr>
                <w:b/>
                <w:bCs/>
              </w:rPr>
              <w:t>script</w:t>
            </w:r>
            <w:r>
              <w:rPr>
                <w:b/>
                <w:bCs/>
              </w:rPr>
              <w:t>:</w:t>
            </w:r>
          </w:p>
          <w:p w14:paraId="10E1AFED" w14:textId="13B86AEE" w:rsidR="004F30F8" w:rsidRPr="002215DE" w:rsidRDefault="00523E58" w:rsidP="002215DE">
            <w:pPr>
              <w:pStyle w:val="Style-"/>
            </w:pPr>
            <w:r w:rsidRPr="002215DE">
              <w:t xml:space="preserve">Tại màn hình quản lý </w:t>
            </w:r>
            <w:r w:rsidR="00370745">
              <w:t>script</w:t>
            </w:r>
            <w:r w:rsidRPr="002215DE">
              <w:t xml:space="preserve">, người dùng click vào nút “Thêm mới”, hệ thống sẽ hiển thị màn hình thêm mới </w:t>
            </w:r>
            <w:r w:rsidR="00370745">
              <w:t>script</w:t>
            </w:r>
            <w:r w:rsidRPr="002215DE">
              <w:t>.</w:t>
            </w:r>
          </w:p>
          <w:p w14:paraId="3D26D01E" w14:textId="60C9156E" w:rsidR="004F30F8" w:rsidRPr="002215DE" w:rsidRDefault="00523E58" w:rsidP="002215DE">
            <w:pPr>
              <w:pStyle w:val="Style-"/>
            </w:pPr>
            <w:r w:rsidRPr="002215DE">
              <w:t xml:space="preserve">Trên màn hình thêm mới </w:t>
            </w:r>
            <w:r w:rsidR="00370745">
              <w:t>script</w:t>
            </w:r>
            <w:r w:rsidRPr="002215DE">
              <w:t xml:space="preserve"> người dùng cần nhập đúng thông tin theo yêu cầu:</w:t>
            </w:r>
          </w:p>
          <w:p w14:paraId="150AF182" w14:textId="6C77EC48" w:rsidR="004F30F8" w:rsidRPr="002215DE" w:rsidRDefault="00523E58" w:rsidP="002215DE">
            <w:pPr>
              <w:pStyle w:val="Style"/>
            </w:pPr>
            <w:r w:rsidRPr="002215DE">
              <w:t xml:space="preserve">Tên </w:t>
            </w:r>
            <w:r w:rsidR="00370745">
              <w:t>script</w:t>
            </w:r>
            <w:r w:rsidRPr="002215DE">
              <w:t>: Định dạng text;</w:t>
            </w:r>
          </w:p>
          <w:p w14:paraId="5FDFBD33" w14:textId="3ED22F31" w:rsidR="004F30F8" w:rsidRPr="002215DE" w:rsidRDefault="00523E58" w:rsidP="002215DE">
            <w:pPr>
              <w:pStyle w:val="Style"/>
            </w:pPr>
            <w:r w:rsidRPr="002215DE">
              <w:t xml:space="preserve">Nội dung </w:t>
            </w:r>
            <w:r w:rsidR="00370745">
              <w:t>script</w:t>
            </w:r>
            <w:r w:rsidRPr="002215DE">
              <w:t>: Định dạng text;</w:t>
            </w:r>
          </w:p>
          <w:p w14:paraId="256A377A" w14:textId="562BE90D" w:rsidR="004F30F8" w:rsidRPr="002215DE" w:rsidRDefault="00523E58" w:rsidP="002215DE">
            <w:pPr>
              <w:pStyle w:val="Style"/>
            </w:pPr>
            <w:r w:rsidRPr="002215DE">
              <w:t xml:space="preserve">Chọn </w:t>
            </w:r>
            <w:r w:rsidR="00370745">
              <w:t>script</w:t>
            </w:r>
            <w:r w:rsidRPr="002215DE">
              <w:t xml:space="preserve"> phụ thuộc (nếu có): Danh sách </w:t>
            </w:r>
            <w:r w:rsidR="00370745">
              <w:t>script</w:t>
            </w:r>
            <w:r w:rsidRPr="002215DE">
              <w:t xml:space="preserve"> đã có được hiển thị dưới dạng checkbox.</w:t>
            </w:r>
          </w:p>
          <w:p w14:paraId="76DF1703" w14:textId="77777777" w:rsidR="004F30F8" w:rsidRPr="002215DE" w:rsidRDefault="00523E58" w:rsidP="002215DE">
            <w:pPr>
              <w:pStyle w:val="Style"/>
            </w:pPr>
            <w:r w:rsidRPr="002215DE">
              <w:t>Nhấn “Lưu” để hoàn tất thêm mới;</w:t>
            </w:r>
          </w:p>
          <w:p w14:paraId="6782CA2B" w14:textId="77777777" w:rsidR="004F30F8" w:rsidRPr="002215DE" w:rsidRDefault="00523E58" w:rsidP="002215DE">
            <w:pPr>
              <w:pStyle w:val="Style"/>
            </w:pPr>
            <w:r w:rsidRPr="002215DE">
              <w:t xml:space="preserve">Nhấn “Hủy bỏ” </w:t>
            </w:r>
          </w:p>
          <w:p w14:paraId="1F92CC08" w14:textId="1000E82E" w:rsidR="004F30F8" w:rsidRDefault="00523E58">
            <w:pPr>
              <w:pStyle w:val="Style"/>
              <w:widowControl w:val="0"/>
              <w:numPr>
                <w:ilvl w:val="0"/>
                <w:numId w:val="0"/>
              </w:numPr>
              <w:rPr>
                <w:b/>
                <w:bCs/>
              </w:rPr>
            </w:pPr>
            <w:r>
              <w:rPr>
                <w:b/>
                <w:bCs/>
              </w:rPr>
              <w:t xml:space="preserve">Luồng 2 – Thực hiện cập nhật </w:t>
            </w:r>
            <w:r w:rsidR="00370745">
              <w:rPr>
                <w:b/>
                <w:bCs/>
              </w:rPr>
              <w:t>script</w:t>
            </w:r>
            <w:r>
              <w:rPr>
                <w:b/>
                <w:bCs/>
              </w:rPr>
              <w:t>:</w:t>
            </w:r>
          </w:p>
          <w:p w14:paraId="5DAA24C6" w14:textId="2647A98E" w:rsidR="004F30F8" w:rsidRPr="002215DE" w:rsidRDefault="00523E58" w:rsidP="002215DE">
            <w:pPr>
              <w:pStyle w:val="Style-"/>
            </w:pPr>
            <w:r w:rsidRPr="002215DE">
              <w:lastRenderedPageBreak/>
              <w:t xml:space="preserve">Tại màn hình quản lý </w:t>
            </w:r>
            <w:r w:rsidR="00370745">
              <w:t>script</w:t>
            </w:r>
            <w:r w:rsidRPr="002215DE">
              <w:t xml:space="preserve">, người dùng click nút “Cập nhật”, hệ thống sẽ hiển thị màn hình cập nhật </w:t>
            </w:r>
            <w:r w:rsidR="00370745">
              <w:t>script</w:t>
            </w:r>
            <w:r w:rsidRPr="002215DE">
              <w:t>.</w:t>
            </w:r>
          </w:p>
          <w:p w14:paraId="63519FE9" w14:textId="1027C6AD" w:rsidR="004F30F8" w:rsidRPr="002215DE" w:rsidRDefault="00523E58" w:rsidP="002215DE">
            <w:pPr>
              <w:pStyle w:val="Style-"/>
            </w:pPr>
            <w:r w:rsidRPr="002215DE">
              <w:t xml:space="preserve">Trên màn hình cập nhật </w:t>
            </w:r>
            <w:r w:rsidR="00370745">
              <w:t>script</w:t>
            </w:r>
            <w:r w:rsidRPr="002215DE">
              <w:t xml:space="preserve"> người dùng cần nhập đúng thông tin theo yêu cầu (quy tắc nhập giống màn hình thêm mới).</w:t>
            </w:r>
          </w:p>
          <w:p w14:paraId="4D70A1A2" w14:textId="77777777" w:rsidR="004F30F8" w:rsidRPr="002215DE" w:rsidRDefault="00523E58" w:rsidP="002215DE">
            <w:pPr>
              <w:pStyle w:val="Style-"/>
            </w:pPr>
            <w:r w:rsidRPr="002215DE">
              <w:t>Nhấn “Lưu” để hoàn tất cập nhật.</w:t>
            </w:r>
          </w:p>
          <w:p w14:paraId="74F5A495" w14:textId="77777777" w:rsidR="004F30F8" w:rsidRPr="002215DE" w:rsidRDefault="00523E58" w:rsidP="002215DE">
            <w:pPr>
              <w:pStyle w:val="Style-"/>
            </w:pPr>
            <w:r w:rsidRPr="002215DE">
              <w:t>Nhấn “Hủy bỏ”.</w:t>
            </w:r>
          </w:p>
          <w:p w14:paraId="0EB7D514" w14:textId="7A6C5645" w:rsidR="004F30F8" w:rsidRDefault="00523E58">
            <w:pPr>
              <w:pStyle w:val="Style"/>
              <w:widowControl w:val="0"/>
              <w:numPr>
                <w:ilvl w:val="0"/>
                <w:numId w:val="0"/>
              </w:numPr>
              <w:rPr>
                <w:b/>
                <w:bCs/>
              </w:rPr>
            </w:pPr>
            <w:r>
              <w:rPr>
                <w:b/>
                <w:bCs/>
              </w:rPr>
              <w:t xml:space="preserve">Luồng 3 – Thực hiện xóa một bản ghi </w:t>
            </w:r>
            <w:r w:rsidR="00370745">
              <w:rPr>
                <w:b/>
                <w:bCs/>
              </w:rPr>
              <w:t>script</w:t>
            </w:r>
            <w:r>
              <w:rPr>
                <w:b/>
                <w:bCs/>
              </w:rPr>
              <w:t>:</w:t>
            </w:r>
          </w:p>
          <w:p w14:paraId="3D7617F0" w14:textId="7F19389C" w:rsidR="004F30F8" w:rsidRPr="002215DE" w:rsidRDefault="00523E58" w:rsidP="002215DE">
            <w:pPr>
              <w:pStyle w:val="Style-"/>
            </w:pPr>
            <w:r w:rsidRPr="002215DE">
              <w:t xml:space="preserve">Tại màn hình quản lý </w:t>
            </w:r>
            <w:r w:rsidR="00370745">
              <w:t>script</w:t>
            </w:r>
            <w:r w:rsidRPr="002215DE">
              <w:t xml:space="preserve">, người dùng sẽ click vào nút “Xóa” trên một bản ghi </w:t>
            </w:r>
            <w:r w:rsidR="00370745">
              <w:t>script</w:t>
            </w:r>
            <w:r w:rsidRPr="002215DE">
              <w:t>. Hệ thống sẽ hiển thị một thông báo xác nhận xóa;</w:t>
            </w:r>
          </w:p>
          <w:p w14:paraId="76812A73" w14:textId="77777777" w:rsidR="004F30F8" w:rsidRPr="002215DE" w:rsidRDefault="00523E58" w:rsidP="002215DE">
            <w:pPr>
              <w:pStyle w:val="Style-"/>
            </w:pPr>
            <w:r w:rsidRPr="002215DE">
              <w:t>Nhấn “Đồng ý” để xóa bản ghi vừa chọn;</w:t>
            </w:r>
          </w:p>
          <w:p w14:paraId="54467CEE" w14:textId="77777777" w:rsidR="004F30F8" w:rsidRPr="002215DE" w:rsidRDefault="00523E58" w:rsidP="002215DE">
            <w:pPr>
              <w:pStyle w:val="Style-"/>
            </w:pPr>
            <w:r w:rsidRPr="002215DE">
              <w:t>Nhần “Đóng” để trở lại.</w:t>
            </w:r>
          </w:p>
          <w:p w14:paraId="2F3399BE" w14:textId="77777777" w:rsidR="004F30F8" w:rsidRDefault="00523E58">
            <w:pPr>
              <w:pStyle w:val="Style"/>
              <w:widowControl w:val="0"/>
              <w:numPr>
                <w:ilvl w:val="0"/>
                <w:numId w:val="0"/>
              </w:numPr>
              <w:rPr>
                <w:b/>
                <w:bCs/>
              </w:rPr>
            </w:pPr>
            <w:r>
              <w:rPr>
                <w:b/>
                <w:bCs/>
              </w:rPr>
              <w:t>Luồng 4 – Thực hiện tìm kiếm theo điều kiện nhập vào:</w:t>
            </w:r>
          </w:p>
          <w:p w14:paraId="699DDB59" w14:textId="0D8569D0" w:rsidR="004F30F8" w:rsidRDefault="00523E58" w:rsidP="002215DE">
            <w:pPr>
              <w:pStyle w:val="Style-"/>
              <w:rPr>
                <w:rFonts w:eastAsiaTheme="majorEastAsia" w:cstheme="majorBidi"/>
                <w:b/>
                <w:i/>
                <w:szCs w:val="24"/>
              </w:rPr>
            </w:pPr>
            <w:r w:rsidRPr="002215DE">
              <w:t xml:space="preserve">Tại màn hình quản lý </w:t>
            </w:r>
            <w:r w:rsidR="00370745">
              <w:t>script</w:t>
            </w:r>
            <w:r w:rsidRPr="002215DE">
              <w:t>, người dùng nhập từ khóa vào ô tìm kiếm.</w:t>
            </w:r>
            <w:r>
              <w:t xml:space="preserve"> Khi ngừng nhập hệ thống hiển thị kết quả tìm kiếm trên danh sách.</w:t>
            </w:r>
          </w:p>
        </w:tc>
      </w:tr>
      <w:tr w:rsidR="004F30F8" w14:paraId="13C619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5F1AEA7"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0FE9E30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31BC0681" w14:textId="77777777" w:rsidR="004F30F8" w:rsidRDefault="00523E58">
            <w:pPr>
              <w:pStyle w:val="DoanVB"/>
              <w:widowControl w:val="0"/>
              <w:rPr>
                <w:rFonts w:eastAsiaTheme="majorEastAsia" w:cstheme="majorBidi"/>
                <w:b/>
                <w:i/>
                <w:szCs w:val="24"/>
              </w:rPr>
            </w:pPr>
            <w:r>
              <w:t>Hiển thị thông báo trong trường hợp thêm mới và cập nhật không hợp lệ (không tuân thủ đúng quy tắc đã đặt ra tại luồng sự kiện chính).</w:t>
            </w:r>
          </w:p>
          <w:p w14:paraId="1552433B" w14:textId="732E44D7" w:rsidR="004F30F8" w:rsidRDefault="00523E58">
            <w:pPr>
              <w:pStyle w:val="DoanVB"/>
              <w:widowControl w:val="0"/>
              <w:rPr>
                <w:rFonts w:eastAsiaTheme="majorEastAsia" w:cstheme="majorBidi"/>
                <w:b/>
                <w:i/>
                <w:szCs w:val="24"/>
              </w:rPr>
            </w:pPr>
            <w:r>
              <w:t xml:space="preserve">Hệ thống hiển thị thông báo không hợp lệ trong trường hợp vi phạm điều kiện xóa </w:t>
            </w:r>
            <w:r w:rsidR="00370745">
              <w:t>script</w:t>
            </w:r>
            <w:r>
              <w:t>.</w:t>
            </w:r>
          </w:p>
        </w:tc>
      </w:tr>
      <w:tr w:rsidR="004F30F8" w14:paraId="1037262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AB79761" w14:textId="77777777" w:rsidR="004F30F8" w:rsidRDefault="00523E58">
            <w:pPr>
              <w:widowControl w:val="0"/>
              <w:rPr>
                <w:rFonts w:cs="Times New Roman"/>
              </w:rPr>
            </w:pPr>
            <w:r>
              <w:rPr>
                <w:rFonts w:cs="Times New Roman"/>
                <w:b/>
              </w:rPr>
              <w:t>Giao diện minh họa</w:t>
            </w:r>
          </w:p>
        </w:tc>
      </w:tr>
      <w:tr w:rsidR="004F30F8" w14:paraId="5387BB6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EC06032" w14:textId="77777777" w:rsidR="004F30F8" w:rsidRDefault="00523E58">
            <w:pPr>
              <w:keepNext/>
              <w:widowControl w:val="0"/>
              <w:rPr>
                <w:rFonts w:eastAsiaTheme="majorEastAsia" w:cstheme="majorBidi"/>
                <w:b/>
                <w:i/>
                <w:szCs w:val="24"/>
              </w:rPr>
            </w:pPr>
            <w:r>
              <w:rPr>
                <w:noProof/>
              </w:rPr>
              <w:lastRenderedPageBreak/>
              <w:drawing>
                <wp:inline distT="0" distB="0" distL="0" distR="0" wp14:anchorId="46A5D9CC" wp14:editId="63A13555">
                  <wp:extent cx="5983605" cy="1667510"/>
                  <wp:effectExtent l="0" t="0" r="0" b="0"/>
                  <wp:docPr id="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0"/>
                          <pic:cNvPicPr>
                            <a:picLocks noChangeAspect="1" noChangeArrowheads="1"/>
                          </pic:cNvPicPr>
                        </pic:nvPicPr>
                        <pic:blipFill>
                          <a:blip r:embed="rId20"/>
                          <a:stretch>
                            <a:fillRect/>
                          </a:stretch>
                        </pic:blipFill>
                        <pic:spPr bwMode="auto">
                          <a:xfrm>
                            <a:off x="0" y="0"/>
                            <a:ext cx="5983605" cy="1667510"/>
                          </a:xfrm>
                          <a:prstGeom prst="rect">
                            <a:avLst/>
                          </a:prstGeom>
                        </pic:spPr>
                      </pic:pic>
                    </a:graphicData>
                  </a:graphic>
                </wp:inline>
              </w:drawing>
            </w:r>
          </w:p>
          <w:p w14:paraId="25371B75" w14:textId="5EC08A61"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2</w:t>
            </w:r>
            <w:r w:rsidR="00681A61">
              <w:fldChar w:fldCharType="end"/>
            </w:r>
            <w:r>
              <w:t xml:space="preserve">. Giao diện màn hình danh sách </w:t>
            </w:r>
            <w:r w:rsidR="00370745">
              <w:t>script</w:t>
            </w:r>
          </w:p>
          <w:p w14:paraId="4E25214F" w14:textId="77777777" w:rsidR="004F30F8" w:rsidRDefault="00523E58">
            <w:pPr>
              <w:keepNext/>
              <w:widowControl w:val="0"/>
              <w:rPr>
                <w:rFonts w:eastAsiaTheme="majorEastAsia" w:cstheme="majorBidi"/>
                <w:b/>
                <w:i/>
                <w:szCs w:val="24"/>
              </w:rPr>
            </w:pPr>
            <w:r>
              <w:rPr>
                <w:noProof/>
              </w:rPr>
              <w:drawing>
                <wp:inline distT="0" distB="0" distL="0" distR="0" wp14:anchorId="3A87EFFF" wp14:editId="0C0ED59E">
                  <wp:extent cx="5983605" cy="2666365"/>
                  <wp:effectExtent l="0" t="0" r="0" b="0"/>
                  <wp:docPr id="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1"/>
                          <pic:cNvPicPr>
                            <a:picLocks noChangeAspect="1" noChangeArrowheads="1"/>
                          </pic:cNvPicPr>
                        </pic:nvPicPr>
                        <pic:blipFill>
                          <a:blip r:embed="rId21"/>
                          <a:stretch>
                            <a:fillRect/>
                          </a:stretch>
                        </pic:blipFill>
                        <pic:spPr bwMode="auto">
                          <a:xfrm>
                            <a:off x="0" y="0"/>
                            <a:ext cx="5983605" cy="2666365"/>
                          </a:xfrm>
                          <a:prstGeom prst="rect">
                            <a:avLst/>
                          </a:prstGeom>
                        </pic:spPr>
                      </pic:pic>
                    </a:graphicData>
                  </a:graphic>
                </wp:inline>
              </w:drawing>
            </w:r>
          </w:p>
          <w:p w14:paraId="017BAA52" w14:textId="5085E813"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3</w:t>
            </w:r>
            <w:r w:rsidR="00681A61">
              <w:fldChar w:fldCharType="end"/>
            </w:r>
            <w:r>
              <w:t xml:space="preserve">. Giao diện màn hình thêm mới </w:t>
            </w:r>
            <w:r w:rsidR="00370745">
              <w:t>script</w:t>
            </w:r>
          </w:p>
          <w:p w14:paraId="0041BE5F" w14:textId="77777777" w:rsidR="004F30F8" w:rsidRDefault="00523E58">
            <w:pPr>
              <w:keepNext/>
              <w:widowControl w:val="0"/>
              <w:rPr>
                <w:rFonts w:eastAsiaTheme="majorEastAsia" w:cstheme="majorBidi"/>
                <w:b/>
                <w:i/>
                <w:szCs w:val="24"/>
              </w:rPr>
            </w:pPr>
            <w:r>
              <w:rPr>
                <w:noProof/>
              </w:rPr>
              <w:drawing>
                <wp:inline distT="0" distB="0" distL="0" distR="0" wp14:anchorId="3025C8EB" wp14:editId="3499B3E4">
                  <wp:extent cx="5983605" cy="2642870"/>
                  <wp:effectExtent l="0" t="0" r="0" b="0"/>
                  <wp:docPr id="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2"/>
                          <pic:cNvPicPr>
                            <a:picLocks noChangeAspect="1" noChangeArrowheads="1"/>
                          </pic:cNvPicPr>
                        </pic:nvPicPr>
                        <pic:blipFill>
                          <a:blip r:embed="rId22"/>
                          <a:stretch>
                            <a:fillRect/>
                          </a:stretch>
                        </pic:blipFill>
                        <pic:spPr bwMode="auto">
                          <a:xfrm>
                            <a:off x="0" y="0"/>
                            <a:ext cx="5983605" cy="2642870"/>
                          </a:xfrm>
                          <a:prstGeom prst="rect">
                            <a:avLst/>
                          </a:prstGeom>
                        </pic:spPr>
                      </pic:pic>
                    </a:graphicData>
                  </a:graphic>
                </wp:inline>
              </w:drawing>
            </w:r>
          </w:p>
          <w:p w14:paraId="7530E6ED" w14:textId="3AB78107"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4</w:t>
            </w:r>
            <w:r w:rsidR="00681A61">
              <w:fldChar w:fldCharType="end"/>
            </w:r>
            <w:r>
              <w:t xml:space="preserve">. Giao diện màn hình cập nhật </w:t>
            </w:r>
            <w:r w:rsidR="00370745">
              <w:t>script</w:t>
            </w:r>
          </w:p>
          <w:p w14:paraId="70180213" w14:textId="77777777" w:rsidR="004F30F8" w:rsidRDefault="00523E58">
            <w:pPr>
              <w:pStyle w:val="Caption"/>
              <w:keepNext/>
              <w:widowControl w:val="0"/>
              <w:rPr>
                <w:rFonts w:eastAsiaTheme="majorEastAsia" w:cstheme="majorBidi"/>
                <w:b/>
                <w:szCs w:val="24"/>
              </w:rPr>
            </w:pPr>
            <w:r>
              <w:rPr>
                <w:noProof/>
              </w:rPr>
              <w:lastRenderedPageBreak/>
              <w:drawing>
                <wp:inline distT="0" distB="0" distL="0" distR="0" wp14:anchorId="0797077A" wp14:editId="48067809">
                  <wp:extent cx="3423285" cy="2292985"/>
                  <wp:effectExtent l="0" t="0" r="0" b="0"/>
                  <wp:docPr id="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3"/>
                          <pic:cNvPicPr>
                            <a:picLocks noChangeAspect="1" noChangeArrowheads="1"/>
                          </pic:cNvPicPr>
                        </pic:nvPicPr>
                        <pic:blipFill>
                          <a:blip r:embed="rId23"/>
                          <a:stretch>
                            <a:fillRect/>
                          </a:stretch>
                        </pic:blipFill>
                        <pic:spPr bwMode="auto">
                          <a:xfrm>
                            <a:off x="0" y="0"/>
                            <a:ext cx="3423285" cy="2292985"/>
                          </a:xfrm>
                          <a:prstGeom prst="rect">
                            <a:avLst/>
                          </a:prstGeom>
                        </pic:spPr>
                      </pic:pic>
                    </a:graphicData>
                  </a:graphic>
                </wp:inline>
              </w:drawing>
            </w:r>
          </w:p>
          <w:p w14:paraId="64147D86" w14:textId="3103B4CD"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5</w:t>
            </w:r>
            <w:r w:rsidR="00681A61">
              <w:fldChar w:fldCharType="end"/>
            </w:r>
            <w:r>
              <w:t>. Giao diện màn hình xác nhận xóa</w:t>
            </w:r>
          </w:p>
          <w:p w14:paraId="012069CE" w14:textId="77777777" w:rsidR="004F30F8" w:rsidRDefault="004F30F8">
            <w:pPr>
              <w:keepNext/>
              <w:widowControl w:val="0"/>
              <w:spacing w:before="0" w:after="200" w:line="240" w:lineRule="auto"/>
              <w:rPr>
                <w:rFonts w:cs="Times New Roman"/>
                <w:bCs/>
                <w:iCs/>
                <w:szCs w:val="18"/>
              </w:rPr>
            </w:pPr>
          </w:p>
        </w:tc>
      </w:tr>
    </w:tbl>
    <w:p w14:paraId="192E62A0" w14:textId="44CAB8E3" w:rsidR="004F30F8" w:rsidRDefault="00523E58">
      <w:pPr>
        <w:pStyle w:val="Heading2"/>
        <w:rPr>
          <w:i/>
          <w:szCs w:val="24"/>
        </w:rPr>
      </w:pPr>
      <w:r>
        <w:lastRenderedPageBreak/>
        <w:t xml:space="preserve">Thực thi </w:t>
      </w:r>
      <w:r w:rsidR="00370745">
        <w:t>scrip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4B93B8F2"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38A5624" w14:textId="77777777" w:rsidR="004F30F8" w:rsidRDefault="00523E58">
            <w:pPr>
              <w:widowControl w:val="0"/>
              <w:rPr>
                <w:rFonts w:cs="Times New Roman"/>
                <w:b/>
              </w:rPr>
            </w:pPr>
            <w:r>
              <w:rPr>
                <w:rFonts w:cs="Times New Roman"/>
                <w:b/>
              </w:rPr>
              <w:t>UC#03</w:t>
            </w:r>
          </w:p>
        </w:tc>
        <w:tc>
          <w:tcPr>
            <w:tcW w:w="5617" w:type="dxa"/>
            <w:tcBorders>
              <w:top w:val="single" w:sz="4" w:space="0" w:color="808080"/>
              <w:left w:val="single" w:sz="4" w:space="0" w:color="808080"/>
              <w:bottom w:val="single" w:sz="4" w:space="0" w:color="808080"/>
              <w:right w:val="single" w:sz="4" w:space="0" w:color="808080"/>
            </w:tcBorders>
            <w:vAlign w:val="center"/>
          </w:tcPr>
          <w:p w14:paraId="0D175788" w14:textId="64F6016E" w:rsidR="004F30F8" w:rsidRDefault="00523E58">
            <w:pPr>
              <w:widowControl w:val="0"/>
              <w:rPr>
                <w:rFonts w:cs="Times New Roman"/>
                <w:b/>
              </w:rPr>
            </w:pPr>
            <w:r>
              <w:rPr>
                <w:rFonts w:cs="Times New Roman"/>
                <w:b/>
              </w:rPr>
              <w:t xml:space="preserve">Thực thi </w:t>
            </w:r>
            <w:r w:rsidR="00370745">
              <w:rPr>
                <w:rFonts w:cs="Times New Roman"/>
                <w:b/>
              </w:rPr>
              <w:t>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5385B593"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755EC0E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D2AEF02"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3200A6C" w14:textId="1C4CF7D5" w:rsidR="004F30F8" w:rsidRDefault="00523E58">
            <w:pPr>
              <w:pStyle w:val="DoanVB"/>
              <w:widowControl w:val="0"/>
              <w:rPr>
                <w:rFonts w:eastAsiaTheme="majorEastAsia" w:cstheme="majorBidi"/>
                <w:b/>
                <w:i/>
                <w:szCs w:val="24"/>
              </w:rPr>
            </w:pPr>
            <w:r>
              <w:t xml:space="preserve">Hệ thống kiểm soát trạng thái cho phép người dùng thực hiện thao tác gửi </w:t>
            </w:r>
            <w:r w:rsidR="00370745">
              <w:t>script</w:t>
            </w:r>
            <w:r>
              <w:t xml:space="preserve"> đến </w:t>
            </w:r>
            <w:r w:rsidR="004E3FC7">
              <w:t>ứ</w:t>
            </w:r>
            <w:r w:rsidR="00370745">
              <w:t>ng dụng biên dịch script</w:t>
            </w:r>
            <w:r>
              <w:t>.</w:t>
            </w:r>
          </w:p>
          <w:p w14:paraId="2F3CC440" w14:textId="575A9665" w:rsidR="004F30F8" w:rsidRDefault="00370745">
            <w:pPr>
              <w:pStyle w:val="DoanVB"/>
              <w:widowControl w:val="0"/>
              <w:rPr>
                <w:rFonts w:eastAsiaTheme="majorEastAsia" w:cstheme="majorBidi"/>
                <w:b/>
                <w:i/>
                <w:szCs w:val="24"/>
              </w:rPr>
            </w:pPr>
            <w:r>
              <w:t>Ứng dụng biên dịch script</w:t>
            </w:r>
            <w:r w:rsidR="00523E58">
              <w:t xml:space="preserve"> sẽ thực thi </w:t>
            </w:r>
            <w:r>
              <w:t>script</w:t>
            </w:r>
            <w:r w:rsidR="00523E58">
              <w:t xml:space="preserve"> và sau đó trả về kết quả.</w:t>
            </w:r>
          </w:p>
          <w:p w14:paraId="49419E32" w14:textId="77777777" w:rsidR="004F30F8" w:rsidRDefault="004F30F8">
            <w:pPr>
              <w:pStyle w:val="Style-"/>
              <w:widowControl w:val="0"/>
              <w:numPr>
                <w:ilvl w:val="0"/>
                <w:numId w:val="0"/>
              </w:numPr>
              <w:rPr>
                <w:rFonts w:eastAsiaTheme="majorEastAsia" w:cstheme="majorBidi"/>
                <w:b/>
                <w:i/>
                <w:szCs w:val="24"/>
              </w:rPr>
            </w:pPr>
          </w:p>
        </w:tc>
      </w:tr>
      <w:tr w:rsidR="004F30F8" w14:paraId="0A29197D"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F1C18FE" w14:textId="77777777" w:rsidR="004F30F8" w:rsidRDefault="00523E58">
            <w:pPr>
              <w:widowControl w:val="0"/>
              <w:rPr>
                <w:rFonts w:cs="Times New Roman"/>
                <w:b/>
              </w:rPr>
            </w:pPr>
            <w:r>
              <w:rPr>
                <w:rFonts w:cs="Times New Roman"/>
                <w:b/>
              </w:rPr>
              <w:t>Tác nhân</w:t>
            </w:r>
          </w:p>
          <w:p w14:paraId="03F79A79"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CEDD166" w14:textId="77777777" w:rsidR="004F30F8" w:rsidRPr="002215DE" w:rsidRDefault="00523E58" w:rsidP="002215DE">
            <w:pPr>
              <w:pStyle w:val="Style-"/>
            </w:pPr>
            <w:r w:rsidRPr="002215DE">
              <w:t>Người dùng.</w:t>
            </w:r>
          </w:p>
          <w:p w14:paraId="5A870DCB" w14:textId="7DB997C1" w:rsidR="004F30F8" w:rsidRDefault="00370745" w:rsidP="002215DE">
            <w:pPr>
              <w:pStyle w:val="Style-"/>
              <w:rPr>
                <w:rFonts w:eastAsiaTheme="majorEastAsia" w:cstheme="majorBidi"/>
                <w:b/>
                <w:i/>
                <w:szCs w:val="24"/>
              </w:rPr>
            </w:pPr>
            <w:r>
              <w:t>Ứng dụng biên dịch script</w:t>
            </w:r>
            <w:r w:rsidR="00523E58">
              <w:t>.</w:t>
            </w:r>
          </w:p>
        </w:tc>
      </w:tr>
      <w:tr w:rsidR="004F30F8" w14:paraId="0D85DD5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5C383BC"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8A1AD66" w14:textId="3D73C5A7" w:rsidR="004F30F8" w:rsidRDefault="00523E58">
            <w:pPr>
              <w:widowControl w:val="0"/>
              <w:rPr>
                <w:rFonts w:cs="Times New Roman"/>
              </w:rPr>
            </w:pPr>
            <w:r>
              <w:rPr>
                <w:rFonts w:cs="Times New Roman"/>
              </w:rPr>
              <w:t xml:space="preserve">Sau khi quản trị hệ thống đăng nhập và chọn chức năng thực thi </w:t>
            </w:r>
            <w:r w:rsidR="00370745">
              <w:rPr>
                <w:rFonts w:cs="Times New Roman"/>
              </w:rPr>
              <w:t>script</w:t>
            </w:r>
            <w:r>
              <w:rPr>
                <w:rFonts w:cs="Times New Roman"/>
              </w:rPr>
              <w:t>.</w:t>
            </w:r>
          </w:p>
        </w:tc>
      </w:tr>
      <w:tr w:rsidR="004F30F8" w14:paraId="69D8D91A"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638886A0"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07A1A14A"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EB53C58" w14:textId="4737BF67" w:rsidR="004F30F8" w:rsidRDefault="00523E58">
            <w:pPr>
              <w:pStyle w:val="Style-"/>
              <w:widowControl w:val="0"/>
              <w:numPr>
                <w:ilvl w:val="0"/>
                <w:numId w:val="0"/>
              </w:numPr>
              <w:rPr>
                <w:rFonts w:eastAsiaTheme="majorEastAsia" w:cstheme="majorBidi"/>
                <w:b/>
                <w:i/>
                <w:szCs w:val="24"/>
              </w:rPr>
            </w:pPr>
            <w:r>
              <w:t xml:space="preserve">Hiển thị kết quả thực thi </w:t>
            </w:r>
            <w:r w:rsidR="00370745">
              <w:t>script</w:t>
            </w:r>
            <w:r>
              <w:t xml:space="preserve"> trên màn hình.</w:t>
            </w:r>
          </w:p>
        </w:tc>
      </w:tr>
      <w:tr w:rsidR="004F30F8" w14:paraId="756629ED"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3F0DB22E"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0B797298"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D2DE990" w14:textId="77777777" w:rsidR="004F30F8" w:rsidRDefault="00523E58">
            <w:pPr>
              <w:widowControl w:val="0"/>
              <w:rPr>
                <w:rFonts w:cs="Times New Roman"/>
              </w:rPr>
            </w:pPr>
            <w:r>
              <w:rPr>
                <w:rFonts w:cs="Times New Roman"/>
              </w:rPr>
              <w:t>Trạng thái hệ thống không thay đổi.</w:t>
            </w:r>
          </w:p>
        </w:tc>
      </w:tr>
      <w:tr w:rsidR="004F30F8" w14:paraId="5FD4206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B636986" w14:textId="77777777" w:rsidR="004F30F8" w:rsidRDefault="00523E58">
            <w:pPr>
              <w:widowControl w:val="0"/>
              <w:rPr>
                <w:rFonts w:cs="Times New Roman"/>
                <w:b/>
              </w:rPr>
            </w:pPr>
            <w:r>
              <w:rPr>
                <w:rFonts w:cs="Times New Roman"/>
                <w:b/>
              </w:rPr>
              <w:t>ĐẶC TẢ CHỨC NĂNG</w:t>
            </w:r>
          </w:p>
        </w:tc>
      </w:tr>
      <w:tr w:rsidR="004F30F8" w14:paraId="664E165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7EC10D1"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1D5AD5D4"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CBCD1F6" w14:textId="502EB77D" w:rsidR="004F30F8" w:rsidRDefault="00523E58">
            <w:pPr>
              <w:pStyle w:val="DoanVB"/>
              <w:widowControl w:val="0"/>
              <w:rPr>
                <w:rFonts w:eastAsiaTheme="majorEastAsia" w:cstheme="majorBidi"/>
                <w:b/>
                <w:i/>
                <w:szCs w:val="24"/>
              </w:rPr>
            </w:pPr>
            <w:r>
              <w:t xml:space="preserve">Sau khi đăng nhập vào hệ thống kiểm soát trạng thái, người dùng chọn chức năng “Thực thi </w:t>
            </w:r>
            <w:r w:rsidR="00370745">
              <w:t>script</w:t>
            </w:r>
            <w:r>
              <w:t xml:space="preserve">” trên thanh menu. Tại giao diện quản lý </w:t>
            </w:r>
            <w:r w:rsidR="00370745">
              <w:t>script</w:t>
            </w:r>
            <w:r>
              <w:t xml:space="preserve"> như sau:</w:t>
            </w:r>
          </w:p>
          <w:p w14:paraId="52CFC4F3" w14:textId="2098B75F" w:rsidR="004F30F8" w:rsidRDefault="00523E58" w:rsidP="002215DE">
            <w:pPr>
              <w:pStyle w:val="Style-"/>
              <w:rPr>
                <w:rFonts w:eastAsiaTheme="majorEastAsia" w:cstheme="majorBidi"/>
                <w:b/>
                <w:i/>
                <w:szCs w:val="24"/>
              </w:rPr>
            </w:pPr>
            <w:r>
              <w:t xml:space="preserve">Danh sách </w:t>
            </w:r>
            <w:r w:rsidR="00370745">
              <w:t>script</w:t>
            </w:r>
            <w:r>
              <w:t>:</w:t>
            </w:r>
          </w:p>
          <w:p w14:paraId="07C37E6A" w14:textId="77777777" w:rsidR="004F30F8" w:rsidRDefault="00523E58" w:rsidP="002215DE">
            <w:pPr>
              <w:pStyle w:val="Style"/>
              <w:rPr>
                <w:rFonts w:eastAsiaTheme="majorEastAsia" w:cstheme="majorBidi"/>
                <w:b/>
                <w:i/>
                <w:szCs w:val="24"/>
              </w:rPr>
            </w:pPr>
            <w:r>
              <w:t>Hiển thị dưới dạng checkbox;</w:t>
            </w:r>
          </w:p>
          <w:p w14:paraId="71D55DB4" w14:textId="77777777" w:rsidR="004F30F8" w:rsidRDefault="00523E58" w:rsidP="002215DE">
            <w:pPr>
              <w:pStyle w:val="Style-"/>
              <w:rPr>
                <w:rFonts w:eastAsiaTheme="majorEastAsia" w:cstheme="majorBidi"/>
                <w:b/>
                <w:i/>
                <w:szCs w:val="24"/>
              </w:rPr>
            </w:pPr>
            <w:r>
              <w:lastRenderedPageBreak/>
              <w:t>Danh sách máy client:</w:t>
            </w:r>
          </w:p>
          <w:p w14:paraId="2178C13F" w14:textId="77777777" w:rsidR="004F30F8" w:rsidRDefault="00523E58" w:rsidP="002215DE">
            <w:pPr>
              <w:pStyle w:val="Style"/>
              <w:rPr>
                <w:rFonts w:eastAsiaTheme="majorEastAsia" w:cstheme="majorBidi"/>
                <w:b/>
                <w:i/>
                <w:szCs w:val="24"/>
              </w:rPr>
            </w:pPr>
            <w:r>
              <w:t>Hiển thị dưới dạng checkbox.</w:t>
            </w:r>
          </w:p>
          <w:p w14:paraId="309A554B" w14:textId="577D4F48" w:rsidR="004F30F8" w:rsidRDefault="00523E58" w:rsidP="002215DE">
            <w:pPr>
              <w:pStyle w:val="Style-"/>
              <w:rPr>
                <w:rFonts w:eastAsiaTheme="majorEastAsia" w:cstheme="majorBidi"/>
                <w:b/>
                <w:i/>
                <w:szCs w:val="24"/>
              </w:rPr>
            </w:pPr>
            <w:r>
              <w:t xml:space="preserve">Tab hiển thị kết quả tương ứng với máy client được chọn để thực thi </w:t>
            </w:r>
            <w:r w:rsidR="00370745">
              <w:t>script</w:t>
            </w:r>
            <w:r>
              <w:t>.</w:t>
            </w:r>
          </w:p>
          <w:p w14:paraId="2BC6FC0F" w14:textId="1DBF2322" w:rsidR="004F30F8" w:rsidRDefault="00523E58" w:rsidP="002215DE">
            <w:pPr>
              <w:pStyle w:val="Style-"/>
              <w:rPr>
                <w:rFonts w:eastAsiaTheme="majorEastAsia" w:cstheme="majorBidi"/>
                <w:b/>
                <w:i/>
                <w:szCs w:val="24"/>
              </w:rPr>
            </w:pPr>
            <w:r>
              <w:t xml:space="preserve">Nội dung </w:t>
            </w:r>
            <w:r w:rsidR="00370745">
              <w:t>script</w:t>
            </w:r>
            <w:r>
              <w:t>: Định dạng text.</w:t>
            </w:r>
          </w:p>
          <w:p w14:paraId="0BC08ED0" w14:textId="77777777" w:rsidR="004F30F8" w:rsidRDefault="00523E58" w:rsidP="002215DE">
            <w:pPr>
              <w:pStyle w:val="Style-"/>
              <w:rPr>
                <w:rFonts w:eastAsiaTheme="majorEastAsia" w:cstheme="majorBidi"/>
                <w:b/>
                <w:i/>
                <w:szCs w:val="24"/>
              </w:rPr>
            </w:pPr>
            <w:r>
              <w:t>Các nút chức năng:</w:t>
            </w:r>
          </w:p>
          <w:p w14:paraId="75338059" w14:textId="77777777" w:rsidR="004F30F8" w:rsidRPr="002215DE" w:rsidRDefault="00523E58" w:rsidP="002215DE">
            <w:pPr>
              <w:pStyle w:val="Style"/>
            </w:pPr>
            <w:r w:rsidRPr="002215DE">
              <w:t>Nút icon play;</w:t>
            </w:r>
          </w:p>
          <w:p w14:paraId="53CFDEC7" w14:textId="77777777" w:rsidR="004F30F8" w:rsidRPr="002215DE" w:rsidRDefault="00523E58" w:rsidP="002215DE">
            <w:pPr>
              <w:pStyle w:val="Style"/>
            </w:pPr>
            <w:r w:rsidRPr="002215DE">
              <w:t>Nút icon biểu tượng mắt;</w:t>
            </w:r>
          </w:p>
          <w:p w14:paraId="68A2494A" w14:textId="77777777" w:rsidR="004F30F8" w:rsidRDefault="00523E58" w:rsidP="002215DE">
            <w:pPr>
              <w:pStyle w:val="Style"/>
              <w:rPr>
                <w:rFonts w:eastAsiaTheme="majorEastAsia" w:cstheme="majorBidi"/>
                <w:b/>
                <w:i/>
                <w:szCs w:val="24"/>
              </w:rPr>
            </w:pPr>
            <w:r w:rsidRPr="002215DE">
              <w:t>Nút icon clean.</w:t>
            </w:r>
          </w:p>
          <w:p w14:paraId="34E28349" w14:textId="161E2525" w:rsidR="004F30F8" w:rsidRDefault="00523E58">
            <w:pPr>
              <w:pStyle w:val="Style"/>
              <w:widowControl w:val="0"/>
              <w:numPr>
                <w:ilvl w:val="0"/>
                <w:numId w:val="0"/>
              </w:numPr>
              <w:rPr>
                <w:b/>
                <w:bCs/>
              </w:rPr>
            </w:pPr>
            <w:r>
              <w:rPr>
                <w:b/>
                <w:bCs/>
              </w:rPr>
              <w:t xml:space="preserve">Luồng 1 – Gửi </w:t>
            </w:r>
            <w:r w:rsidR="00370745">
              <w:rPr>
                <w:b/>
                <w:bCs/>
              </w:rPr>
              <w:t>script</w:t>
            </w:r>
            <w:r>
              <w:rPr>
                <w:b/>
                <w:bCs/>
              </w:rPr>
              <w:t xml:space="preserve"> đến </w:t>
            </w:r>
            <w:r w:rsidR="00370745">
              <w:rPr>
                <w:b/>
                <w:bCs/>
              </w:rPr>
              <w:t>Ứng dụng biên dịch script</w:t>
            </w:r>
            <w:r>
              <w:rPr>
                <w:b/>
                <w:bCs/>
              </w:rPr>
              <w:t>:</w:t>
            </w:r>
          </w:p>
          <w:p w14:paraId="70D35478" w14:textId="5EAC7A09" w:rsidR="004F30F8" w:rsidRDefault="00523E58" w:rsidP="002215DE">
            <w:pPr>
              <w:pStyle w:val="Style-"/>
              <w:rPr>
                <w:rFonts w:eastAsiaTheme="majorEastAsia" w:cstheme="majorBidi"/>
                <w:b/>
                <w:i/>
                <w:szCs w:val="24"/>
              </w:rPr>
            </w:pPr>
            <w:r w:rsidRPr="002215DE">
              <w:t>Trên</w:t>
            </w:r>
            <w:r>
              <w:t xml:space="preserve"> màn hình thực thi </w:t>
            </w:r>
            <w:r w:rsidR="00370745">
              <w:t>script</w:t>
            </w:r>
            <w:r>
              <w:t xml:space="preserve"> người dùng cần nhập đúng thông tin yêu cầu:</w:t>
            </w:r>
          </w:p>
          <w:p w14:paraId="765C6E56" w14:textId="3DE74239" w:rsidR="004F30F8" w:rsidRPr="002215DE" w:rsidRDefault="00523E58" w:rsidP="002215DE">
            <w:pPr>
              <w:pStyle w:val="Style"/>
            </w:pPr>
            <w:r w:rsidRPr="002215DE">
              <w:t xml:space="preserve">Chọn máy client để thực thi </w:t>
            </w:r>
            <w:r w:rsidR="00370745">
              <w:t>script</w:t>
            </w:r>
            <w:r w:rsidRPr="002215DE">
              <w:t xml:space="preserve"> (tối đa 5 máy client);</w:t>
            </w:r>
          </w:p>
          <w:p w14:paraId="5301C510" w14:textId="3048D259" w:rsidR="004F30F8" w:rsidRPr="002215DE" w:rsidRDefault="00523E58" w:rsidP="002215DE">
            <w:pPr>
              <w:pStyle w:val="Style"/>
            </w:pPr>
            <w:r w:rsidRPr="002215DE">
              <w:t xml:space="preserve">Nội dung </w:t>
            </w:r>
            <w:r w:rsidR="00370745">
              <w:t>script</w:t>
            </w:r>
            <w:r w:rsidRPr="002215DE">
              <w:t>: Định dạng text;</w:t>
            </w:r>
          </w:p>
          <w:p w14:paraId="05F1DF57" w14:textId="2D8F6275" w:rsidR="004F30F8" w:rsidRPr="002215DE" w:rsidRDefault="00523E58" w:rsidP="002215DE">
            <w:pPr>
              <w:pStyle w:val="Style"/>
            </w:pPr>
            <w:r w:rsidRPr="002215DE">
              <w:t xml:space="preserve">Chọn các </w:t>
            </w:r>
            <w:r w:rsidR="00370745">
              <w:t>script</w:t>
            </w:r>
            <w:r w:rsidRPr="002215DE">
              <w:t xml:space="preserve"> đã được thêm trước đó nếu sử dụng đến;</w:t>
            </w:r>
          </w:p>
          <w:p w14:paraId="2B11CEFE" w14:textId="77777777" w:rsidR="004F30F8" w:rsidRPr="002215DE" w:rsidRDefault="00523E58" w:rsidP="002215DE">
            <w:pPr>
              <w:pStyle w:val="Style"/>
            </w:pPr>
            <w:r w:rsidRPr="002215DE">
              <w:t>Nhấn nút icon play để hoàn tất.</w:t>
            </w:r>
          </w:p>
          <w:p w14:paraId="653EBD90" w14:textId="446757F4" w:rsidR="004F30F8" w:rsidRPr="002215DE" w:rsidRDefault="00523E58" w:rsidP="002215DE">
            <w:pPr>
              <w:pStyle w:val="Style-"/>
            </w:pPr>
            <w:r w:rsidRPr="002215DE">
              <w:t xml:space="preserve">Click trực tiếp tại nút icon play của một </w:t>
            </w:r>
            <w:r w:rsidR="00370745">
              <w:t>script</w:t>
            </w:r>
            <w:r w:rsidRPr="002215DE">
              <w:t xml:space="preserve"> đã có được thêm trước đó tại danh sách </w:t>
            </w:r>
            <w:r w:rsidR="00370745">
              <w:t>script</w:t>
            </w:r>
            <w:r w:rsidRPr="002215DE">
              <w:t xml:space="preserve">. </w:t>
            </w:r>
          </w:p>
          <w:p w14:paraId="32FB2E9B" w14:textId="61063046" w:rsidR="004F30F8" w:rsidRDefault="00523E58" w:rsidP="002215DE">
            <w:pPr>
              <w:pStyle w:val="Style-"/>
              <w:rPr>
                <w:rFonts w:eastAsiaTheme="majorEastAsia" w:cstheme="majorBidi"/>
                <w:b/>
                <w:i/>
                <w:szCs w:val="24"/>
              </w:rPr>
            </w:pPr>
            <w:r w:rsidRPr="002215DE">
              <w:t xml:space="preserve">Sau khi </w:t>
            </w:r>
            <w:r w:rsidR="00370745">
              <w:t>Ứng dụng biên dịch script</w:t>
            </w:r>
            <w:r w:rsidRPr="002215DE">
              <w:t xml:space="preserve"> thực thi xong kết quả sẽ được hiển thị trên tab kết quả của từng máy client</w:t>
            </w:r>
            <w:r>
              <w:t xml:space="preserve"> đã chọn.</w:t>
            </w:r>
          </w:p>
          <w:p w14:paraId="6937BC5C" w14:textId="3BF6484E" w:rsidR="004F30F8" w:rsidRDefault="00523E58">
            <w:pPr>
              <w:pStyle w:val="Style-"/>
              <w:widowControl w:val="0"/>
              <w:numPr>
                <w:ilvl w:val="0"/>
                <w:numId w:val="0"/>
              </w:numPr>
              <w:rPr>
                <w:b/>
                <w:bCs/>
              </w:rPr>
            </w:pPr>
            <w:r>
              <w:rPr>
                <w:b/>
                <w:bCs/>
              </w:rPr>
              <w:t xml:space="preserve">Luồng 2 – Thực hiện thực thi </w:t>
            </w:r>
            <w:r w:rsidR="00370745">
              <w:rPr>
                <w:b/>
                <w:bCs/>
              </w:rPr>
              <w:t>script</w:t>
            </w:r>
            <w:r>
              <w:rPr>
                <w:b/>
                <w:bCs/>
              </w:rPr>
              <w:t>:</w:t>
            </w:r>
          </w:p>
          <w:p w14:paraId="1A41FD46" w14:textId="7A00C5A3" w:rsidR="004F30F8" w:rsidRPr="002215DE" w:rsidRDefault="00370745" w:rsidP="002215DE">
            <w:pPr>
              <w:pStyle w:val="Style-"/>
            </w:pPr>
            <w:r>
              <w:t>Ứng dụng biên dịch script</w:t>
            </w:r>
            <w:r w:rsidR="00523E58" w:rsidRPr="002215DE">
              <w:t xml:space="preserve"> sẽ load các </w:t>
            </w:r>
            <w:r>
              <w:t>script</w:t>
            </w:r>
            <w:r w:rsidR="00523E58" w:rsidRPr="002215DE">
              <w:t xml:space="preserve"> đã có sẵn mà được sử dụng trong </w:t>
            </w:r>
            <w:r>
              <w:t>script</w:t>
            </w:r>
            <w:r w:rsidR="00523E58" w:rsidRPr="002215DE">
              <w:t xml:space="preserve"> cần thực thi.</w:t>
            </w:r>
          </w:p>
          <w:p w14:paraId="709E36D3" w14:textId="77777777" w:rsidR="004F30F8" w:rsidRPr="002215DE" w:rsidRDefault="00523E58" w:rsidP="002215DE">
            <w:pPr>
              <w:pStyle w:val="Style-"/>
            </w:pPr>
            <w:r w:rsidRPr="002215DE">
              <w:t>Trong quá trình thực thi nếu gặp lỗi thì phải gửi lỗi về hệ thống kiếm soát trạng thái.</w:t>
            </w:r>
          </w:p>
          <w:p w14:paraId="00AA390A" w14:textId="77777777" w:rsidR="004F30F8" w:rsidRDefault="00523E58" w:rsidP="002215DE">
            <w:pPr>
              <w:pStyle w:val="Style-"/>
              <w:rPr>
                <w:rFonts w:eastAsiaTheme="majorEastAsia" w:cstheme="majorBidi"/>
                <w:b/>
                <w:i/>
                <w:szCs w:val="24"/>
              </w:rPr>
            </w:pPr>
            <w:r w:rsidRPr="002215DE">
              <w:t>Sau khi thực thi thành công kết quả sẽ được gửi về hệ thống kiểm soát trạng thái.</w:t>
            </w:r>
          </w:p>
        </w:tc>
      </w:tr>
      <w:tr w:rsidR="004F30F8" w14:paraId="1D58950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0C9EB67"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2A5BB9A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A5A6EDB" w14:textId="5E8A2E33" w:rsidR="004F30F8" w:rsidRDefault="00370745">
            <w:pPr>
              <w:pStyle w:val="DoanVB"/>
              <w:widowControl w:val="0"/>
              <w:rPr>
                <w:rFonts w:eastAsiaTheme="majorEastAsia" w:cstheme="majorBidi"/>
                <w:b/>
                <w:i/>
                <w:szCs w:val="24"/>
              </w:rPr>
            </w:pPr>
            <w:r>
              <w:t>Ứng dụng biên dịch script</w:t>
            </w:r>
            <w:r w:rsidR="00523E58">
              <w:t xml:space="preserve"> bị mất kết nối đến hệ thống kiểm soát trạng thái.</w:t>
            </w:r>
          </w:p>
        </w:tc>
      </w:tr>
      <w:tr w:rsidR="004F30F8" w14:paraId="3826988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BEEEDD4" w14:textId="77777777" w:rsidR="004F30F8" w:rsidRDefault="00523E58">
            <w:pPr>
              <w:widowControl w:val="0"/>
              <w:rPr>
                <w:rFonts w:cs="Times New Roman"/>
              </w:rPr>
            </w:pPr>
            <w:r>
              <w:rPr>
                <w:rFonts w:cs="Times New Roman"/>
                <w:b/>
              </w:rPr>
              <w:t>Giao diện minh họa</w:t>
            </w:r>
          </w:p>
        </w:tc>
      </w:tr>
      <w:tr w:rsidR="004F30F8" w14:paraId="2A29DD41"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BB6944A" w14:textId="77777777" w:rsidR="004F30F8" w:rsidRDefault="00523E58">
            <w:pPr>
              <w:keepNext/>
              <w:widowControl w:val="0"/>
              <w:jc w:val="center"/>
              <w:rPr>
                <w:rFonts w:eastAsiaTheme="majorEastAsia" w:cstheme="majorBidi"/>
                <w:b/>
                <w:i/>
                <w:szCs w:val="24"/>
              </w:rPr>
            </w:pPr>
            <w:r>
              <w:rPr>
                <w:noProof/>
              </w:rPr>
              <w:lastRenderedPageBreak/>
              <w:drawing>
                <wp:inline distT="0" distB="0" distL="0" distR="0" wp14:anchorId="3B37CB42" wp14:editId="667D8295">
                  <wp:extent cx="5983605" cy="2517140"/>
                  <wp:effectExtent l="0" t="0" r="0" b="0"/>
                  <wp:docPr id="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4"/>
                          <pic:cNvPicPr>
                            <a:picLocks noChangeAspect="1" noChangeArrowheads="1"/>
                          </pic:cNvPicPr>
                        </pic:nvPicPr>
                        <pic:blipFill>
                          <a:blip r:embed="rId24"/>
                          <a:stretch>
                            <a:fillRect/>
                          </a:stretch>
                        </pic:blipFill>
                        <pic:spPr bwMode="auto">
                          <a:xfrm>
                            <a:off x="0" y="0"/>
                            <a:ext cx="5983605" cy="2517140"/>
                          </a:xfrm>
                          <a:prstGeom prst="rect">
                            <a:avLst/>
                          </a:prstGeom>
                        </pic:spPr>
                      </pic:pic>
                    </a:graphicData>
                  </a:graphic>
                </wp:inline>
              </w:drawing>
            </w:r>
          </w:p>
          <w:p w14:paraId="6663B086" w14:textId="1A9FDA2D"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6</w:t>
            </w:r>
            <w:r w:rsidR="00681A61">
              <w:fldChar w:fldCharType="end"/>
            </w:r>
            <w:r>
              <w:t xml:space="preserve">. Giao diện màn hình thực thi </w:t>
            </w:r>
            <w:r w:rsidR="00370745">
              <w:t>script</w:t>
            </w:r>
          </w:p>
          <w:p w14:paraId="1977F620" w14:textId="77777777" w:rsidR="004F30F8" w:rsidRDefault="004F30F8">
            <w:pPr>
              <w:keepNext/>
              <w:widowControl w:val="0"/>
              <w:spacing w:before="0" w:after="200" w:line="240" w:lineRule="auto"/>
              <w:rPr>
                <w:rFonts w:cs="Times New Roman"/>
                <w:bCs/>
                <w:iCs/>
                <w:szCs w:val="18"/>
              </w:rPr>
            </w:pPr>
          </w:p>
        </w:tc>
      </w:tr>
    </w:tbl>
    <w:p w14:paraId="2319BFDC" w14:textId="77777777" w:rsidR="004F30F8" w:rsidRDefault="00523E58">
      <w:pPr>
        <w:pStyle w:val="Heading2"/>
        <w:rPr>
          <w:i/>
          <w:szCs w:val="24"/>
        </w:rPr>
      </w:pPr>
      <w:r>
        <w:t>Cập nhật máy clien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16F543E4"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DE22C12" w14:textId="77777777" w:rsidR="004F30F8" w:rsidRDefault="00523E58">
            <w:pPr>
              <w:widowControl w:val="0"/>
              <w:rPr>
                <w:rFonts w:cs="Times New Roman"/>
                <w:b/>
              </w:rPr>
            </w:pPr>
            <w:r>
              <w:rPr>
                <w:rFonts w:cs="Times New Roman"/>
                <w:b/>
              </w:rPr>
              <w:t>UC#04</w:t>
            </w:r>
          </w:p>
        </w:tc>
        <w:tc>
          <w:tcPr>
            <w:tcW w:w="5617" w:type="dxa"/>
            <w:tcBorders>
              <w:top w:val="single" w:sz="4" w:space="0" w:color="808080"/>
              <w:left w:val="single" w:sz="4" w:space="0" w:color="808080"/>
              <w:bottom w:val="single" w:sz="4" w:space="0" w:color="808080"/>
              <w:right w:val="single" w:sz="4" w:space="0" w:color="808080"/>
            </w:tcBorders>
            <w:vAlign w:val="center"/>
          </w:tcPr>
          <w:p w14:paraId="58C17D83" w14:textId="77777777" w:rsidR="004F30F8" w:rsidRDefault="00523E58">
            <w:pPr>
              <w:widowControl w:val="0"/>
              <w:rPr>
                <w:rFonts w:cs="Times New Roman"/>
                <w:b/>
              </w:rPr>
            </w:pPr>
            <w:r>
              <w:rPr>
                <w:rFonts w:cs="Times New Roman"/>
                <w:b/>
              </w:rPr>
              <w:t>Cập nhật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11F8F5AA"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052C5353"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A3A4018"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7B9B063" w14:textId="5067E282" w:rsidR="004F30F8" w:rsidRDefault="00523E58">
            <w:pPr>
              <w:pStyle w:val="DoanVB"/>
              <w:widowControl w:val="0"/>
              <w:rPr>
                <w:rFonts w:eastAsiaTheme="majorEastAsia" w:cstheme="majorBidi"/>
                <w:b/>
                <w:i/>
                <w:szCs w:val="24"/>
              </w:rPr>
            </w:pPr>
            <w:r>
              <w:t xml:space="preserve">Hệ thống kiểm soát trạng thái cho phép </w:t>
            </w:r>
            <w:r w:rsidR="00C23168">
              <w:t>ứ</w:t>
            </w:r>
            <w:r w:rsidR="00370745">
              <w:t>ng dụng biên dịch script</w:t>
            </w:r>
            <w:r>
              <w:t xml:space="preserve"> thực hiện thao tác cập nhật thông tin của máy client đến hệ thống bao gồm: IP LAN, IP Public, phần trăm CPU, phần trăm Memory.</w:t>
            </w:r>
          </w:p>
          <w:p w14:paraId="79B08D5E" w14:textId="77777777" w:rsidR="004F30F8" w:rsidRDefault="00523E58">
            <w:pPr>
              <w:pStyle w:val="DoanVB"/>
              <w:widowControl w:val="0"/>
              <w:rPr>
                <w:rFonts w:eastAsiaTheme="majorEastAsia" w:cstheme="majorBidi"/>
                <w:b/>
                <w:i/>
                <w:szCs w:val="24"/>
              </w:rPr>
            </w:pPr>
            <w:r>
              <w:t xml:space="preserve"> </w:t>
            </w:r>
          </w:p>
        </w:tc>
      </w:tr>
      <w:tr w:rsidR="004F30F8" w14:paraId="77FF5D5D"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0855A84" w14:textId="77777777" w:rsidR="004F30F8" w:rsidRDefault="00523E58">
            <w:pPr>
              <w:widowControl w:val="0"/>
              <w:rPr>
                <w:rFonts w:cs="Times New Roman"/>
                <w:b/>
              </w:rPr>
            </w:pPr>
            <w:r>
              <w:rPr>
                <w:rFonts w:cs="Times New Roman"/>
                <w:b/>
              </w:rPr>
              <w:t>Tác nhân</w:t>
            </w:r>
          </w:p>
          <w:p w14:paraId="66EE38BE"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C03B31A" w14:textId="77777777" w:rsidR="004F30F8" w:rsidRPr="002215DE" w:rsidRDefault="00523E58" w:rsidP="002215DE">
            <w:pPr>
              <w:pStyle w:val="Style-"/>
            </w:pPr>
            <w:r w:rsidRPr="002215DE">
              <w:t>Hệ thống kiểm soát trạng thái.</w:t>
            </w:r>
          </w:p>
          <w:p w14:paraId="14FAE3BC" w14:textId="38E36160" w:rsidR="004F30F8" w:rsidRDefault="00370745" w:rsidP="002215DE">
            <w:pPr>
              <w:pStyle w:val="Style-"/>
              <w:rPr>
                <w:rFonts w:eastAsiaTheme="majorEastAsia" w:cstheme="majorBidi"/>
                <w:b/>
                <w:i/>
                <w:szCs w:val="24"/>
              </w:rPr>
            </w:pPr>
            <w:r>
              <w:t>Ứng dụng biên dịch script</w:t>
            </w:r>
            <w:r w:rsidR="00523E58">
              <w:t>.</w:t>
            </w:r>
          </w:p>
        </w:tc>
      </w:tr>
      <w:tr w:rsidR="004F30F8" w14:paraId="1967EF0E"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AADB039"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44E42DE" w14:textId="68B72087" w:rsidR="004F30F8" w:rsidRDefault="00523E58">
            <w:pPr>
              <w:widowControl w:val="0"/>
              <w:rPr>
                <w:rFonts w:cs="Times New Roman"/>
              </w:rPr>
            </w:pPr>
            <w:r>
              <w:rPr>
                <w:rFonts w:cs="Times New Roman"/>
              </w:rPr>
              <w:t xml:space="preserve">Sau </w:t>
            </w:r>
            <w:r w:rsidR="00370745">
              <w:rPr>
                <w:rFonts w:cs="Times New Roman"/>
              </w:rPr>
              <w:t>Ứng dụng biên dịch script</w:t>
            </w:r>
            <w:r>
              <w:rPr>
                <w:rFonts w:cs="Times New Roman"/>
              </w:rPr>
              <w:t xml:space="preserve"> được kết nối đến hệ thống kiểm soát trạng thái.</w:t>
            </w:r>
          </w:p>
        </w:tc>
      </w:tr>
      <w:tr w:rsidR="004F30F8" w14:paraId="74D95CB1"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34AAC99"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2CC527C"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3851DEA" w14:textId="77777777" w:rsidR="004F30F8" w:rsidRDefault="00523E58">
            <w:pPr>
              <w:pStyle w:val="Style-"/>
              <w:widowControl w:val="0"/>
              <w:numPr>
                <w:ilvl w:val="0"/>
                <w:numId w:val="0"/>
              </w:numPr>
              <w:rPr>
                <w:rFonts w:eastAsiaTheme="majorEastAsia" w:cstheme="majorBidi"/>
                <w:b/>
                <w:i/>
                <w:szCs w:val="24"/>
              </w:rPr>
            </w:pPr>
            <w:r>
              <w:t>Dữ liệu máy client được cập nhật thành công vào hệ thống kiểm soát trạng thái.</w:t>
            </w:r>
          </w:p>
        </w:tc>
      </w:tr>
      <w:tr w:rsidR="004F30F8" w14:paraId="313AA6BB"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51C5E577"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000E71D"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DAF180E" w14:textId="77777777" w:rsidR="004F30F8" w:rsidRDefault="00523E58">
            <w:pPr>
              <w:widowControl w:val="0"/>
              <w:rPr>
                <w:rFonts w:cs="Times New Roman"/>
              </w:rPr>
            </w:pPr>
            <w:r>
              <w:rPr>
                <w:rFonts w:cs="Times New Roman"/>
              </w:rPr>
              <w:t>Trạng thái hệ thống không thay đổi.</w:t>
            </w:r>
          </w:p>
        </w:tc>
      </w:tr>
      <w:tr w:rsidR="004F30F8" w14:paraId="5581901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21B1F03" w14:textId="77777777" w:rsidR="004F30F8" w:rsidRDefault="00523E58">
            <w:pPr>
              <w:widowControl w:val="0"/>
              <w:rPr>
                <w:rFonts w:cs="Times New Roman"/>
                <w:b/>
              </w:rPr>
            </w:pPr>
            <w:r>
              <w:rPr>
                <w:rFonts w:cs="Times New Roman"/>
                <w:b/>
              </w:rPr>
              <w:t>ĐẶC TẢ CHỨC NĂNG</w:t>
            </w:r>
          </w:p>
        </w:tc>
      </w:tr>
      <w:tr w:rsidR="004F30F8" w14:paraId="04F01887"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6812EDF"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4910968"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9E99BA8" w14:textId="281CD276" w:rsidR="004F30F8" w:rsidRDefault="00523E58">
            <w:pPr>
              <w:pStyle w:val="DoanVB"/>
              <w:widowControl w:val="0"/>
              <w:rPr>
                <w:rFonts w:eastAsiaTheme="majorEastAsia" w:cstheme="majorBidi"/>
                <w:b/>
                <w:i/>
                <w:szCs w:val="24"/>
              </w:rPr>
            </w:pPr>
            <w:r>
              <w:t xml:space="preserve">Sau khi </w:t>
            </w:r>
            <w:r w:rsidR="00C23168">
              <w:t>ứ</w:t>
            </w:r>
            <w:r w:rsidR="00370745">
              <w:t>ng dụng biên dịch script</w:t>
            </w:r>
            <w:r>
              <w:t xml:space="preserve"> được kết nối đến hệ thống kiểm soát trạng thái sẽ có 2 luồng sự kiện sau:</w:t>
            </w:r>
          </w:p>
          <w:p w14:paraId="620540BD" w14:textId="77777777" w:rsidR="004F30F8" w:rsidRDefault="00523E58">
            <w:pPr>
              <w:pStyle w:val="Style"/>
              <w:widowControl w:val="0"/>
              <w:numPr>
                <w:ilvl w:val="0"/>
                <w:numId w:val="0"/>
              </w:numPr>
              <w:rPr>
                <w:b/>
                <w:bCs/>
              </w:rPr>
            </w:pPr>
            <w:r>
              <w:rPr>
                <w:b/>
                <w:bCs/>
              </w:rPr>
              <w:t>Luồng 1 – Gửi thông tin máy client đến hệ thống kiểm soát trạng thái:</w:t>
            </w:r>
          </w:p>
          <w:p w14:paraId="7E918226" w14:textId="1D15A9F4" w:rsidR="004F30F8" w:rsidRDefault="00370745" w:rsidP="002215DE">
            <w:pPr>
              <w:pStyle w:val="Style-"/>
              <w:rPr>
                <w:rFonts w:eastAsiaTheme="majorEastAsia" w:cstheme="majorBidi"/>
                <w:b/>
                <w:i/>
                <w:szCs w:val="24"/>
              </w:rPr>
            </w:pPr>
            <w:r>
              <w:lastRenderedPageBreak/>
              <w:t>Ứng dụng biên dịch script</w:t>
            </w:r>
            <w:r w:rsidR="00523E58">
              <w:t xml:space="preserve"> thực hiện lấy các thông tin báo gồm:</w:t>
            </w:r>
          </w:p>
          <w:p w14:paraId="2F3AF6CC" w14:textId="77777777" w:rsidR="004F30F8" w:rsidRPr="002215DE" w:rsidRDefault="00523E58" w:rsidP="002215DE">
            <w:pPr>
              <w:pStyle w:val="Style"/>
            </w:pPr>
            <w:r w:rsidRPr="002215DE">
              <w:t>IP LAN;</w:t>
            </w:r>
          </w:p>
          <w:p w14:paraId="041AC7DB" w14:textId="77777777" w:rsidR="004F30F8" w:rsidRPr="002215DE" w:rsidRDefault="00523E58" w:rsidP="002215DE">
            <w:pPr>
              <w:pStyle w:val="Style"/>
            </w:pPr>
            <w:r w:rsidRPr="002215DE">
              <w:t>IP Public được lấy từ request;</w:t>
            </w:r>
          </w:p>
          <w:p w14:paraId="1271C493" w14:textId="77777777" w:rsidR="004F30F8" w:rsidRPr="002215DE" w:rsidRDefault="00523E58" w:rsidP="002215DE">
            <w:pPr>
              <w:pStyle w:val="Style"/>
            </w:pPr>
            <w:r w:rsidRPr="002215DE">
              <w:t>Phần trăm CPU;</w:t>
            </w:r>
          </w:p>
          <w:p w14:paraId="318EEEBB" w14:textId="77777777" w:rsidR="004F30F8" w:rsidRPr="002215DE" w:rsidRDefault="00523E58" w:rsidP="002215DE">
            <w:pPr>
              <w:pStyle w:val="Style"/>
            </w:pPr>
            <w:r w:rsidRPr="002215DE">
              <w:t>Phần trăm Memory.</w:t>
            </w:r>
          </w:p>
          <w:p w14:paraId="53693FAB" w14:textId="77777777" w:rsidR="004F30F8" w:rsidRDefault="00523E58" w:rsidP="002215DE">
            <w:pPr>
              <w:pStyle w:val="Style-"/>
              <w:rPr>
                <w:rFonts w:eastAsiaTheme="majorEastAsia" w:cstheme="majorBidi"/>
                <w:b/>
                <w:i/>
                <w:szCs w:val="24"/>
              </w:rPr>
            </w:pPr>
            <w:r>
              <w:t>Thực hiện xử lý định kì gửi các thông tin trên đến hệ thống kiểm soát trạng thái.</w:t>
            </w:r>
          </w:p>
          <w:p w14:paraId="07BC64C2" w14:textId="77777777" w:rsidR="004F30F8" w:rsidRDefault="00523E58">
            <w:pPr>
              <w:pStyle w:val="DoanVB"/>
              <w:widowControl w:val="0"/>
              <w:rPr>
                <w:rFonts w:eastAsiaTheme="majorEastAsia" w:cstheme="majorBidi"/>
                <w:b/>
                <w:i/>
                <w:szCs w:val="24"/>
              </w:rPr>
            </w:pPr>
            <w:r>
              <w:t>Hệ thống kiểm soát trạng thái thực hiện kiểm tra thông tin của máy client có tồn tại trong hệ thống không. Nếu đã tồn tại thực hiện cập nhật máy client, ngược lại thực hiện thêm mới máy client vào hệ thống.</w:t>
            </w:r>
          </w:p>
          <w:p w14:paraId="61720D96" w14:textId="77777777" w:rsidR="004F30F8" w:rsidRDefault="00523E58">
            <w:pPr>
              <w:pStyle w:val="DoanVB"/>
              <w:widowControl w:val="0"/>
              <w:ind w:firstLine="0"/>
              <w:rPr>
                <w:b/>
                <w:bCs/>
              </w:rPr>
            </w:pPr>
            <w:r>
              <w:rPr>
                <w:b/>
                <w:bCs/>
              </w:rPr>
              <w:t>Luồng 2 – Thực hiện thêm mới máy client:</w:t>
            </w:r>
          </w:p>
          <w:p w14:paraId="6F802CA6" w14:textId="77777777" w:rsidR="004F30F8" w:rsidRDefault="00523E58" w:rsidP="002215DE">
            <w:pPr>
              <w:pStyle w:val="Style-"/>
              <w:rPr>
                <w:rFonts w:eastAsiaTheme="majorEastAsia" w:cstheme="majorBidi"/>
                <w:b/>
                <w:i/>
                <w:szCs w:val="24"/>
              </w:rPr>
            </w:pPr>
            <w:r>
              <w:t>Kiểm tra thông tin của máy client không tồn tại trong hệ thống kiểm soát trạng thái, hệ thống thực hiện thêm mới máy client với các trường thông tin sau:</w:t>
            </w:r>
          </w:p>
          <w:p w14:paraId="233DD17F" w14:textId="77777777" w:rsidR="004F30F8" w:rsidRPr="002215DE" w:rsidRDefault="00523E58" w:rsidP="002215DE">
            <w:pPr>
              <w:pStyle w:val="Style"/>
            </w:pPr>
            <w:r w:rsidRPr="002215DE">
              <w:t>ID của tài khoản đăng nhập trên máy client;</w:t>
            </w:r>
          </w:p>
          <w:p w14:paraId="159AABEA" w14:textId="77777777" w:rsidR="004F30F8" w:rsidRPr="002215DE" w:rsidRDefault="00523E58" w:rsidP="002215DE">
            <w:pPr>
              <w:pStyle w:val="Style"/>
            </w:pPr>
            <w:r w:rsidRPr="002215DE">
              <w:t>IP Lan;</w:t>
            </w:r>
          </w:p>
          <w:p w14:paraId="69C1DB04" w14:textId="77777777" w:rsidR="004F30F8" w:rsidRPr="002215DE" w:rsidRDefault="00523E58" w:rsidP="002215DE">
            <w:pPr>
              <w:pStyle w:val="Style"/>
            </w:pPr>
            <w:r w:rsidRPr="002215DE">
              <w:t>IP Public;</w:t>
            </w:r>
          </w:p>
          <w:p w14:paraId="4CFC0C55" w14:textId="77777777" w:rsidR="004F30F8" w:rsidRPr="002215DE" w:rsidRDefault="00523E58" w:rsidP="002215DE">
            <w:pPr>
              <w:pStyle w:val="Style"/>
            </w:pPr>
            <w:r w:rsidRPr="002215DE">
              <w:t>Trạng thái (Online/Offline);</w:t>
            </w:r>
          </w:p>
          <w:p w14:paraId="7C71F796" w14:textId="77777777" w:rsidR="004F30F8" w:rsidRPr="002215DE" w:rsidRDefault="00523E58" w:rsidP="002215DE">
            <w:pPr>
              <w:pStyle w:val="Style"/>
            </w:pPr>
            <w:r w:rsidRPr="002215DE">
              <w:t>Thời gian thêm mới;</w:t>
            </w:r>
          </w:p>
          <w:p w14:paraId="3B34261C" w14:textId="77777777" w:rsidR="004F30F8" w:rsidRDefault="00523E58">
            <w:pPr>
              <w:pStyle w:val="Style"/>
              <w:widowControl w:val="0"/>
              <w:numPr>
                <w:ilvl w:val="0"/>
                <w:numId w:val="0"/>
              </w:numPr>
              <w:rPr>
                <w:b/>
                <w:bCs/>
              </w:rPr>
            </w:pPr>
            <w:r>
              <w:rPr>
                <w:b/>
                <w:bCs/>
              </w:rPr>
              <w:t>Luồng 3 – Thực hiện cập nhật máy client:</w:t>
            </w:r>
          </w:p>
          <w:p w14:paraId="5AA6DA4F" w14:textId="77777777" w:rsidR="004F30F8" w:rsidRDefault="00523E58" w:rsidP="002215DE">
            <w:pPr>
              <w:pStyle w:val="Style-"/>
              <w:rPr>
                <w:rFonts w:eastAsiaTheme="majorEastAsia" w:cstheme="majorBidi"/>
                <w:b/>
                <w:i/>
                <w:szCs w:val="24"/>
              </w:rPr>
            </w:pPr>
            <w:r>
              <w:t>Kiểm tra thông tin của máy client đã tồn tại trong hệ thống kiểm soát trạng thái, hệ thống thực hiện cập nhật máy client với các trường thông tin sau:</w:t>
            </w:r>
          </w:p>
          <w:p w14:paraId="4E11F63E" w14:textId="77777777" w:rsidR="004F30F8" w:rsidRPr="002215DE" w:rsidRDefault="00523E58" w:rsidP="002215DE">
            <w:pPr>
              <w:pStyle w:val="Style"/>
            </w:pPr>
            <w:r w:rsidRPr="002215DE">
              <w:t>IP Lan;</w:t>
            </w:r>
          </w:p>
          <w:p w14:paraId="222097CB" w14:textId="77777777" w:rsidR="004F30F8" w:rsidRPr="002215DE" w:rsidRDefault="00523E58" w:rsidP="002215DE">
            <w:pPr>
              <w:pStyle w:val="Style"/>
            </w:pPr>
            <w:r w:rsidRPr="002215DE">
              <w:t>IP Public;</w:t>
            </w:r>
          </w:p>
          <w:p w14:paraId="576C1678" w14:textId="77777777" w:rsidR="004F30F8" w:rsidRPr="002215DE" w:rsidRDefault="00523E58" w:rsidP="002215DE">
            <w:pPr>
              <w:pStyle w:val="Style"/>
            </w:pPr>
            <w:r w:rsidRPr="002215DE">
              <w:t>Trạng thái (Online/Offline);</w:t>
            </w:r>
          </w:p>
          <w:p w14:paraId="68A6DD9F" w14:textId="77777777" w:rsidR="004F30F8" w:rsidRDefault="00523E58" w:rsidP="002215DE">
            <w:pPr>
              <w:pStyle w:val="Style"/>
              <w:rPr>
                <w:rFonts w:eastAsiaTheme="majorEastAsia" w:cstheme="majorBidi"/>
                <w:b/>
                <w:i/>
                <w:szCs w:val="24"/>
              </w:rPr>
            </w:pPr>
            <w:r w:rsidRPr="002215DE">
              <w:t>Thời gian cập nhật</w:t>
            </w:r>
            <w:r>
              <w:t>.</w:t>
            </w:r>
          </w:p>
        </w:tc>
      </w:tr>
      <w:tr w:rsidR="004F30F8" w14:paraId="6FA5B057"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B22C328"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1DD8C21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426AFF81" w14:textId="3811E758" w:rsidR="004F30F8" w:rsidRDefault="00370745">
            <w:pPr>
              <w:pStyle w:val="DoanVB"/>
              <w:widowControl w:val="0"/>
              <w:rPr>
                <w:rFonts w:eastAsiaTheme="majorEastAsia" w:cstheme="majorBidi"/>
                <w:b/>
                <w:i/>
                <w:szCs w:val="24"/>
              </w:rPr>
            </w:pPr>
            <w:r>
              <w:t>Ứng dụng biên dịch script</w:t>
            </w:r>
            <w:r w:rsidR="00523E58">
              <w:t xml:space="preserve"> bị mất kết nối đến hệ thống kiểm soát trạng thái.</w:t>
            </w:r>
          </w:p>
        </w:tc>
      </w:tr>
    </w:tbl>
    <w:p w14:paraId="1F9BD2F7" w14:textId="77777777" w:rsidR="004F30F8" w:rsidRDefault="00523E58">
      <w:pPr>
        <w:pStyle w:val="Heading2"/>
        <w:rPr>
          <w:i/>
          <w:szCs w:val="24"/>
        </w:rPr>
      </w:pPr>
      <w:r>
        <w:t>Quản lý ứng dụn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2257EC1C"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7F90DF2" w14:textId="77777777" w:rsidR="004F30F8" w:rsidRDefault="00523E58">
            <w:pPr>
              <w:widowControl w:val="0"/>
              <w:rPr>
                <w:rFonts w:cs="Times New Roman"/>
                <w:b/>
              </w:rPr>
            </w:pPr>
            <w:r>
              <w:rPr>
                <w:rFonts w:cs="Times New Roman"/>
                <w:b/>
              </w:rPr>
              <w:t>UC#05</w:t>
            </w:r>
          </w:p>
        </w:tc>
        <w:tc>
          <w:tcPr>
            <w:tcW w:w="5617" w:type="dxa"/>
            <w:tcBorders>
              <w:top w:val="single" w:sz="4" w:space="0" w:color="808080"/>
              <w:left w:val="single" w:sz="4" w:space="0" w:color="808080"/>
              <w:bottom w:val="single" w:sz="4" w:space="0" w:color="808080"/>
              <w:right w:val="single" w:sz="4" w:space="0" w:color="808080"/>
            </w:tcBorders>
            <w:vAlign w:val="center"/>
          </w:tcPr>
          <w:p w14:paraId="6898C9F0" w14:textId="77777777" w:rsidR="004F30F8" w:rsidRDefault="00523E58">
            <w:pPr>
              <w:widowControl w:val="0"/>
              <w:rPr>
                <w:rFonts w:cs="Times New Roman"/>
                <w:b/>
              </w:rPr>
            </w:pPr>
            <w:r>
              <w:rPr>
                <w:rFonts w:cs="Times New Roman"/>
                <w:b/>
              </w:rPr>
              <w:t>Quản lý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4887F1E6"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184AEEDE"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209A2B3"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6B36D2A" w14:textId="77777777" w:rsidR="004F30F8" w:rsidRDefault="00523E58">
            <w:pPr>
              <w:pStyle w:val="DoanVB"/>
              <w:widowControl w:val="0"/>
              <w:rPr>
                <w:rFonts w:eastAsiaTheme="majorEastAsia" w:cstheme="majorBidi"/>
                <w:b/>
                <w:i/>
                <w:szCs w:val="24"/>
              </w:rPr>
            </w:pPr>
            <w:r>
              <w:t>Hệ thống kiểm soát trạng thái cho phép người dùng có thể thực hiện các thao tác quản lý ứng dụng bao gồm:</w:t>
            </w:r>
          </w:p>
          <w:p w14:paraId="0C6FD0AF" w14:textId="77777777" w:rsidR="004F30F8" w:rsidRPr="002215DE" w:rsidRDefault="00523E58" w:rsidP="002215DE">
            <w:pPr>
              <w:pStyle w:val="Style-"/>
            </w:pPr>
            <w:r w:rsidRPr="002215DE">
              <w:lastRenderedPageBreak/>
              <w:t>Tìm kiếm trên danh ứng dụng: Người dùng có thể nhập từ khóa để tìm kiếm;</w:t>
            </w:r>
          </w:p>
          <w:p w14:paraId="38A576AF" w14:textId="77777777" w:rsidR="004F30F8" w:rsidRPr="002215DE" w:rsidRDefault="00523E58" w:rsidP="002215DE">
            <w:pPr>
              <w:pStyle w:val="Style-"/>
            </w:pPr>
            <w:r w:rsidRPr="002215DE">
              <w:t>Bật ứng dụng: Người dùng bật ứng dụng đã cài trên máy client;</w:t>
            </w:r>
          </w:p>
          <w:p w14:paraId="3EC6D863" w14:textId="77777777" w:rsidR="004F30F8" w:rsidRPr="002215DE" w:rsidRDefault="00523E58" w:rsidP="002215DE">
            <w:pPr>
              <w:pStyle w:val="Style-"/>
            </w:pPr>
            <w:r w:rsidRPr="002215DE">
              <w:t>Tắt ứng dụng: Người dùng tắt ứng dụng đã cài trên máy client;</w:t>
            </w:r>
          </w:p>
          <w:p w14:paraId="6D682C5F" w14:textId="77777777" w:rsidR="004F30F8" w:rsidRPr="002215DE" w:rsidRDefault="00523E58" w:rsidP="002215DE">
            <w:pPr>
              <w:pStyle w:val="Style-"/>
            </w:pPr>
            <w:r w:rsidRPr="002215DE">
              <w:t>Xóa ứng dụng: Người dùng có thể xóa một bản ghi ứng dụng;</w:t>
            </w:r>
          </w:p>
          <w:p w14:paraId="507B339E" w14:textId="77777777" w:rsidR="004F30F8" w:rsidRDefault="00523E58" w:rsidP="002215DE">
            <w:pPr>
              <w:pStyle w:val="Style-"/>
              <w:rPr>
                <w:rFonts w:eastAsiaTheme="majorEastAsia" w:cstheme="majorBidi"/>
                <w:b/>
                <w:i/>
                <w:szCs w:val="24"/>
              </w:rPr>
            </w:pPr>
            <w:r w:rsidRPr="002215DE">
              <w:t>Chọn số lượng bản ghi hiển</w:t>
            </w:r>
            <w:r>
              <w:t xml:space="preserve"> thị và phân trang.</w:t>
            </w:r>
          </w:p>
          <w:p w14:paraId="21781F06" w14:textId="77777777" w:rsidR="004F30F8" w:rsidRDefault="004F30F8">
            <w:pPr>
              <w:pStyle w:val="DoanVB"/>
              <w:widowControl w:val="0"/>
              <w:ind w:firstLine="0"/>
              <w:rPr>
                <w:rFonts w:eastAsiaTheme="majorEastAsia" w:cstheme="majorBidi"/>
                <w:b/>
                <w:i/>
                <w:szCs w:val="24"/>
              </w:rPr>
            </w:pPr>
          </w:p>
        </w:tc>
      </w:tr>
      <w:tr w:rsidR="004F30F8" w14:paraId="07E67A86"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DBA6B48" w14:textId="77777777" w:rsidR="004F30F8" w:rsidRDefault="00523E58">
            <w:pPr>
              <w:widowControl w:val="0"/>
              <w:rPr>
                <w:rFonts w:cs="Times New Roman"/>
                <w:b/>
              </w:rPr>
            </w:pPr>
            <w:r>
              <w:rPr>
                <w:rFonts w:cs="Times New Roman"/>
                <w:b/>
              </w:rPr>
              <w:lastRenderedPageBreak/>
              <w:t>Tác nhân</w:t>
            </w:r>
          </w:p>
          <w:p w14:paraId="43B25836"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BEEEC28"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6E0D4380"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FF71ECD"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6657A30" w14:textId="77777777" w:rsidR="004F30F8" w:rsidRDefault="00523E58">
            <w:pPr>
              <w:widowControl w:val="0"/>
              <w:rPr>
                <w:rFonts w:cs="Times New Roman"/>
              </w:rPr>
            </w:pPr>
            <w:r>
              <w:rPr>
                <w:rFonts w:cs="Times New Roman"/>
              </w:rPr>
              <w:t>Sau khi quản trị hệ thống đăng nhập và chọn chức năng quản lý ứng dụng.</w:t>
            </w:r>
          </w:p>
        </w:tc>
      </w:tr>
      <w:tr w:rsidR="004F30F8" w14:paraId="42907382"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DE36AF5"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688AEA61"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44E7FFA" w14:textId="77777777" w:rsidR="004F30F8" w:rsidRDefault="00523E58">
            <w:pPr>
              <w:pStyle w:val="Style-"/>
              <w:widowControl w:val="0"/>
              <w:numPr>
                <w:ilvl w:val="0"/>
                <w:numId w:val="0"/>
              </w:numPr>
              <w:rPr>
                <w:rFonts w:eastAsiaTheme="majorEastAsia" w:cstheme="majorBidi"/>
                <w:b/>
                <w:i/>
                <w:szCs w:val="24"/>
              </w:rPr>
            </w:pPr>
            <w:r>
              <w:t>Hiển thị đầy đủ danh sách ứng dụng trên màn hình.</w:t>
            </w:r>
          </w:p>
        </w:tc>
      </w:tr>
      <w:tr w:rsidR="004F30F8" w14:paraId="2B2A0C15"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3AAC2C53"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A2D4DC8"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70DE57F" w14:textId="77777777" w:rsidR="004F30F8" w:rsidRDefault="00523E58">
            <w:pPr>
              <w:widowControl w:val="0"/>
              <w:rPr>
                <w:rFonts w:cs="Times New Roman"/>
              </w:rPr>
            </w:pPr>
            <w:r>
              <w:rPr>
                <w:rFonts w:cs="Times New Roman"/>
              </w:rPr>
              <w:t>Trạng thái hệ thống không thay đổi.</w:t>
            </w:r>
          </w:p>
        </w:tc>
      </w:tr>
      <w:tr w:rsidR="004F30F8" w14:paraId="3317F73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71E5E65" w14:textId="77777777" w:rsidR="004F30F8" w:rsidRDefault="00523E58">
            <w:pPr>
              <w:widowControl w:val="0"/>
              <w:rPr>
                <w:rFonts w:cs="Times New Roman"/>
                <w:b/>
              </w:rPr>
            </w:pPr>
            <w:r>
              <w:rPr>
                <w:rFonts w:cs="Times New Roman"/>
                <w:b/>
              </w:rPr>
              <w:t>ĐẶC TẢ CHỨC NĂNG</w:t>
            </w:r>
          </w:p>
        </w:tc>
      </w:tr>
      <w:tr w:rsidR="004F30F8" w14:paraId="35C2FCD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97417D4"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4574D25B"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146B130F" w14:textId="77777777" w:rsidR="004F30F8" w:rsidRDefault="00523E58">
            <w:pPr>
              <w:pStyle w:val="DoanVB"/>
              <w:widowControl w:val="0"/>
              <w:rPr>
                <w:rFonts w:eastAsiaTheme="majorEastAsia" w:cstheme="majorBidi"/>
                <w:b/>
                <w:i/>
                <w:szCs w:val="24"/>
              </w:rPr>
            </w:pPr>
            <w:r>
              <w:t>Sau khi đăng nhập vào hệ thống kiểm soát trạng thái, người dùng chọn chức năng “Quản lý ứng dụng” trên thanh menu. Tại giao diện quản lý ứng dụng hiển thị như sau:</w:t>
            </w:r>
          </w:p>
          <w:p w14:paraId="6AC6F473" w14:textId="77777777" w:rsidR="004F30F8" w:rsidRDefault="00523E58" w:rsidP="002215DE">
            <w:pPr>
              <w:pStyle w:val="Style-"/>
              <w:rPr>
                <w:rFonts w:eastAsiaTheme="majorEastAsia" w:cstheme="majorBidi"/>
                <w:b/>
                <w:i/>
                <w:szCs w:val="24"/>
              </w:rPr>
            </w:pPr>
            <w:r w:rsidRPr="002215DE">
              <w:t>Danh</w:t>
            </w:r>
            <w:r>
              <w:t xml:space="preserve"> sách ứng dụng:</w:t>
            </w:r>
          </w:p>
          <w:p w14:paraId="6D9CBCFC" w14:textId="77777777" w:rsidR="004F30F8" w:rsidRPr="002215DE" w:rsidRDefault="00523E58" w:rsidP="002215DE">
            <w:pPr>
              <w:pStyle w:val="Style"/>
            </w:pPr>
            <w:r w:rsidRPr="002215DE">
              <w:t>Danh sách máy client được hiển thị 15 bản ghi trên một trang và có phân trang từ 1 đến hết;</w:t>
            </w:r>
          </w:p>
          <w:p w14:paraId="310B0E40" w14:textId="77777777" w:rsidR="004F30F8" w:rsidRPr="002215DE" w:rsidRDefault="00523E58" w:rsidP="002215DE">
            <w:pPr>
              <w:pStyle w:val="Style"/>
            </w:pPr>
            <w:r w:rsidRPr="002215DE">
              <w:t>Có ô nhập điều kiện tìm kiếm trên danh sách.</w:t>
            </w:r>
          </w:p>
          <w:p w14:paraId="102E8D16" w14:textId="77777777" w:rsidR="004F30F8" w:rsidRDefault="00523E58" w:rsidP="002215DE">
            <w:pPr>
              <w:pStyle w:val="Style"/>
              <w:rPr>
                <w:rFonts w:eastAsiaTheme="majorEastAsia" w:cstheme="majorBidi"/>
                <w:b/>
                <w:i/>
                <w:szCs w:val="24"/>
              </w:rPr>
            </w:pPr>
            <w:r w:rsidRPr="002215DE">
              <w:t>Cho</w:t>
            </w:r>
            <w:r>
              <w:t xml:space="preserve"> phép sắp xếp trên một số cột trên danh sách.</w:t>
            </w:r>
          </w:p>
          <w:p w14:paraId="64E744AE" w14:textId="77777777" w:rsidR="004F30F8" w:rsidRDefault="00523E58" w:rsidP="002215DE">
            <w:pPr>
              <w:pStyle w:val="Style-"/>
              <w:rPr>
                <w:rFonts w:eastAsiaTheme="majorEastAsia" w:cstheme="majorBidi"/>
                <w:b/>
                <w:i/>
                <w:szCs w:val="24"/>
              </w:rPr>
            </w:pPr>
            <w:r>
              <w:t>Nút chức năng:</w:t>
            </w:r>
          </w:p>
          <w:p w14:paraId="1742B030" w14:textId="77777777" w:rsidR="004F30F8" w:rsidRPr="002215DE" w:rsidRDefault="00523E58" w:rsidP="002215DE">
            <w:pPr>
              <w:pStyle w:val="Style"/>
            </w:pPr>
            <w:r w:rsidRPr="002215DE">
              <w:t>Bật (đối với ứng dụng đang hoạt động);</w:t>
            </w:r>
          </w:p>
          <w:p w14:paraId="746DE745" w14:textId="77777777" w:rsidR="004F30F8" w:rsidRPr="002215DE" w:rsidRDefault="00523E58" w:rsidP="002215DE">
            <w:pPr>
              <w:pStyle w:val="Style"/>
            </w:pPr>
            <w:r w:rsidRPr="002215DE">
              <w:t xml:space="preserve">Tắt (đối với ứng dụng ngừng hoạt động); </w:t>
            </w:r>
          </w:p>
          <w:p w14:paraId="374E26FF" w14:textId="77777777" w:rsidR="004F30F8" w:rsidRDefault="00523E58" w:rsidP="002215DE">
            <w:pPr>
              <w:pStyle w:val="Style"/>
              <w:rPr>
                <w:rFonts w:eastAsiaTheme="majorEastAsia" w:cstheme="majorBidi"/>
                <w:b/>
                <w:i/>
                <w:szCs w:val="24"/>
              </w:rPr>
            </w:pPr>
            <w:r w:rsidRPr="002215DE">
              <w:t>Xóa</w:t>
            </w:r>
            <w:r>
              <w:t>.</w:t>
            </w:r>
          </w:p>
          <w:p w14:paraId="4C3AD1E3" w14:textId="77777777" w:rsidR="004F30F8" w:rsidRDefault="00523E58">
            <w:pPr>
              <w:pStyle w:val="Style"/>
              <w:widowControl w:val="0"/>
              <w:numPr>
                <w:ilvl w:val="0"/>
                <w:numId w:val="0"/>
              </w:numPr>
              <w:rPr>
                <w:b/>
                <w:bCs/>
              </w:rPr>
            </w:pPr>
            <w:r>
              <w:rPr>
                <w:b/>
                <w:bCs/>
              </w:rPr>
              <w:t>Luồng 1 – Thực hiện bật ứng dụng:</w:t>
            </w:r>
          </w:p>
          <w:p w14:paraId="0792D5B9" w14:textId="77777777" w:rsidR="004F30F8" w:rsidRPr="002215DE" w:rsidRDefault="00523E58" w:rsidP="002215DE">
            <w:pPr>
              <w:pStyle w:val="Style-"/>
            </w:pPr>
            <w:r w:rsidRPr="002215DE">
              <w:t>Tại màn hình quản lý ứng dụng, người dùng click vào nút “Bật” tại bản ghi ứng dụng ngừng hoạt động.</w:t>
            </w:r>
          </w:p>
          <w:p w14:paraId="271DCF09" w14:textId="2DE37B06" w:rsidR="004F30F8" w:rsidRPr="002215DE" w:rsidRDefault="00523E58" w:rsidP="002215DE">
            <w:pPr>
              <w:pStyle w:val="Style-"/>
            </w:pPr>
            <w:r w:rsidRPr="002215DE">
              <w:t xml:space="preserve">Hệ thống kiểm soát trạng thái sẽ gửi thông tin của ứng đến </w:t>
            </w:r>
            <w:r w:rsidR="00C23168">
              <w:t>ứ</w:t>
            </w:r>
            <w:r w:rsidR="00370745">
              <w:t>ng dụng biên dịch script</w:t>
            </w:r>
            <w:r w:rsidRPr="002215DE">
              <w:t>.</w:t>
            </w:r>
          </w:p>
          <w:p w14:paraId="3D9C41EB" w14:textId="7BC04D7C" w:rsidR="004F30F8" w:rsidRDefault="00370745" w:rsidP="002215DE">
            <w:pPr>
              <w:pStyle w:val="Style-"/>
              <w:rPr>
                <w:rFonts w:eastAsiaTheme="majorEastAsia" w:cstheme="majorBidi"/>
                <w:b/>
                <w:i/>
                <w:szCs w:val="24"/>
              </w:rPr>
            </w:pPr>
            <w:r>
              <w:lastRenderedPageBreak/>
              <w:t>Ứng dụng biên dịch script</w:t>
            </w:r>
            <w:r w:rsidR="00523E58">
              <w:t xml:space="preserve"> sẽ bật ứng dụng đó.</w:t>
            </w:r>
          </w:p>
          <w:p w14:paraId="2E99B04F" w14:textId="77777777" w:rsidR="004F30F8" w:rsidRDefault="00523E58">
            <w:pPr>
              <w:pStyle w:val="Style-"/>
              <w:widowControl w:val="0"/>
              <w:numPr>
                <w:ilvl w:val="0"/>
                <w:numId w:val="0"/>
              </w:numPr>
              <w:rPr>
                <w:b/>
                <w:bCs/>
              </w:rPr>
            </w:pPr>
            <w:r>
              <w:rPr>
                <w:b/>
                <w:bCs/>
              </w:rPr>
              <w:t>Luồng 2 – Thực hiện tắt ứng dụng:</w:t>
            </w:r>
          </w:p>
          <w:p w14:paraId="590D9BAB" w14:textId="77777777" w:rsidR="004F30F8" w:rsidRPr="002215DE" w:rsidRDefault="00523E58" w:rsidP="002215DE">
            <w:pPr>
              <w:pStyle w:val="Style-"/>
            </w:pPr>
            <w:r w:rsidRPr="002215DE">
              <w:t>Tại màn hình quản lý ứng dụng, người dùng click vào nút “Tắt” tại bản ghi ứng dụng đang hoạt động.</w:t>
            </w:r>
          </w:p>
          <w:p w14:paraId="7A19C835" w14:textId="603E5FDB" w:rsidR="004F30F8" w:rsidRPr="002215DE" w:rsidRDefault="00523E58" w:rsidP="002215DE">
            <w:pPr>
              <w:pStyle w:val="Style-"/>
            </w:pPr>
            <w:r w:rsidRPr="002215DE">
              <w:t xml:space="preserve">Hệ thống kiểm soát trạng thái sẽ gửi thông tin của ứng đến </w:t>
            </w:r>
            <w:r w:rsidR="00C23168">
              <w:t>ứ</w:t>
            </w:r>
            <w:r w:rsidR="00370745">
              <w:t>ng dụng biên dịch script</w:t>
            </w:r>
            <w:r w:rsidRPr="002215DE">
              <w:t>.</w:t>
            </w:r>
          </w:p>
          <w:p w14:paraId="4A229855" w14:textId="136DFE83" w:rsidR="004F30F8" w:rsidRDefault="00370745" w:rsidP="002215DE">
            <w:pPr>
              <w:pStyle w:val="Style-"/>
              <w:rPr>
                <w:rFonts w:eastAsiaTheme="majorEastAsia" w:cstheme="majorBidi"/>
                <w:b/>
                <w:i/>
                <w:szCs w:val="24"/>
              </w:rPr>
            </w:pPr>
            <w:r>
              <w:t>Ứng dụng biên dịch script</w:t>
            </w:r>
            <w:r w:rsidR="00523E58">
              <w:t xml:space="preserve"> sẽ tắt ứng dụng đó.</w:t>
            </w:r>
          </w:p>
          <w:p w14:paraId="2C3AD11E" w14:textId="5278193B" w:rsidR="004F30F8" w:rsidRDefault="00523E58">
            <w:pPr>
              <w:pStyle w:val="Style"/>
              <w:widowControl w:val="0"/>
              <w:numPr>
                <w:ilvl w:val="0"/>
                <w:numId w:val="0"/>
              </w:numPr>
              <w:rPr>
                <w:b/>
                <w:bCs/>
              </w:rPr>
            </w:pPr>
            <w:r>
              <w:rPr>
                <w:b/>
                <w:bCs/>
              </w:rPr>
              <w:t xml:space="preserve">Luồng 3 – Thực hiện xóa một bản ghi </w:t>
            </w:r>
            <w:r w:rsidR="00370745">
              <w:rPr>
                <w:b/>
                <w:bCs/>
              </w:rPr>
              <w:t>script</w:t>
            </w:r>
            <w:r>
              <w:rPr>
                <w:b/>
                <w:bCs/>
              </w:rPr>
              <w:t>:</w:t>
            </w:r>
          </w:p>
          <w:p w14:paraId="67753660" w14:textId="77777777" w:rsidR="004F30F8" w:rsidRPr="002215DE" w:rsidRDefault="00523E58" w:rsidP="002215DE">
            <w:pPr>
              <w:pStyle w:val="Style-"/>
            </w:pPr>
            <w:r w:rsidRPr="002215DE">
              <w:t>Tại màn hình quản lý ứng dụng, người dùng sẽ click vào nút “Xóa” trên một bản ghi ứng dụng. Hệ thống sẽ hiển thị một thông báo xác nhận xóa;</w:t>
            </w:r>
          </w:p>
          <w:p w14:paraId="16B3EFD9" w14:textId="77777777" w:rsidR="004F30F8" w:rsidRPr="002215DE" w:rsidRDefault="00523E58" w:rsidP="002215DE">
            <w:pPr>
              <w:pStyle w:val="Style-"/>
            </w:pPr>
            <w:r w:rsidRPr="002215DE">
              <w:t>Nhấn “Đồng ý” để xóa bản ghi vừa chọn;</w:t>
            </w:r>
          </w:p>
          <w:p w14:paraId="10050BB0" w14:textId="77777777" w:rsidR="004F30F8" w:rsidRDefault="00523E58" w:rsidP="002215DE">
            <w:pPr>
              <w:pStyle w:val="Style-"/>
              <w:rPr>
                <w:rFonts w:eastAsiaTheme="majorEastAsia" w:cstheme="majorBidi"/>
                <w:b/>
                <w:i/>
                <w:szCs w:val="24"/>
              </w:rPr>
            </w:pPr>
            <w:r w:rsidRPr="002215DE">
              <w:t>Nhấn</w:t>
            </w:r>
            <w:r>
              <w:t xml:space="preserve"> “Hủy bỏ” để trở lại.</w:t>
            </w:r>
          </w:p>
          <w:p w14:paraId="2C9E06BA" w14:textId="77777777" w:rsidR="004F30F8" w:rsidRDefault="004F30F8">
            <w:pPr>
              <w:pStyle w:val="Style-"/>
              <w:widowControl w:val="0"/>
              <w:numPr>
                <w:ilvl w:val="0"/>
                <w:numId w:val="0"/>
              </w:numPr>
              <w:rPr>
                <w:rFonts w:eastAsiaTheme="majorEastAsia" w:cstheme="majorBidi"/>
                <w:b/>
                <w:i/>
                <w:szCs w:val="24"/>
              </w:rPr>
            </w:pPr>
          </w:p>
        </w:tc>
      </w:tr>
      <w:tr w:rsidR="004F30F8" w14:paraId="5683880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DB6BD29"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7EA5DC8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F06BFAD" w14:textId="3D91AAFF" w:rsidR="004F30F8" w:rsidRDefault="00523E58">
            <w:pPr>
              <w:pStyle w:val="DoanVB"/>
              <w:widowControl w:val="0"/>
              <w:rPr>
                <w:rFonts w:eastAsiaTheme="majorEastAsia" w:cstheme="majorBidi"/>
                <w:b/>
                <w:i/>
                <w:szCs w:val="24"/>
              </w:rPr>
            </w:pPr>
            <w:r>
              <w:t xml:space="preserve">Hệ thống hiển thị thông báo không hợp lệ trong trường hợp vi phạm điều kiện xóa </w:t>
            </w:r>
            <w:r w:rsidR="00370745">
              <w:t>script</w:t>
            </w:r>
            <w:r>
              <w:t>.</w:t>
            </w:r>
          </w:p>
          <w:p w14:paraId="10F413BC" w14:textId="3D9BC6D4" w:rsidR="004F30F8" w:rsidRDefault="00370745">
            <w:pPr>
              <w:pStyle w:val="DoanVB"/>
              <w:widowControl w:val="0"/>
              <w:rPr>
                <w:rFonts w:eastAsiaTheme="majorEastAsia" w:cstheme="majorBidi"/>
                <w:b/>
                <w:i/>
                <w:szCs w:val="24"/>
              </w:rPr>
            </w:pPr>
            <w:r>
              <w:t>Ứng dụng biên dịch script</w:t>
            </w:r>
            <w:r w:rsidR="00523E58">
              <w:t xml:space="preserve"> bị mất kết nối đến hệ thống kiểm soát trạng thái.</w:t>
            </w:r>
          </w:p>
        </w:tc>
      </w:tr>
      <w:tr w:rsidR="004F30F8" w14:paraId="413BC0A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C090619" w14:textId="77777777" w:rsidR="004F30F8" w:rsidRDefault="00523E58">
            <w:pPr>
              <w:widowControl w:val="0"/>
              <w:rPr>
                <w:rFonts w:cs="Times New Roman"/>
              </w:rPr>
            </w:pPr>
            <w:r>
              <w:rPr>
                <w:rFonts w:cs="Times New Roman"/>
                <w:b/>
              </w:rPr>
              <w:t>Giao diện minh họa</w:t>
            </w:r>
          </w:p>
        </w:tc>
      </w:tr>
      <w:tr w:rsidR="004F30F8" w14:paraId="3F3A2D2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C59A845" w14:textId="77777777" w:rsidR="004F30F8" w:rsidRDefault="00523E58">
            <w:pPr>
              <w:keepNext/>
              <w:widowControl w:val="0"/>
              <w:spacing w:before="0" w:after="200" w:line="240" w:lineRule="auto"/>
              <w:rPr>
                <w:rFonts w:eastAsiaTheme="majorEastAsia" w:cstheme="majorBidi"/>
                <w:b/>
                <w:i/>
                <w:szCs w:val="24"/>
              </w:rPr>
            </w:pPr>
            <w:r>
              <w:rPr>
                <w:noProof/>
              </w:rPr>
              <w:drawing>
                <wp:inline distT="0" distB="0" distL="0" distR="0" wp14:anchorId="780785A3" wp14:editId="539EB38D">
                  <wp:extent cx="5983605" cy="1663700"/>
                  <wp:effectExtent l="0" t="0" r="0" b="0"/>
                  <wp:docPr id="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5"/>
                          <pic:cNvPicPr>
                            <a:picLocks noChangeAspect="1" noChangeArrowheads="1"/>
                          </pic:cNvPicPr>
                        </pic:nvPicPr>
                        <pic:blipFill>
                          <a:blip r:embed="rId25"/>
                          <a:stretch>
                            <a:fillRect/>
                          </a:stretch>
                        </pic:blipFill>
                        <pic:spPr bwMode="auto">
                          <a:xfrm>
                            <a:off x="0" y="0"/>
                            <a:ext cx="5983605" cy="1663700"/>
                          </a:xfrm>
                          <a:prstGeom prst="rect">
                            <a:avLst/>
                          </a:prstGeom>
                        </pic:spPr>
                      </pic:pic>
                    </a:graphicData>
                  </a:graphic>
                </wp:inline>
              </w:drawing>
            </w:r>
          </w:p>
          <w:p w14:paraId="0699395C" w14:textId="2CE90703"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7</w:t>
            </w:r>
            <w:r w:rsidR="00681A61">
              <w:fldChar w:fldCharType="end"/>
            </w:r>
            <w:r>
              <w:t>.Giao diện màn hình danh sách ứng dụng</w:t>
            </w:r>
          </w:p>
        </w:tc>
      </w:tr>
    </w:tbl>
    <w:p w14:paraId="35E3FE60" w14:textId="77777777" w:rsidR="004F30F8" w:rsidRDefault="00523E58">
      <w:pPr>
        <w:pStyle w:val="Heading2"/>
        <w:rPr>
          <w:i/>
          <w:szCs w:val="24"/>
        </w:rPr>
      </w:pPr>
      <w:r>
        <w:t>Cập nhật ứng dụn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220A97D5"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6A2795A" w14:textId="77777777" w:rsidR="004F30F8" w:rsidRDefault="00523E58">
            <w:pPr>
              <w:widowControl w:val="0"/>
              <w:rPr>
                <w:rFonts w:cs="Times New Roman"/>
                <w:b/>
              </w:rPr>
            </w:pPr>
            <w:r>
              <w:rPr>
                <w:rFonts w:cs="Times New Roman"/>
                <w:b/>
              </w:rPr>
              <w:t>UC#06</w:t>
            </w:r>
          </w:p>
        </w:tc>
        <w:tc>
          <w:tcPr>
            <w:tcW w:w="5617" w:type="dxa"/>
            <w:tcBorders>
              <w:top w:val="single" w:sz="4" w:space="0" w:color="808080"/>
              <w:left w:val="single" w:sz="4" w:space="0" w:color="808080"/>
              <w:bottom w:val="single" w:sz="4" w:space="0" w:color="808080"/>
              <w:right w:val="single" w:sz="4" w:space="0" w:color="808080"/>
            </w:tcBorders>
            <w:vAlign w:val="center"/>
          </w:tcPr>
          <w:p w14:paraId="22162852" w14:textId="77777777" w:rsidR="004F30F8" w:rsidRDefault="00523E58">
            <w:pPr>
              <w:widowControl w:val="0"/>
              <w:rPr>
                <w:rFonts w:cs="Times New Roman"/>
                <w:b/>
              </w:rPr>
            </w:pPr>
            <w:r>
              <w:rPr>
                <w:rFonts w:cs="Times New Roman"/>
                <w:b/>
              </w:rPr>
              <w:t>Cập nhật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47159539"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7FD7A8CE"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B6F7DFB"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F40B11E" w14:textId="77777777" w:rsidR="004F30F8" w:rsidRDefault="00523E58">
            <w:pPr>
              <w:pStyle w:val="DoanVB"/>
              <w:widowControl w:val="0"/>
              <w:rPr>
                <w:rFonts w:eastAsiaTheme="majorEastAsia" w:cstheme="majorBidi"/>
                <w:b/>
                <w:i/>
                <w:szCs w:val="24"/>
              </w:rPr>
            </w:pPr>
            <w:r>
              <w:t>Hệ thống kiểm soát trạng thái cho phép ứng dụng được cài đặt và chạy trên máy client mà hệ thống quản lý. Ứng dụng sẽ định kì gửi yêu cầu cập nhật thông tin đến hệ thống.</w:t>
            </w:r>
          </w:p>
        </w:tc>
      </w:tr>
      <w:tr w:rsidR="004F30F8" w14:paraId="54DFF816"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F73F008" w14:textId="77777777" w:rsidR="004F30F8" w:rsidRDefault="00523E58">
            <w:pPr>
              <w:widowControl w:val="0"/>
              <w:rPr>
                <w:rFonts w:cs="Times New Roman"/>
                <w:b/>
              </w:rPr>
            </w:pPr>
            <w:r>
              <w:rPr>
                <w:rFonts w:cs="Times New Roman"/>
                <w:b/>
              </w:rPr>
              <w:lastRenderedPageBreak/>
              <w:t>Tác nhân</w:t>
            </w:r>
          </w:p>
          <w:p w14:paraId="6DCC2CDC"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CE1D87A" w14:textId="77777777" w:rsidR="004F30F8" w:rsidRPr="009260AD" w:rsidRDefault="00523E58" w:rsidP="009260AD">
            <w:pPr>
              <w:pStyle w:val="Style-"/>
            </w:pPr>
            <w:r w:rsidRPr="009260AD">
              <w:t>Ứng dụng.</w:t>
            </w:r>
          </w:p>
          <w:p w14:paraId="0F3A912C" w14:textId="77777777" w:rsidR="004F30F8" w:rsidRDefault="00523E58" w:rsidP="009260AD">
            <w:pPr>
              <w:pStyle w:val="Style-"/>
              <w:rPr>
                <w:rFonts w:eastAsiaTheme="majorEastAsia" w:cstheme="majorBidi"/>
                <w:b/>
                <w:i/>
                <w:szCs w:val="24"/>
              </w:rPr>
            </w:pPr>
            <w:r w:rsidRPr="009260AD">
              <w:t>Hệ thống</w:t>
            </w:r>
            <w:r>
              <w:t xml:space="preserve"> kiểm soát trạng thái.</w:t>
            </w:r>
          </w:p>
        </w:tc>
      </w:tr>
      <w:tr w:rsidR="004F30F8" w14:paraId="396DB4E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F3D3930"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AC7AE11" w14:textId="77777777" w:rsidR="004F30F8" w:rsidRDefault="00523E58">
            <w:pPr>
              <w:widowControl w:val="0"/>
              <w:rPr>
                <w:rFonts w:cs="Times New Roman"/>
              </w:rPr>
            </w:pPr>
            <w:r>
              <w:rPr>
                <w:rFonts w:cs="Times New Roman"/>
              </w:rPr>
              <w:t>Ứng dụng được cài đặt và chạy trên máy client mà hệ thống kiểm soát trạng thái quản lý.</w:t>
            </w:r>
          </w:p>
        </w:tc>
      </w:tr>
      <w:tr w:rsidR="004F30F8" w14:paraId="17AD9879"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0C16C30"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76053B7"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5786B00" w14:textId="77777777" w:rsidR="004F30F8" w:rsidRDefault="00523E58">
            <w:pPr>
              <w:pStyle w:val="Style-"/>
              <w:widowControl w:val="0"/>
              <w:numPr>
                <w:ilvl w:val="0"/>
                <w:numId w:val="0"/>
              </w:numPr>
              <w:rPr>
                <w:rFonts w:eastAsiaTheme="majorEastAsia" w:cstheme="majorBidi"/>
                <w:b/>
                <w:i/>
                <w:szCs w:val="24"/>
              </w:rPr>
            </w:pPr>
            <w:r>
              <w:t>Cập nhật thành công thông tin của ứng dụng vào hệ thống kiểm soát trạng thái.</w:t>
            </w:r>
          </w:p>
        </w:tc>
      </w:tr>
      <w:tr w:rsidR="004F30F8" w14:paraId="597E27B0"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79BF19A5"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347B7EB"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1677847" w14:textId="77777777" w:rsidR="004F30F8" w:rsidRDefault="00523E58">
            <w:pPr>
              <w:widowControl w:val="0"/>
              <w:rPr>
                <w:rFonts w:cs="Times New Roman"/>
              </w:rPr>
            </w:pPr>
            <w:r>
              <w:rPr>
                <w:rFonts w:cs="Times New Roman"/>
              </w:rPr>
              <w:t>Trạng thái hệ thống không thay đổi.</w:t>
            </w:r>
          </w:p>
        </w:tc>
      </w:tr>
      <w:tr w:rsidR="004F30F8" w14:paraId="4DF3D2B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7C57A5B" w14:textId="77777777" w:rsidR="004F30F8" w:rsidRDefault="00523E58">
            <w:pPr>
              <w:widowControl w:val="0"/>
              <w:rPr>
                <w:rFonts w:cs="Times New Roman"/>
                <w:b/>
              </w:rPr>
            </w:pPr>
            <w:r>
              <w:rPr>
                <w:rFonts w:cs="Times New Roman"/>
                <w:b/>
              </w:rPr>
              <w:t>ĐẶC TẢ CHỨC NĂNG</w:t>
            </w:r>
          </w:p>
        </w:tc>
      </w:tr>
      <w:tr w:rsidR="004F30F8" w14:paraId="5DA2E5E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DE7B8A2"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12CBD9E3"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D59F06F" w14:textId="77777777" w:rsidR="004F30F8" w:rsidRDefault="00523E58">
            <w:pPr>
              <w:pStyle w:val="DoanVB"/>
              <w:widowControl w:val="0"/>
              <w:rPr>
                <w:rFonts w:eastAsiaTheme="majorEastAsia" w:cstheme="majorBidi"/>
                <w:b/>
                <w:i/>
                <w:szCs w:val="24"/>
              </w:rPr>
            </w:pPr>
            <w:r>
              <w:t>Khi hệ thống kiểm soát trạng thái nhận được thông tin từ ứng dụng, hệ thống sẽ kiểm tra thông tin có tồn tại trong hệ thống không. Nếu đã tồn tại thì thực hiện cập nhật ứng dụng, ngược lại thực hiện thêm mới ứng dụng vào hệ thống.</w:t>
            </w:r>
          </w:p>
          <w:p w14:paraId="0E69AA4B" w14:textId="77777777" w:rsidR="004F30F8" w:rsidRDefault="00523E58">
            <w:pPr>
              <w:pStyle w:val="DoanVB"/>
              <w:widowControl w:val="0"/>
              <w:ind w:firstLine="0"/>
              <w:rPr>
                <w:b/>
                <w:bCs/>
              </w:rPr>
            </w:pPr>
            <w:r>
              <w:rPr>
                <w:b/>
                <w:bCs/>
              </w:rPr>
              <w:t>Luồng 1 – Thực hiện thêm mới:</w:t>
            </w:r>
          </w:p>
          <w:p w14:paraId="06B6BC2B" w14:textId="77777777" w:rsidR="004F30F8" w:rsidRDefault="00523E58" w:rsidP="009260AD">
            <w:pPr>
              <w:pStyle w:val="Style-"/>
              <w:rPr>
                <w:rFonts w:eastAsiaTheme="majorEastAsia" w:cstheme="majorBidi"/>
                <w:b/>
                <w:i/>
                <w:szCs w:val="24"/>
              </w:rPr>
            </w:pPr>
            <w:r>
              <w:t>Kiểm tra thông tin của ứng dụng không tồn tại trong hệ thống kiểm soát trạng thái, hệ thống sẽ thực hiện thêm mới ứng dụng với các trường thông tin sau:</w:t>
            </w:r>
          </w:p>
          <w:p w14:paraId="2B5D6496" w14:textId="77777777" w:rsidR="004F30F8" w:rsidRPr="009260AD" w:rsidRDefault="00523E58" w:rsidP="009260AD">
            <w:pPr>
              <w:pStyle w:val="Style"/>
            </w:pPr>
            <w:r w:rsidRPr="009260AD">
              <w:t>Tên ứng dụng;</w:t>
            </w:r>
          </w:p>
          <w:p w14:paraId="38E8935A" w14:textId="77777777" w:rsidR="004F30F8" w:rsidRPr="009260AD" w:rsidRDefault="00523E58" w:rsidP="009260AD">
            <w:pPr>
              <w:pStyle w:val="Style"/>
            </w:pPr>
            <w:r w:rsidRPr="009260AD">
              <w:t>ID của ứng dụng;</w:t>
            </w:r>
          </w:p>
          <w:p w14:paraId="4D69BAC3" w14:textId="77777777" w:rsidR="004F30F8" w:rsidRPr="009260AD" w:rsidRDefault="00523E58" w:rsidP="009260AD">
            <w:pPr>
              <w:pStyle w:val="Style"/>
            </w:pPr>
            <w:r w:rsidRPr="009260AD">
              <w:t>Version;</w:t>
            </w:r>
          </w:p>
          <w:p w14:paraId="6C2EA739" w14:textId="77777777" w:rsidR="004F30F8" w:rsidRPr="009260AD" w:rsidRDefault="00523E58" w:rsidP="009260AD">
            <w:pPr>
              <w:pStyle w:val="Style"/>
            </w:pPr>
            <w:r w:rsidRPr="009260AD">
              <w:t>Thời gian thêm mới;</w:t>
            </w:r>
          </w:p>
          <w:p w14:paraId="54D2347C" w14:textId="77777777" w:rsidR="004F30F8" w:rsidRPr="009260AD" w:rsidRDefault="00523E58" w:rsidP="009260AD">
            <w:pPr>
              <w:pStyle w:val="Style"/>
            </w:pPr>
            <w:r w:rsidRPr="009260AD">
              <w:t>ID tiến trình ứng dụng đang chạy;</w:t>
            </w:r>
          </w:p>
          <w:p w14:paraId="1F345FC7" w14:textId="77777777" w:rsidR="004F30F8" w:rsidRPr="009260AD" w:rsidRDefault="00523E58" w:rsidP="009260AD">
            <w:pPr>
              <w:pStyle w:val="Style"/>
            </w:pPr>
            <w:r w:rsidRPr="009260AD">
              <w:t>Đường dẫn file .exe của ứng dụng.</w:t>
            </w:r>
          </w:p>
          <w:p w14:paraId="374B09E5" w14:textId="77777777" w:rsidR="004F30F8" w:rsidRPr="009260AD" w:rsidRDefault="00523E58" w:rsidP="009260AD">
            <w:pPr>
              <w:pStyle w:val="Style"/>
            </w:pPr>
            <w:r w:rsidRPr="009260AD">
              <w:t>ID của máy client (được xác định bằng IP Lan và IP Public mà ứng dụng gửi đến hệ thống);</w:t>
            </w:r>
          </w:p>
          <w:p w14:paraId="54C75D4C" w14:textId="77777777" w:rsidR="004F30F8" w:rsidRDefault="00523E58">
            <w:pPr>
              <w:pStyle w:val="Style"/>
              <w:widowControl w:val="0"/>
              <w:numPr>
                <w:ilvl w:val="0"/>
                <w:numId w:val="0"/>
              </w:numPr>
              <w:rPr>
                <w:b/>
                <w:bCs/>
              </w:rPr>
            </w:pPr>
            <w:r>
              <w:rPr>
                <w:b/>
                <w:bCs/>
              </w:rPr>
              <w:t>Luồng 2 – Cập nhật ứng dụng:</w:t>
            </w:r>
          </w:p>
          <w:p w14:paraId="7F5314E8" w14:textId="77777777" w:rsidR="004F30F8" w:rsidRDefault="00523E58" w:rsidP="009260AD">
            <w:pPr>
              <w:pStyle w:val="Style-"/>
              <w:rPr>
                <w:rFonts w:eastAsiaTheme="majorEastAsia" w:cstheme="majorBidi"/>
                <w:b/>
                <w:i/>
                <w:szCs w:val="24"/>
              </w:rPr>
            </w:pPr>
            <w:r>
              <w:t xml:space="preserve">Kiểm tra </w:t>
            </w:r>
            <w:r w:rsidRPr="009260AD">
              <w:t>thông</w:t>
            </w:r>
            <w:r>
              <w:t xml:space="preserve"> tin của ứng dụng đã có trong hệ thống kiểm soát trạng thái, hệ thống thực hiện cập nhật ứng dụng với các trường thông tin sau:</w:t>
            </w:r>
          </w:p>
          <w:p w14:paraId="3156027E" w14:textId="77777777" w:rsidR="004F30F8" w:rsidRPr="009260AD" w:rsidRDefault="00523E58" w:rsidP="009260AD">
            <w:pPr>
              <w:pStyle w:val="Style"/>
            </w:pPr>
            <w:r w:rsidRPr="009260AD">
              <w:t>Tên ứng dụng;</w:t>
            </w:r>
          </w:p>
          <w:p w14:paraId="4BAA5924" w14:textId="77777777" w:rsidR="004F30F8" w:rsidRPr="009260AD" w:rsidRDefault="00523E58" w:rsidP="009260AD">
            <w:pPr>
              <w:pStyle w:val="Style"/>
            </w:pPr>
            <w:r w:rsidRPr="009260AD">
              <w:t>Version;</w:t>
            </w:r>
          </w:p>
          <w:p w14:paraId="612A8AD9" w14:textId="77777777" w:rsidR="004F30F8" w:rsidRPr="009260AD" w:rsidRDefault="00523E58" w:rsidP="009260AD">
            <w:pPr>
              <w:pStyle w:val="Style"/>
            </w:pPr>
            <w:r w:rsidRPr="009260AD">
              <w:t>Thời gian thêm mới;</w:t>
            </w:r>
          </w:p>
          <w:p w14:paraId="381D9FB1" w14:textId="77777777" w:rsidR="004F30F8" w:rsidRPr="009260AD" w:rsidRDefault="00523E58" w:rsidP="009260AD">
            <w:pPr>
              <w:pStyle w:val="Style"/>
            </w:pPr>
            <w:r w:rsidRPr="009260AD">
              <w:t>ID tiến trình ứng dụng đang chạy;</w:t>
            </w:r>
          </w:p>
          <w:p w14:paraId="6384229D" w14:textId="77777777" w:rsidR="004F30F8" w:rsidRPr="009260AD" w:rsidRDefault="00523E58" w:rsidP="009260AD">
            <w:pPr>
              <w:pStyle w:val="Style"/>
            </w:pPr>
            <w:r w:rsidRPr="009260AD">
              <w:t>Đường dẫn file .exe của ứng dụng.</w:t>
            </w:r>
          </w:p>
          <w:p w14:paraId="5F30CEA7" w14:textId="77777777" w:rsidR="004F30F8" w:rsidRPr="009260AD" w:rsidRDefault="00523E58" w:rsidP="009260AD">
            <w:pPr>
              <w:pStyle w:val="Style"/>
            </w:pPr>
            <w:r w:rsidRPr="009260AD">
              <w:t>ID của máy client (được xác định bằng IP Lan và IP Public mà ứng dụng gửi đến hệ thống);</w:t>
            </w:r>
          </w:p>
          <w:p w14:paraId="6E74D2E7" w14:textId="77777777" w:rsidR="004F30F8" w:rsidRDefault="004F30F8">
            <w:pPr>
              <w:pStyle w:val="Style"/>
              <w:widowControl w:val="0"/>
              <w:numPr>
                <w:ilvl w:val="0"/>
                <w:numId w:val="0"/>
              </w:numPr>
              <w:ind w:left="1135" w:hanging="283"/>
              <w:rPr>
                <w:rFonts w:eastAsiaTheme="majorEastAsia" w:cstheme="majorBidi"/>
                <w:b/>
                <w:i/>
                <w:szCs w:val="24"/>
              </w:rPr>
            </w:pPr>
          </w:p>
        </w:tc>
      </w:tr>
      <w:tr w:rsidR="004F30F8" w14:paraId="142DF8D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1729795"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167DC11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42B0DF92" w14:textId="77777777" w:rsidR="004F30F8" w:rsidRDefault="00523E58">
            <w:pPr>
              <w:pStyle w:val="DoanVB"/>
              <w:widowControl w:val="0"/>
              <w:ind w:firstLine="0"/>
              <w:rPr>
                <w:rFonts w:eastAsiaTheme="majorEastAsia" w:cstheme="majorBidi"/>
                <w:b/>
                <w:i/>
                <w:szCs w:val="24"/>
              </w:rPr>
            </w:pPr>
            <w:r>
              <w:t>N/A</w:t>
            </w:r>
          </w:p>
        </w:tc>
      </w:tr>
    </w:tbl>
    <w:p w14:paraId="7165CCD9" w14:textId="77777777" w:rsidR="004F30F8" w:rsidRDefault="00523E58">
      <w:pPr>
        <w:pStyle w:val="Heading2"/>
        <w:rPr>
          <w:i/>
          <w:szCs w:val="24"/>
        </w:rPr>
      </w:pPr>
      <w:r>
        <w:t>Quản lý nhóm quyền</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60513748"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97088D5" w14:textId="77777777" w:rsidR="004F30F8" w:rsidRDefault="00523E58">
            <w:pPr>
              <w:widowControl w:val="0"/>
              <w:rPr>
                <w:rFonts w:cs="Times New Roman"/>
                <w:b/>
              </w:rPr>
            </w:pPr>
            <w:r>
              <w:rPr>
                <w:rFonts w:cs="Times New Roman"/>
                <w:b/>
              </w:rPr>
              <w:t>UC#07</w:t>
            </w:r>
          </w:p>
        </w:tc>
        <w:tc>
          <w:tcPr>
            <w:tcW w:w="5617" w:type="dxa"/>
            <w:tcBorders>
              <w:top w:val="single" w:sz="4" w:space="0" w:color="808080"/>
              <w:left w:val="single" w:sz="4" w:space="0" w:color="808080"/>
              <w:bottom w:val="single" w:sz="4" w:space="0" w:color="808080"/>
              <w:right w:val="single" w:sz="4" w:space="0" w:color="808080"/>
            </w:tcBorders>
            <w:vAlign w:val="center"/>
          </w:tcPr>
          <w:p w14:paraId="1D3E31B7" w14:textId="77777777" w:rsidR="004F30F8" w:rsidRDefault="00523E58">
            <w:pPr>
              <w:widowControl w:val="0"/>
              <w:rPr>
                <w:rFonts w:cs="Times New Roman"/>
                <w:b/>
              </w:rPr>
            </w:pPr>
            <w:r>
              <w:rPr>
                <w:rFonts w:cs="Times New Roman"/>
                <w:b/>
              </w:rPr>
              <w:t>Quản lý nhóm quyền</w:t>
            </w:r>
          </w:p>
        </w:tc>
        <w:tc>
          <w:tcPr>
            <w:tcW w:w="1924" w:type="dxa"/>
            <w:tcBorders>
              <w:top w:val="single" w:sz="4" w:space="0" w:color="808080"/>
              <w:left w:val="single" w:sz="4" w:space="0" w:color="808080"/>
              <w:bottom w:val="single" w:sz="4" w:space="0" w:color="808080"/>
              <w:right w:val="single" w:sz="4" w:space="0" w:color="808080"/>
            </w:tcBorders>
            <w:vAlign w:val="center"/>
          </w:tcPr>
          <w:p w14:paraId="76060741"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1E7BA80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6C2A9F0"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4FE1B6E" w14:textId="77777777" w:rsidR="004F30F8" w:rsidRDefault="00523E58">
            <w:pPr>
              <w:pStyle w:val="DoanVB"/>
              <w:widowControl w:val="0"/>
              <w:rPr>
                <w:rFonts w:eastAsiaTheme="majorEastAsia" w:cstheme="majorBidi"/>
                <w:b/>
                <w:i/>
                <w:szCs w:val="24"/>
              </w:rPr>
            </w:pPr>
            <w:r>
              <w:t>Hệ thống kiểm soát trạng thái cho phép người dùng có thể thực hiện các thao tác quản lý nhóm quyền bao gồm:</w:t>
            </w:r>
          </w:p>
          <w:p w14:paraId="736F0A1F" w14:textId="77777777" w:rsidR="004F30F8" w:rsidRPr="009260AD" w:rsidRDefault="00523E58" w:rsidP="009260AD">
            <w:pPr>
              <w:pStyle w:val="Style-"/>
            </w:pPr>
            <w:r w:rsidRPr="009260AD">
              <w:t>Thêm mới nhóm quyền: Cho phép người dùng thêm mới một bản ghi nhóm quyền.</w:t>
            </w:r>
          </w:p>
          <w:p w14:paraId="05E44C30" w14:textId="77777777" w:rsidR="004F30F8" w:rsidRPr="009260AD" w:rsidRDefault="00523E58" w:rsidP="009260AD">
            <w:pPr>
              <w:pStyle w:val="Style-"/>
            </w:pPr>
            <w:r w:rsidRPr="009260AD">
              <w:t>Cập nhật nhóm quyền: Cho phép người dùng cập nhật một bản ghi nhóm quyền.</w:t>
            </w:r>
          </w:p>
          <w:p w14:paraId="224B89E8" w14:textId="77777777" w:rsidR="004F30F8" w:rsidRPr="009260AD" w:rsidRDefault="00523E58" w:rsidP="009260AD">
            <w:pPr>
              <w:pStyle w:val="Style-"/>
            </w:pPr>
            <w:r w:rsidRPr="009260AD">
              <w:t>Chỉ định các quyền có trong nhóm quyền đã thêm mới;</w:t>
            </w:r>
          </w:p>
          <w:p w14:paraId="46F65329" w14:textId="77777777" w:rsidR="004F30F8" w:rsidRPr="009260AD" w:rsidRDefault="00523E58" w:rsidP="009260AD">
            <w:pPr>
              <w:pStyle w:val="Style-"/>
            </w:pPr>
            <w:r w:rsidRPr="009260AD">
              <w:t>Tìm kiếm nhóm quyền theo từ khóa: Cho phép người dùng nhập từ khóa để tìm kiếm.</w:t>
            </w:r>
          </w:p>
          <w:p w14:paraId="72E1297A" w14:textId="77777777" w:rsidR="004F30F8" w:rsidRDefault="00523E58" w:rsidP="009260AD">
            <w:pPr>
              <w:pStyle w:val="Style-"/>
              <w:rPr>
                <w:rFonts w:eastAsiaTheme="majorEastAsia" w:cstheme="majorBidi"/>
                <w:b/>
                <w:i/>
                <w:szCs w:val="24"/>
              </w:rPr>
            </w:pPr>
            <w:r w:rsidRPr="009260AD">
              <w:t>Chọn số lượng</w:t>
            </w:r>
            <w:r>
              <w:t xml:space="preserve"> bản ghi hiển thị và phân trang.</w:t>
            </w:r>
          </w:p>
          <w:p w14:paraId="43012881" w14:textId="77777777" w:rsidR="004F30F8" w:rsidRDefault="004F30F8">
            <w:pPr>
              <w:pStyle w:val="DoanVB"/>
              <w:widowControl w:val="0"/>
              <w:ind w:firstLine="0"/>
              <w:rPr>
                <w:rFonts w:eastAsiaTheme="majorEastAsia" w:cstheme="majorBidi"/>
                <w:b/>
                <w:i/>
                <w:szCs w:val="24"/>
              </w:rPr>
            </w:pPr>
          </w:p>
        </w:tc>
      </w:tr>
      <w:tr w:rsidR="004F30F8" w14:paraId="4731FF54"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8E9826A" w14:textId="77777777" w:rsidR="004F30F8" w:rsidRDefault="00523E58">
            <w:pPr>
              <w:widowControl w:val="0"/>
              <w:rPr>
                <w:rFonts w:cs="Times New Roman"/>
                <w:b/>
              </w:rPr>
            </w:pPr>
            <w:r>
              <w:rPr>
                <w:rFonts w:cs="Times New Roman"/>
                <w:b/>
              </w:rPr>
              <w:t>Tác nhân</w:t>
            </w:r>
          </w:p>
          <w:p w14:paraId="013CD1A3"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5430560"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5CAE5F86"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41D1B7C"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BB43DA9" w14:textId="77777777" w:rsidR="004F30F8" w:rsidRDefault="00523E58">
            <w:pPr>
              <w:widowControl w:val="0"/>
              <w:rPr>
                <w:rFonts w:cs="Times New Roman"/>
              </w:rPr>
            </w:pPr>
            <w:r>
              <w:rPr>
                <w:rFonts w:cs="Times New Roman"/>
              </w:rPr>
              <w:t>Sau khi quản trị hệ thống đăng nhập và chọn chức năng quản lý nhóm quyền.</w:t>
            </w:r>
          </w:p>
        </w:tc>
      </w:tr>
      <w:tr w:rsidR="004F30F8" w14:paraId="2AC32B70"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28937D6F"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D3FD86D"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55EA3EA" w14:textId="77777777" w:rsidR="004F30F8" w:rsidRDefault="00523E58">
            <w:pPr>
              <w:pStyle w:val="Style-"/>
              <w:widowControl w:val="0"/>
              <w:numPr>
                <w:ilvl w:val="0"/>
                <w:numId w:val="0"/>
              </w:numPr>
              <w:rPr>
                <w:rFonts w:eastAsiaTheme="majorEastAsia" w:cstheme="majorBidi"/>
                <w:b/>
                <w:i/>
                <w:szCs w:val="24"/>
              </w:rPr>
            </w:pPr>
            <w:r>
              <w:t>Cập nhật thành công cho quản lý nhóm quyền và lưu dữ liệu vào hệ thống.</w:t>
            </w:r>
          </w:p>
        </w:tc>
      </w:tr>
      <w:tr w:rsidR="004F30F8" w14:paraId="5C4CEF17"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1C6642F4"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A234743"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67186CB" w14:textId="77777777" w:rsidR="004F30F8" w:rsidRDefault="00523E58">
            <w:pPr>
              <w:widowControl w:val="0"/>
              <w:rPr>
                <w:rFonts w:cs="Times New Roman"/>
              </w:rPr>
            </w:pPr>
            <w:r>
              <w:rPr>
                <w:rFonts w:cs="Times New Roman"/>
              </w:rPr>
              <w:t>Trạng thái hệ thống không thay đổi.</w:t>
            </w:r>
          </w:p>
        </w:tc>
      </w:tr>
      <w:tr w:rsidR="004F30F8" w14:paraId="707EBA3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E7D1AED" w14:textId="77777777" w:rsidR="004F30F8" w:rsidRDefault="00523E58">
            <w:pPr>
              <w:widowControl w:val="0"/>
              <w:rPr>
                <w:rFonts w:cs="Times New Roman"/>
                <w:b/>
              </w:rPr>
            </w:pPr>
            <w:r>
              <w:rPr>
                <w:rFonts w:cs="Times New Roman"/>
                <w:b/>
              </w:rPr>
              <w:t>ĐẶC TẢ CHỨC NĂNG</w:t>
            </w:r>
          </w:p>
        </w:tc>
      </w:tr>
      <w:tr w:rsidR="004F30F8" w14:paraId="31360C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8BA615D"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64C8C86"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177F07D" w14:textId="77777777" w:rsidR="004F30F8" w:rsidRDefault="00523E58">
            <w:pPr>
              <w:pStyle w:val="DoanVB"/>
              <w:widowControl w:val="0"/>
              <w:rPr>
                <w:rFonts w:eastAsiaTheme="majorEastAsia" w:cstheme="majorBidi"/>
                <w:b/>
                <w:i/>
                <w:szCs w:val="24"/>
              </w:rPr>
            </w:pPr>
            <w:r>
              <w:t>Sau khi đăng nhập vào hệ thống kiểm soát trạng thái, người dùng chọn chức năng “Quản lý nhóm quyền” trên thanh menu. Tại giao diện quản lý nhóm quyền hiển thị như sau:</w:t>
            </w:r>
          </w:p>
          <w:p w14:paraId="7151A8A0" w14:textId="77777777" w:rsidR="004F30F8" w:rsidRDefault="00523E58" w:rsidP="009260AD">
            <w:pPr>
              <w:pStyle w:val="Style-"/>
              <w:rPr>
                <w:rFonts w:eastAsiaTheme="majorEastAsia" w:cstheme="majorBidi"/>
                <w:b/>
                <w:i/>
                <w:szCs w:val="24"/>
              </w:rPr>
            </w:pPr>
            <w:r>
              <w:t>Danh sách nhóm quyền:</w:t>
            </w:r>
          </w:p>
          <w:p w14:paraId="64BEEB53" w14:textId="77777777" w:rsidR="004F30F8" w:rsidRDefault="00523E58" w:rsidP="009260AD">
            <w:pPr>
              <w:pStyle w:val="Style"/>
              <w:rPr>
                <w:rFonts w:eastAsiaTheme="majorEastAsia" w:cstheme="majorBidi"/>
                <w:b/>
                <w:i/>
                <w:szCs w:val="24"/>
              </w:rPr>
            </w:pPr>
            <w:r w:rsidRPr="009260AD">
              <w:lastRenderedPageBreak/>
              <w:t>Danh sách máy client được hiển thị 15 bản ghi trên một trang và có phân trang từ 1 đến hết</w:t>
            </w:r>
            <w:r>
              <w:t>;</w:t>
            </w:r>
          </w:p>
          <w:p w14:paraId="0B56B56F" w14:textId="77777777" w:rsidR="004F30F8" w:rsidRDefault="00523E58" w:rsidP="009260AD">
            <w:pPr>
              <w:pStyle w:val="Style-"/>
              <w:rPr>
                <w:rFonts w:eastAsiaTheme="majorEastAsia" w:cstheme="majorBidi"/>
                <w:b/>
                <w:i/>
                <w:szCs w:val="24"/>
              </w:rPr>
            </w:pPr>
            <w:r>
              <w:t>Nút chức năng:</w:t>
            </w:r>
          </w:p>
          <w:p w14:paraId="187B147B" w14:textId="77777777" w:rsidR="004F30F8" w:rsidRPr="009260AD" w:rsidRDefault="00523E58" w:rsidP="009260AD">
            <w:pPr>
              <w:pStyle w:val="Style"/>
            </w:pPr>
            <w:r w:rsidRPr="009260AD">
              <w:t>Thêm mới;</w:t>
            </w:r>
          </w:p>
          <w:p w14:paraId="44CD6C27" w14:textId="77777777" w:rsidR="004F30F8" w:rsidRPr="009260AD" w:rsidRDefault="00523E58" w:rsidP="009260AD">
            <w:pPr>
              <w:pStyle w:val="Style"/>
            </w:pPr>
            <w:r w:rsidRPr="009260AD">
              <w:t>Quyền</w:t>
            </w:r>
          </w:p>
          <w:p w14:paraId="17BAFA39" w14:textId="77777777" w:rsidR="004F30F8" w:rsidRPr="009260AD" w:rsidRDefault="00523E58" w:rsidP="009260AD">
            <w:pPr>
              <w:pStyle w:val="Style"/>
            </w:pPr>
            <w:r w:rsidRPr="009260AD">
              <w:t>Cập nhật.</w:t>
            </w:r>
          </w:p>
          <w:p w14:paraId="7B1E1F51" w14:textId="77777777" w:rsidR="004F30F8" w:rsidRDefault="00523E58">
            <w:pPr>
              <w:pStyle w:val="Style"/>
              <w:widowControl w:val="0"/>
              <w:numPr>
                <w:ilvl w:val="0"/>
                <w:numId w:val="0"/>
              </w:numPr>
              <w:rPr>
                <w:b/>
                <w:bCs/>
              </w:rPr>
            </w:pPr>
            <w:r>
              <w:rPr>
                <w:b/>
                <w:bCs/>
              </w:rPr>
              <w:t>Luồng 1 – Thực hiện thêm mới nhóm quyền:</w:t>
            </w:r>
          </w:p>
          <w:p w14:paraId="4DA4529F" w14:textId="77777777" w:rsidR="004F30F8" w:rsidRDefault="00523E58" w:rsidP="009260AD">
            <w:pPr>
              <w:pStyle w:val="Style-"/>
              <w:rPr>
                <w:rFonts w:eastAsiaTheme="majorEastAsia" w:cstheme="majorBidi"/>
                <w:b/>
                <w:i/>
                <w:szCs w:val="24"/>
              </w:rPr>
            </w:pPr>
            <w:r>
              <w:t>Tại màn hình quản lý nhóm quyền, người dùng click vào nút “Thêm mới”, hệ thống sẽ hiện thị màn hình thêm mới.</w:t>
            </w:r>
          </w:p>
          <w:p w14:paraId="340282B1" w14:textId="77777777" w:rsidR="004F30F8" w:rsidRDefault="00523E58" w:rsidP="009260AD">
            <w:pPr>
              <w:pStyle w:val="Style-"/>
              <w:rPr>
                <w:rFonts w:eastAsiaTheme="majorEastAsia" w:cstheme="majorBidi"/>
                <w:b/>
                <w:i/>
                <w:szCs w:val="24"/>
              </w:rPr>
            </w:pPr>
            <w:r>
              <w:t>Trên màn hình thêm mới nhóm quyền người dùng cần nhập đúng thông tin theo yêu cầu:</w:t>
            </w:r>
          </w:p>
          <w:p w14:paraId="5F5C8D7A" w14:textId="77777777" w:rsidR="004F30F8" w:rsidRPr="009260AD" w:rsidRDefault="00523E58" w:rsidP="009260AD">
            <w:pPr>
              <w:pStyle w:val="Style"/>
            </w:pPr>
            <w:r w:rsidRPr="009260AD">
              <w:t>Tên nhóm quyền;</w:t>
            </w:r>
          </w:p>
          <w:p w14:paraId="7CAC5E9A" w14:textId="77777777" w:rsidR="004F30F8" w:rsidRPr="009260AD" w:rsidRDefault="00523E58" w:rsidP="009260AD">
            <w:pPr>
              <w:pStyle w:val="Style"/>
            </w:pPr>
            <w:r w:rsidRPr="009260AD">
              <w:t xml:space="preserve">Chọn để “Mặc định”, “Công khai”; </w:t>
            </w:r>
          </w:p>
          <w:p w14:paraId="7BB63F9D" w14:textId="77777777" w:rsidR="004F30F8" w:rsidRPr="009260AD" w:rsidRDefault="00523E58" w:rsidP="009260AD">
            <w:pPr>
              <w:pStyle w:val="Style"/>
            </w:pPr>
            <w:r w:rsidRPr="009260AD">
              <w:t>Nhấn “Lưu” để hoàn tất thêm mới;</w:t>
            </w:r>
          </w:p>
          <w:p w14:paraId="19B36C0A" w14:textId="77777777" w:rsidR="004F30F8" w:rsidRDefault="00523E58" w:rsidP="009260AD">
            <w:pPr>
              <w:pStyle w:val="Style"/>
              <w:rPr>
                <w:rFonts w:eastAsiaTheme="majorEastAsia" w:cstheme="majorBidi"/>
                <w:b/>
                <w:i/>
                <w:szCs w:val="24"/>
              </w:rPr>
            </w:pPr>
            <w:r w:rsidRPr="009260AD">
              <w:t>Nhấn “Hủy bỏ”;</w:t>
            </w:r>
          </w:p>
          <w:p w14:paraId="134474CE" w14:textId="77777777" w:rsidR="004F30F8" w:rsidRDefault="00523E58">
            <w:pPr>
              <w:pStyle w:val="Style-"/>
              <w:widowControl w:val="0"/>
              <w:numPr>
                <w:ilvl w:val="0"/>
                <w:numId w:val="0"/>
              </w:numPr>
              <w:rPr>
                <w:b/>
                <w:bCs/>
              </w:rPr>
            </w:pPr>
            <w:r>
              <w:rPr>
                <w:b/>
                <w:bCs/>
              </w:rPr>
              <w:t>Luồng 2 – Thực hiện cập nhật nhóm quyền:</w:t>
            </w:r>
          </w:p>
          <w:p w14:paraId="4441CD04" w14:textId="77777777" w:rsidR="004F30F8" w:rsidRPr="009260AD" w:rsidRDefault="00523E58" w:rsidP="009260AD">
            <w:pPr>
              <w:pStyle w:val="Style-"/>
            </w:pPr>
            <w:r w:rsidRPr="009260AD">
              <w:t>Tại màn hình quản lý nhóm quyền, người dùng click nút “Cập nhật”, hệ thống sẽ hiển thị màn hình cập nhật nhóm quyền.</w:t>
            </w:r>
          </w:p>
          <w:p w14:paraId="2B62E58D" w14:textId="77777777" w:rsidR="004F30F8" w:rsidRPr="009260AD" w:rsidRDefault="00523E58" w:rsidP="009260AD">
            <w:pPr>
              <w:pStyle w:val="Style-"/>
            </w:pPr>
            <w:r w:rsidRPr="009260AD">
              <w:t>Trên màn hình cập nhật nhóm quyền người dùng cần nhập đúng thông tin theo yêu cầu (quy tắc nhập giống màn hình thêm mới).</w:t>
            </w:r>
          </w:p>
          <w:p w14:paraId="0C0D1690" w14:textId="77777777" w:rsidR="004F30F8" w:rsidRPr="009260AD" w:rsidRDefault="00523E58" w:rsidP="009260AD">
            <w:pPr>
              <w:pStyle w:val="Style-"/>
            </w:pPr>
            <w:r w:rsidRPr="009260AD">
              <w:t>Nhấn “Lưu” để hoàn tất cập nhật.</w:t>
            </w:r>
          </w:p>
          <w:p w14:paraId="6D273899" w14:textId="77777777" w:rsidR="004F30F8" w:rsidRDefault="00523E58" w:rsidP="009260AD">
            <w:pPr>
              <w:pStyle w:val="Style-"/>
              <w:rPr>
                <w:rFonts w:eastAsiaTheme="majorEastAsia" w:cstheme="majorBidi"/>
                <w:b/>
                <w:i/>
                <w:szCs w:val="24"/>
              </w:rPr>
            </w:pPr>
            <w:r w:rsidRPr="009260AD">
              <w:t>Nhấn “Hủy bỏ</w:t>
            </w:r>
            <w:r>
              <w:t>”.</w:t>
            </w:r>
          </w:p>
          <w:p w14:paraId="14B33ED2" w14:textId="77777777" w:rsidR="004F30F8" w:rsidRDefault="00523E58">
            <w:pPr>
              <w:pStyle w:val="Style"/>
              <w:widowControl w:val="0"/>
              <w:numPr>
                <w:ilvl w:val="0"/>
                <w:numId w:val="0"/>
              </w:numPr>
              <w:rPr>
                <w:b/>
                <w:bCs/>
              </w:rPr>
            </w:pPr>
            <w:r>
              <w:rPr>
                <w:b/>
                <w:bCs/>
              </w:rPr>
              <w:t>Luồng 3 – Thực hiện chỉ định các quyền thuộc nhóm quyền đã thêm mới:</w:t>
            </w:r>
          </w:p>
          <w:p w14:paraId="3B7DADDE" w14:textId="77777777" w:rsidR="004F30F8" w:rsidRPr="009260AD" w:rsidRDefault="00523E58" w:rsidP="009260AD">
            <w:pPr>
              <w:pStyle w:val="Style-"/>
            </w:pPr>
            <w:r w:rsidRPr="009260AD">
              <w:t>Tại màn hình quản lý nhóm quyền, người dùng sẽ click vào nút “Quyền” hệ thống sẽ hiện thị màn hình danh sách các quyền để người dùng chọn;</w:t>
            </w:r>
          </w:p>
          <w:p w14:paraId="5F840499" w14:textId="77777777" w:rsidR="004F30F8" w:rsidRPr="009260AD" w:rsidRDefault="00523E58" w:rsidP="009260AD">
            <w:pPr>
              <w:pStyle w:val="Style-"/>
            </w:pPr>
            <w:r w:rsidRPr="009260AD">
              <w:t>Nhấn “Lưu” hoàn tất;</w:t>
            </w:r>
          </w:p>
          <w:p w14:paraId="66B15173" w14:textId="77777777" w:rsidR="004F30F8" w:rsidRDefault="00523E58" w:rsidP="009260AD">
            <w:pPr>
              <w:pStyle w:val="Style-"/>
              <w:rPr>
                <w:rFonts w:eastAsiaTheme="majorEastAsia" w:cstheme="majorBidi"/>
                <w:b/>
                <w:i/>
                <w:szCs w:val="24"/>
              </w:rPr>
            </w:pPr>
            <w:r w:rsidRPr="009260AD">
              <w:t>Nhấn “Hủy</w:t>
            </w:r>
            <w:r>
              <w:t xml:space="preserve"> bỏ” để trở lại.</w:t>
            </w:r>
          </w:p>
          <w:p w14:paraId="3B8E89E3" w14:textId="77777777" w:rsidR="004F30F8" w:rsidRDefault="004F30F8">
            <w:pPr>
              <w:pStyle w:val="Style-"/>
              <w:widowControl w:val="0"/>
              <w:numPr>
                <w:ilvl w:val="0"/>
                <w:numId w:val="0"/>
              </w:numPr>
              <w:rPr>
                <w:rFonts w:eastAsiaTheme="majorEastAsia" w:cstheme="majorBidi"/>
                <w:b/>
                <w:i/>
                <w:szCs w:val="24"/>
              </w:rPr>
            </w:pPr>
          </w:p>
        </w:tc>
      </w:tr>
      <w:tr w:rsidR="004F30F8" w14:paraId="26259C5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1B7E053"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7C5A433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BEC1E7C" w14:textId="77777777" w:rsidR="004F30F8" w:rsidRDefault="00523E58">
            <w:pPr>
              <w:pStyle w:val="DoanVB"/>
              <w:widowControl w:val="0"/>
              <w:rPr>
                <w:rFonts w:cs="Times New Roman"/>
                <w:color w:val="000000"/>
                <w:szCs w:val="26"/>
              </w:rPr>
            </w:pPr>
            <w:r>
              <w:rPr>
                <w:rStyle w:val="fontstyle01"/>
              </w:rPr>
              <w:t>Hiển thị thông báo trong trường hợp thêm mới và cập nhật nhóm quyền không hợp</w:t>
            </w:r>
            <w:r>
              <w:br/>
            </w:r>
            <w:r>
              <w:rPr>
                <w:rStyle w:val="fontstyle01"/>
              </w:rPr>
              <w:t>lệ (không tuân thủ đúng quy tắc đã đặt ra tại luồng sự kiện chính).</w:t>
            </w:r>
          </w:p>
        </w:tc>
      </w:tr>
      <w:tr w:rsidR="004F30F8" w14:paraId="44E02C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DD0F8A9" w14:textId="77777777" w:rsidR="004F30F8" w:rsidRDefault="00523E58">
            <w:pPr>
              <w:widowControl w:val="0"/>
              <w:rPr>
                <w:rFonts w:cs="Times New Roman"/>
              </w:rPr>
            </w:pPr>
            <w:r>
              <w:rPr>
                <w:rFonts w:cs="Times New Roman"/>
                <w:b/>
              </w:rPr>
              <w:t>Giao diện minh họa</w:t>
            </w:r>
          </w:p>
        </w:tc>
      </w:tr>
      <w:tr w:rsidR="004F30F8" w14:paraId="5966D30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7070BEC" w14:textId="77777777" w:rsidR="004F30F8" w:rsidRDefault="00523E58">
            <w:pPr>
              <w:pStyle w:val="Caption"/>
              <w:keepNext/>
              <w:widowControl w:val="0"/>
              <w:rPr>
                <w:rFonts w:eastAsiaTheme="majorEastAsia" w:cstheme="majorBidi"/>
                <w:b/>
                <w:szCs w:val="24"/>
              </w:rPr>
            </w:pPr>
            <w:r>
              <w:rPr>
                <w:noProof/>
              </w:rPr>
              <w:lastRenderedPageBreak/>
              <w:drawing>
                <wp:inline distT="0" distB="0" distL="0" distR="0" wp14:anchorId="0A5B1373" wp14:editId="6305D37B">
                  <wp:extent cx="5983605" cy="1233805"/>
                  <wp:effectExtent l="0" t="0" r="0" b="0"/>
                  <wp:docPr id="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0"/>
                          <pic:cNvPicPr>
                            <a:picLocks noChangeAspect="1" noChangeArrowheads="1"/>
                          </pic:cNvPicPr>
                        </pic:nvPicPr>
                        <pic:blipFill>
                          <a:blip r:embed="rId26"/>
                          <a:stretch>
                            <a:fillRect/>
                          </a:stretch>
                        </pic:blipFill>
                        <pic:spPr bwMode="auto">
                          <a:xfrm>
                            <a:off x="0" y="0"/>
                            <a:ext cx="5983605" cy="1233805"/>
                          </a:xfrm>
                          <a:prstGeom prst="rect">
                            <a:avLst/>
                          </a:prstGeom>
                        </pic:spPr>
                      </pic:pic>
                    </a:graphicData>
                  </a:graphic>
                </wp:inline>
              </w:drawing>
            </w:r>
          </w:p>
          <w:p w14:paraId="146139B9" w14:textId="75F0714F"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8</w:t>
            </w:r>
            <w:r w:rsidR="00681A61">
              <w:fldChar w:fldCharType="end"/>
            </w:r>
            <w:r>
              <w:t>. Giao diện màn hình danh sách nhóm quyền</w:t>
            </w:r>
          </w:p>
          <w:p w14:paraId="70F031A4" w14:textId="77777777" w:rsidR="004F30F8" w:rsidRDefault="00523E58">
            <w:pPr>
              <w:keepNext/>
              <w:widowControl w:val="0"/>
              <w:jc w:val="center"/>
              <w:rPr>
                <w:rFonts w:eastAsiaTheme="majorEastAsia" w:cstheme="majorBidi"/>
                <w:b/>
                <w:i/>
                <w:szCs w:val="24"/>
              </w:rPr>
            </w:pPr>
            <w:r>
              <w:rPr>
                <w:noProof/>
              </w:rPr>
              <w:drawing>
                <wp:inline distT="0" distB="0" distL="0" distR="0" wp14:anchorId="718EF211" wp14:editId="13E974F5">
                  <wp:extent cx="4304665" cy="2877185"/>
                  <wp:effectExtent l="0" t="0" r="0" b="0"/>
                  <wp:docPr id="1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1"/>
                          <pic:cNvPicPr>
                            <a:picLocks noChangeAspect="1" noChangeArrowheads="1"/>
                          </pic:cNvPicPr>
                        </pic:nvPicPr>
                        <pic:blipFill>
                          <a:blip r:embed="rId27"/>
                          <a:stretch>
                            <a:fillRect/>
                          </a:stretch>
                        </pic:blipFill>
                        <pic:spPr bwMode="auto">
                          <a:xfrm>
                            <a:off x="0" y="0"/>
                            <a:ext cx="4304665" cy="2877185"/>
                          </a:xfrm>
                          <a:prstGeom prst="rect">
                            <a:avLst/>
                          </a:prstGeom>
                        </pic:spPr>
                      </pic:pic>
                    </a:graphicData>
                  </a:graphic>
                </wp:inline>
              </w:drawing>
            </w:r>
          </w:p>
          <w:p w14:paraId="49AD4CB3" w14:textId="32F1D8F1"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9</w:t>
            </w:r>
            <w:r w:rsidR="00681A61">
              <w:fldChar w:fldCharType="end"/>
            </w:r>
            <w:r>
              <w:t>. Giao diện màn hình cập nhật nhóm quyền</w:t>
            </w:r>
          </w:p>
          <w:p w14:paraId="18644D11" w14:textId="77777777" w:rsidR="004F30F8" w:rsidRDefault="00523E58">
            <w:pPr>
              <w:keepNext/>
              <w:widowControl w:val="0"/>
              <w:jc w:val="center"/>
              <w:rPr>
                <w:rFonts w:eastAsiaTheme="majorEastAsia" w:cstheme="majorBidi"/>
                <w:b/>
                <w:i/>
                <w:szCs w:val="24"/>
              </w:rPr>
            </w:pPr>
            <w:r>
              <w:rPr>
                <w:noProof/>
              </w:rPr>
              <w:drawing>
                <wp:inline distT="0" distB="0" distL="0" distR="0" wp14:anchorId="7E389B5D" wp14:editId="5CAD401C">
                  <wp:extent cx="5983605" cy="3618865"/>
                  <wp:effectExtent l="0" t="0" r="0" b="0"/>
                  <wp:docPr id="1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2"/>
                          <pic:cNvPicPr>
                            <a:picLocks noChangeAspect="1" noChangeArrowheads="1"/>
                          </pic:cNvPicPr>
                        </pic:nvPicPr>
                        <pic:blipFill>
                          <a:blip r:embed="rId28"/>
                          <a:stretch>
                            <a:fillRect/>
                          </a:stretch>
                        </pic:blipFill>
                        <pic:spPr bwMode="auto">
                          <a:xfrm>
                            <a:off x="0" y="0"/>
                            <a:ext cx="5983605" cy="3618865"/>
                          </a:xfrm>
                          <a:prstGeom prst="rect">
                            <a:avLst/>
                          </a:prstGeom>
                        </pic:spPr>
                      </pic:pic>
                    </a:graphicData>
                  </a:graphic>
                </wp:inline>
              </w:drawing>
            </w:r>
          </w:p>
          <w:p w14:paraId="5AED3714" w14:textId="2B72ECF6"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0</w:t>
            </w:r>
            <w:r w:rsidR="00681A61">
              <w:fldChar w:fldCharType="end"/>
            </w:r>
            <w:r>
              <w:t>. Giao diện màn hình chọn quyền cho nhóm quyền</w:t>
            </w:r>
          </w:p>
        </w:tc>
      </w:tr>
    </w:tbl>
    <w:p w14:paraId="58BBA34A" w14:textId="77777777" w:rsidR="004F30F8" w:rsidRDefault="00523E58">
      <w:pPr>
        <w:pStyle w:val="Heading2"/>
        <w:rPr>
          <w:i/>
          <w:szCs w:val="24"/>
        </w:rPr>
      </w:pPr>
      <w:r>
        <w:lastRenderedPageBreak/>
        <w:t>Quản lý người dùn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35147D50"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1743A9B" w14:textId="77777777" w:rsidR="004F30F8" w:rsidRDefault="00523E58">
            <w:pPr>
              <w:widowControl w:val="0"/>
              <w:rPr>
                <w:rFonts w:cs="Times New Roman"/>
                <w:b/>
              </w:rPr>
            </w:pPr>
            <w:r>
              <w:rPr>
                <w:rFonts w:cs="Times New Roman"/>
                <w:b/>
              </w:rPr>
              <w:t>UC#08</w:t>
            </w:r>
          </w:p>
        </w:tc>
        <w:tc>
          <w:tcPr>
            <w:tcW w:w="5617" w:type="dxa"/>
            <w:tcBorders>
              <w:top w:val="single" w:sz="4" w:space="0" w:color="808080"/>
              <w:left w:val="single" w:sz="4" w:space="0" w:color="808080"/>
              <w:bottom w:val="single" w:sz="4" w:space="0" w:color="808080"/>
              <w:right w:val="single" w:sz="4" w:space="0" w:color="808080"/>
            </w:tcBorders>
            <w:vAlign w:val="center"/>
          </w:tcPr>
          <w:p w14:paraId="52F9154A" w14:textId="77777777" w:rsidR="004F30F8" w:rsidRDefault="00523E58">
            <w:pPr>
              <w:widowControl w:val="0"/>
              <w:rPr>
                <w:rFonts w:cs="Times New Roman"/>
                <w:b/>
              </w:rPr>
            </w:pPr>
            <w:r>
              <w:rPr>
                <w:rFonts w:cs="Times New Roman"/>
                <w:b/>
              </w:rPr>
              <w:t>Quản lý người dùng</w:t>
            </w:r>
          </w:p>
        </w:tc>
        <w:tc>
          <w:tcPr>
            <w:tcW w:w="1924" w:type="dxa"/>
            <w:tcBorders>
              <w:top w:val="single" w:sz="4" w:space="0" w:color="808080"/>
              <w:left w:val="single" w:sz="4" w:space="0" w:color="808080"/>
              <w:bottom w:val="single" w:sz="4" w:space="0" w:color="808080"/>
              <w:right w:val="single" w:sz="4" w:space="0" w:color="808080"/>
            </w:tcBorders>
            <w:vAlign w:val="center"/>
          </w:tcPr>
          <w:p w14:paraId="38B28E93"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6AC890C4"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E182CB8"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07873B3" w14:textId="77777777" w:rsidR="004F30F8" w:rsidRDefault="00523E58">
            <w:pPr>
              <w:pStyle w:val="DoanVB"/>
              <w:widowControl w:val="0"/>
              <w:rPr>
                <w:rFonts w:eastAsiaTheme="majorEastAsia" w:cstheme="majorBidi"/>
                <w:b/>
                <w:i/>
                <w:szCs w:val="24"/>
              </w:rPr>
            </w:pPr>
            <w:r>
              <w:t>Hệ thống kiểm soát trạng thái cho phép người dùng có thể thực hiện các thao tác quản lý người dùng bao gồm:</w:t>
            </w:r>
          </w:p>
          <w:p w14:paraId="17FB6063" w14:textId="77777777" w:rsidR="004F30F8" w:rsidRPr="00192BF2" w:rsidRDefault="00523E58" w:rsidP="00192BF2">
            <w:pPr>
              <w:pStyle w:val="Style-"/>
            </w:pPr>
            <w:r w:rsidRPr="00192BF2">
              <w:t>Thêm mới người dùng: Cho phép người dùng thêm mới một bản ghi người dùng.</w:t>
            </w:r>
          </w:p>
          <w:p w14:paraId="21AD7EF2" w14:textId="77777777" w:rsidR="004F30F8" w:rsidRPr="00192BF2" w:rsidRDefault="00523E58" w:rsidP="00192BF2">
            <w:pPr>
              <w:pStyle w:val="Style-"/>
            </w:pPr>
            <w:r w:rsidRPr="00192BF2">
              <w:t>Cập nhật người dùng: Cho phép người dùng cập nhật một bản ghi người dùng.</w:t>
            </w:r>
          </w:p>
          <w:p w14:paraId="17EBE09C" w14:textId="77777777" w:rsidR="004F30F8" w:rsidRPr="00192BF2" w:rsidRDefault="00523E58" w:rsidP="00192BF2">
            <w:pPr>
              <w:pStyle w:val="Style-"/>
            </w:pPr>
            <w:r w:rsidRPr="00192BF2">
              <w:t>Xóa người dùng: Cho phép người dùng xóa một bản ghi người dùng.</w:t>
            </w:r>
          </w:p>
          <w:p w14:paraId="4F147A37" w14:textId="77777777" w:rsidR="004F30F8" w:rsidRPr="00192BF2" w:rsidRDefault="00523E58" w:rsidP="00192BF2">
            <w:pPr>
              <w:pStyle w:val="Style-"/>
            </w:pPr>
            <w:r w:rsidRPr="00192BF2">
              <w:t>Tìm kiếm người dùng theo từ khóa: Cho phép người dùng nhập từ khóa để tìm kiếm.</w:t>
            </w:r>
          </w:p>
          <w:p w14:paraId="5FA17D00" w14:textId="77777777" w:rsidR="004F30F8" w:rsidRDefault="00523E58" w:rsidP="00192BF2">
            <w:pPr>
              <w:pStyle w:val="Style-"/>
              <w:rPr>
                <w:rFonts w:eastAsiaTheme="majorEastAsia" w:cstheme="majorBidi"/>
                <w:b/>
                <w:i/>
                <w:szCs w:val="24"/>
              </w:rPr>
            </w:pPr>
            <w:r w:rsidRPr="00192BF2">
              <w:t>Chọn số lượng bản</w:t>
            </w:r>
            <w:r>
              <w:t xml:space="preserve"> ghi hiển thị và phân trang.</w:t>
            </w:r>
          </w:p>
          <w:p w14:paraId="51454DDA" w14:textId="77777777" w:rsidR="004F30F8" w:rsidRDefault="004F30F8">
            <w:pPr>
              <w:pStyle w:val="DoanVB"/>
              <w:widowControl w:val="0"/>
              <w:ind w:firstLine="0"/>
              <w:rPr>
                <w:rFonts w:eastAsiaTheme="majorEastAsia" w:cstheme="majorBidi"/>
                <w:b/>
                <w:i/>
                <w:szCs w:val="24"/>
              </w:rPr>
            </w:pPr>
          </w:p>
        </w:tc>
      </w:tr>
      <w:tr w:rsidR="004F30F8" w14:paraId="0F6B254C"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B66909D" w14:textId="77777777" w:rsidR="004F30F8" w:rsidRDefault="00523E58">
            <w:pPr>
              <w:widowControl w:val="0"/>
              <w:rPr>
                <w:rFonts w:cs="Times New Roman"/>
                <w:b/>
              </w:rPr>
            </w:pPr>
            <w:r>
              <w:rPr>
                <w:rFonts w:cs="Times New Roman"/>
                <w:b/>
              </w:rPr>
              <w:t>Tác nhân</w:t>
            </w:r>
          </w:p>
          <w:p w14:paraId="18C68F9C"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4800C78"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3E1629EC"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C8295F3"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8BF4DBD" w14:textId="77777777" w:rsidR="004F30F8" w:rsidRDefault="00523E58">
            <w:pPr>
              <w:widowControl w:val="0"/>
              <w:rPr>
                <w:rFonts w:cs="Times New Roman"/>
              </w:rPr>
            </w:pPr>
            <w:r>
              <w:rPr>
                <w:rFonts w:cs="Times New Roman"/>
              </w:rPr>
              <w:t>Sau khi quản trị hệ thống đăng nhập và chọn chức năng quản lý người dùng.</w:t>
            </w:r>
          </w:p>
        </w:tc>
      </w:tr>
      <w:tr w:rsidR="004F30F8" w14:paraId="30910EF8"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353098A"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3A1E5EC"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4FE7311" w14:textId="77777777" w:rsidR="004F30F8" w:rsidRDefault="00523E58">
            <w:pPr>
              <w:pStyle w:val="Style-"/>
              <w:widowControl w:val="0"/>
              <w:numPr>
                <w:ilvl w:val="0"/>
                <w:numId w:val="0"/>
              </w:numPr>
              <w:rPr>
                <w:rFonts w:eastAsiaTheme="majorEastAsia" w:cstheme="majorBidi"/>
                <w:b/>
                <w:i/>
                <w:szCs w:val="24"/>
              </w:rPr>
            </w:pPr>
            <w:r>
              <w:t>Cập nhật thành công cho quản lý người dùng và lưu dữ liệu vào hệ thống.</w:t>
            </w:r>
          </w:p>
        </w:tc>
      </w:tr>
      <w:tr w:rsidR="004F30F8" w14:paraId="50854FFF"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47F817FC"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3BCFADD"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3F09B5E" w14:textId="77777777" w:rsidR="004F30F8" w:rsidRDefault="00523E58">
            <w:pPr>
              <w:widowControl w:val="0"/>
              <w:rPr>
                <w:rFonts w:cs="Times New Roman"/>
              </w:rPr>
            </w:pPr>
            <w:r>
              <w:rPr>
                <w:rFonts w:cs="Times New Roman"/>
              </w:rPr>
              <w:t>Trạng thái hệ thống không thay đổi.</w:t>
            </w:r>
          </w:p>
        </w:tc>
      </w:tr>
      <w:tr w:rsidR="004F30F8" w14:paraId="2626AFB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55AC43A" w14:textId="77777777" w:rsidR="004F30F8" w:rsidRDefault="00523E58">
            <w:pPr>
              <w:widowControl w:val="0"/>
              <w:rPr>
                <w:rFonts w:cs="Times New Roman"/>
                <w:b/>
              </w:rPr>
            </w:pPr>
            <w:r>
              <w:rPr>
                <w:rFonts w:cs="Times New Roman"/>
                <w:b/>
              </w:rPr>
              <w:t>ĐẶC TẢ CHỨC NĂNG</w:t>
            </w:r>
          </w:p>
        </w:tc>
      </w:tr>
      <w:tr w:rsidR="004F30F8" w14:paraId="70337F0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52F3C92"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707D79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29C64FE" w14:textId="77777777" w:rsidR="004F30F8" w:rsidRDefault="00523E58">
            <w:pPr>
              <w:pStyle w:val="DoanVB"/>
              <w:widowControl w:val="0"/>
              <w:rPr>
                <w:rFonts w:eastAsiaTheme="majorEastAsia" w:cstheme="majorBidi"/>
                <w:b/>
                <w:i/>
                <w:szCs w:val="24"/>
              </w:rPr>
            </w:pPr>
            <w:r>
              <w:t>Sau khi đăng nhập vào hệ thống kiểm soát trạng thái, người dùng chọn chức năng “Quản lý người dùng” trên thanh menu. Tại giao diện quản lý người dùng hiển thị như sau:</w:t>
            </w:r>
          </w:p>
          <w:p w14:paraId="44DB2217" w14:textId="77777777" w:rsidR="004F30F8" w:rsidRDefault="00523E58" w:rsidP="00192BF2">
            <w:pPr>
              <w:pStyle w:val="Style-"/>
              <w:rPr>
                <w:rFonts w:eastAsiaTheme="majorEastAsia" w:cstheme="majorBidi"/>
                <w:b/>
                <w:i/>
                <w:szCs w:val="24"/>
              </w:rPr>
            </w:pPr>
            <w:r w:rsidRPr="00192BF2">
              <w:t>Danh</w:t>
            </w:r>
            <w:r>
              <w:t xml:space="preserve"> sách người dùng:</w:t>
            </w:r>
          </w:p>
          <w:p w14:paraId="25B7A094" w14:textId="77777777" w:rsidR="004F30F8" w:rsidRDefault="00523E58" w:rsidP="00192BF2">
            <w:pPr>
              <w:pStyle w:val="Style"/>
              <w:rPr>
                <w:rFonts w:eastAsiaTheme="majorEastAsia" w:cstheme="majorBidi"/>
                <w:b/>
                <w:i/>
                <w:szCs w:val="24"/>
              </w:rPr>
            </w:pPr>
            <w:r w:rsidRPr="00192BF2">
              <w:t>Danh</w:t>
            </w:r>
            <w:r>
              <w:t xml:space="preserve"> sách máy client được hiển thị 15 bản ghi trên một trang và có phân trang từ 1 đến hết;</w:t>
            </w:r>
          </w:p>
          <w:p w14:paraId="10981E8B" w14:textId="77777777" w:rsidR="004F30F8" w:rsidRDefault="00523E58" w:rsidP="00192BF2">
            <w:pPr>
              <w:pStyle w:val="Style"/>
              <w:rPr>
                <w:rFonts w:eastAsiaTheme="majorEastAsia" w:cstheme="majorBidi"/>
                <w:b/>
                <w:i/>
                <w:szCs w:val="24"/>
              </w:rPr>
            </w:pPr>
            <w:r>
              <w:t>Có ô nhập điều kiện tìm kiếm trên danh sách.</w:t>
            </w:r>
          </w:p>
          <w:p w14:paraId="36D866A1" w14:textId="77777777" w:rsidR="004F30F8" w:rsidRDefault="00523E58" w:rsidP="00192BF2">
            <w:pPr>
              <w:pStyle w:val="Style-"/>
              <w:rPr>
                <w:rFonts w:eastAsiaTheme="majorEastAsia" w:cstheme="majorBidi"/>
                <w:b/>
                <w:i/>
                <w:szCs w:val="24"/>
              </w:rPr>
            </w:pPr>
            <w:r>
              <w:t>Nút chức năng:</w:t>
            </w:r>
          </w:p>
          <w:p w14:paraId="26E607CE" w14:textId="77777777" w:rsidR="004F30F8" w:rsidRPr="00192BF2" w:rsidRDefault="00523E58" w:rsidP="00192BF2">
            <w:pPr>
              <w:pStyle w:val="Style"/>
            </w:pPr>
            <w:r w:rsidRPr="00192BF2">
              <w:t>Thêm mới;</w:t>
            </w:r>
          </w:p>
          <w:p w14:paraId="61C63117" w14:textId="77777777" w:rsidR="004F30F8" w:rsidRPr="00192BF2" w:rsidRDefault="00523E58" w:rsidP="00192BF2">
            <w:pPr>
              <w:pStyle w:val="Style"/>
            </w:pPr>
            <w:r w:rsidRPr="00192BF2">
              <w:lastRenderedPageBreak/>
              <w:t>Cập nhật.</w:t>
            </w:r>
          </w:p>
          <w:p w14:paraId="0B563599" w14:textId="77777777" w:rsidR="004F30F8" w:rsidRPr="00192BF2" w:rsidRDefault="00523E58" w:rsidP="00192BF2">
            <w:pPr>
              <w:pStyle w:val="Style"/>
            </w:pPr>
            <w:r w:rsidRPr="00192BF2">
              <w:t>Xóa</w:t>
            </w:r>
          </w:p>
          <w:p w14:paraId="0552D3D3" w14:textId="77777777" w:rsidR="004F30F8" w:rsidRPr="00192BF2" w:rsidRDefault="00523E58" w:rsidP="00192BF2">
            <w:pPr>
              <w:pStyle w:val="Style"/>
            </w:pPr>
            <w:r w:rsidRPr="00192BF2">
              <w:t>Quyền</w:t>
            </w:r>
          </w:p>
          <w:p w14:paraId="559503B1" w14:textId="77777777" w:rsidR="004F30F8" w:rsidRDefault="00523E58">
            <w:pPr>
              <w:pStyle w:val="Style"/>
              <w:widowControl w:val="0"/>
              <w:numPr>
                <w:ilvl w:val="0"/>
                <w:numId w:val="0"/>
              </w:numPr>
              <w:rPr>
                <w:b/>
                <w:bCs/>
              </w:rPr>
            </w:pPr>
            <w:r>
              <w:rPr>
                <w:b/>
                <w:bCs/>
              </w:rPr>
              <w:t>Luồng 1 – Thực hiện thêm mới người dùng:</w:t>
            </w:r>
          </w:p>
          <w:p w14:paraId="50BB866D" w14:textId="77777777" w:rsidR="004F30F8" w:rsidRPr="00192BF2" w:rsidRDefault="00523E58" w:rsidP="00192BF2">
            <w:pPr>
              <w:pStyle w:val="Style-"/>
            </w:pPr>
            <w:r w:rsidRPr="00192BF2">
              <w:t>Tại màn hình quản lý người dùng, người dùng click vào nút “Thêm mới”, hệ thống sẽ hiện thị màn hình thêm mới.</w:t>
            </w:r>
          </w:p>
          <w:p w14:paraId="4520D75E" w14:textId="77777777" w:rsidR="004F30F8" w:rsidRDefault="00523E58" w:rsidP="00192BF2">
            <w:pPr>
              <w:pStyle w:val="Style-"/>
              <w:rPr>
                <w:rFonts w:eastAsiaTheme="majorEastAsia" w:cstheme="majorBidi"/>
                <w:b/>
                <w:i/>
                <w:szCs w:val="24"/>
              </w:rPr>
            </w:pPr>
            <w:r w:rsidRPr="00192BF2">
              <w:t>Trên màn</w:t>
            </w:r>
            <w:r>
              <w:t xml:space="preserve"> hình thêm mới người dùng người dùng cần nhập đúng thông tin theo yêu cầu:</w:t>
            </w:r>
          </w:p>
          <w:p w14:paraId="17F30DD6" w14:textId="77777777" w:rsidR="004F30F8" w:rsidRPr="00192BF2" w:rsidRDefault="00523E58" w:rsidP="00192BF2">
            <w:pPr>
              <w:pStyle w:val="Style"/>
            </w:pPr>
            <w:r w:rsidRPr="00192BF2">
              <w:t>Tên đăng nhập;</w:t>
            </w:r>
          </w:p>
          <w:p w14:paraId="626698AA" w14:textId="77777777" w:rsidR="004F30F8" w:rsidRPr="00192BF2" w:rsidRDefault="00523E58" w:rsidP="00192BF2">
            <w:pPr>
              <w:pStyle w:val="Style"/>
            </w:pPr>
            <w:r w:rsidRPr="00192BF2">
              <w:t>Tên người dùng;</w:t>
            </w:r>
          </w:p>
          <w:p w14:paraId="14FBAE5E" w14:textId="77777777" w:rsidR="004F30F8" w:rsidRPr="00192BF2" w:rsidRDefault="00523E58" w:rsidP="00192BF2">
            <w:pPr>
              <w:pStyle w:val="Style"/>
            </w:pPr>
            <w:r w:rsidRPr="00192BF2">
              <w:t>Họ;</w:t>
            </w:r>
          </w:p>
          <w:p w14:paraId="165D0240" w14:textId="77777777" w:rsidR="004F30F8" w:rsidRPr="00192BF2" w:rsidRDefault="00523E58" w:rsidP="00192BF2">
            <w:pPr>
              <w:pStyle w:val="Style"/>
            </w:pPr>
            <w:r w:rsidRPr="00192BF2">
              <w:t>Mật khẩu;</w:t>
            </w:r>
          </w:p>
          <w:p w14:paraId="092C0A46" w14:textId="77777777" w:rsidR="004F30F8" w:rsidRPr="00192BF2" w:rsidRDefault="00523E58" w:rsidP="00192BF2">
            <w:pPr>
              <w:pStyle w:val="Style"/>
            </w:pPr>
            <w:r w:rsidRPr="00192BF2">
              <w:t>Địa chỉ email;</w:t>
            </w:r>
          </w:p>
          <w:p w14:paraId="7992DBAB" w14:textId="77777777" w:rsidR="004F30F8" w:rsidRPr="00192BF2" w:rsidRDefault="00523E58" w:rsidP="00192BF2">
            <w:pPr>
              <w:pStyle w:val="Style"/>
            </w:pPr>
            <w:r w:rsidRPr="00192BF2">
              <w:t xml:space="preserve">Số điện thoại; </w:t>
            </w:r>
          </w:p>
          <w:p w14:paraId="120230D3" w14:textId="77777777" w:rsidR="004F30F8" w:rsidRPr="00192BF2" w:rsidRDefault="00523E58" w:rsidP="00192BF2">
            <w:pPr>
              <w:pStyle w:val="Style"/>
            </w:pPr>
            <w:r w:rsidRPr="00192BF2">
              <w:t>Nhấn “Lưu” để hoàn tất thêm mới;</w:t>
            </w:r>
          </w:p>
          <w:p w14:paraId="7917D24F" w14:textId="77777777" w:rsidR="004F30F8" w:rsidRPr="00192BF2" w:rsidRDefault="00523E58" w:rsidP="00192BF2">
            <w:pPr>
              <w:pStyle w:val="Style"/>
            </w:pPr>
            <w:r w:rsidRPr="00192BF2">
              <w:t>Nhấn “Hủy bỏ”;</w:t>
            </w:r>
          </w:p>
          <w:p w14:paraId="21EC21BA" w14:textId="77777777" w:rsidR="004F30F8" w:rsidRDefault="00523E58">
            <w:pPr>
              <w:pStyle w:val="Style-"/>
              <w:widowControl w:val="0"/>
              <w:numPr>
                <w:ilvl w:val="0"/>
                <w:numId w:val="0"/>
              </w:numPr>
              <w:rPr>
                <w:b/>
                <w:bCs/>
              </w:rPr>
            </w:pPr>
            <w:r>
              <w:rPr>
                <w:b/>
                <w:bCs/>
              </w:rPr>
              <w:t>Luồng 2 – Thực hiện cập nhật người dùng:</w:t>
            </w:r>
          </w:p>
          <w:p w14:paraId="7AD6AE50" w14:textId="77777777" w:rsidR="004F30F8" w:rsidRPr="00192BF2" w:rsidRDefault="00523E58" w:rsidP="00192BF2">
            <w:pPr>
              <w:pStyle w:val="Style-"/>
            </w:pPr>
            <w:r w:rsidRPr="00192BF2">
              <w:t>Tại màn hình quản lý người dùng, người dùng click nút “Cập nhật”, hệ thống sẽ hiển thị màn hình cập nhật người dùng.</w:t>
            </w:r>
          </w:p>
          <w:p w14:paraId="18EA39C9" w14:textId="77777777" w:rsidR="004F30F8" w:rsidRPr="00192BF2" w:rsidRDefault="00523E58" w:rsidP="00192BF2">
            <w:pPr>
              <w:pStyle w:val="Style-"/>
            </w:pPr>
            <w:r w:rsidRPr="00192BF2">
              <w:t>Trên màn hình cập nhật người dùng người dùng cần nhập đúng thông tin theo yêu cầu (quy tắc nhập giống màn hình thêm mới).</w:t>
            </w:r>
          </w:p>
          <w:p w14:paraId="6CB79E45" w14:textId="77777777" w:rsidR="004F30F8" w:rsidRPr="00192BF2" w:rsidRDefault="00523E58" w:rsidP="00192BF2">
            <w:pPr>
              <w:pStyle w:val="Style-"/>
            </w:pPr>
            <w:r w:rsidRPr="00192BF2">
              <w:t>Nhấn “Lưu” để hoàn tất cập nhật.</w:t>
            </w:r>
          </w:p>
          <w:p w14:paraId="5B3FBD7E" w14:textId="77777777" w:rsidR="004F30F8" w:rsidRDefault="00523E58" w:rsidP="00192BF2">
            <w:pPr>
              <w:pStyle w:val="Style-"/>
              <w:rPr>
                <w:rFonts w:eastAsiaTheme="majorEastAsia" w:cstheme="majorBidi"/>
                <w:b/>
                <w:i/>
                <w:szCs w:val="24"/>
              </w:rPr>
            </w:pPr>
            <w:r w:rsidRPr="00192BF2">
              <w:t>Nhấn “Hủy</w:t>
            </w:r>
            <w:r>
              <w:t xml:space="preserve"> bỏ”.</w:t>
            </w:r>
          </w:p>
          <w:p w14:paraId="37557180" w14:textId="77777777" w:rsidR="004F30F8" w:rsidRDefault="00523E58">
            <w:pPr>
              <w:pStyle w:val="Style"/>
              <w:widowControl w:val="0"/>
              <w:numPr>
                <w:ilvl w:val="0"/>
                <w:numId w:val="0"/>
              </w:numPr>
              <w:rPr>
                <w:b/>
                <w:bCs/>
              </w:rPr>
            </w:pPr>
            <w:r>
              <w:rPr>
                <w:b/>
                <w:bCs/>
              </w:rPr>
              <w:t>Luồng 3 – Thực hiện xóa người dùng:</w:t>
            </w:r>
          </w:p>
          <w:p w14:paraId="63F01676" w14:textId="77777777" w:rsidR="004F30F8" w:rsidRPr="00192BF2" w:rsidRDefault="00523E58" w:rsidP="00192BF2">
            <w:pPr>
              <w:pStyle w:val="Style-"/>
            </w:pPr>
            <w:r w:rsidRPr="00192BF2">
              <w:t>Tại màn hình quản lý người dùng, người dùng sẽ click vào nút “Xóa” trên một bản ghi người dùng. Hệ thống sẽ hiển thị một thông báo xác nhận xóa;</w:t>
            </w:r>
          </w:p>
          <w:p w14:paraId="0C9A9A57" w14:textId="77777777" w:rsidR="004F30F8" w:rsidRPr="00192BF2" w:rsidRDefault="00523E58" w:rsidP="00192BF2">
            <w:pPr>
              <w:pStyle w:val="Style-"/>
            </w:pPr>
            <w:r w:rsidRPr="00192BF2">
              <w:t>Nhấn “Đồng ý” để xóa bản ghi vừa chọn;</w:t>
            </w:r>
          </w:p>
          <w:p w14:paraId="221FBD8B" w14:textId="77777777" w:rsidR="004F30F8" w:rsidRDefault="00523E58" w:rsidP="00192BF2">
            <w:pPr>
              <w:pStyle w:val="Style-"/>
              <w:rPr>
                <w:rFonts w:eastAsiaTheme="majorEastAsia" w:cstheme="majorBidi"/>
                <w:b/>
                <w:i/>
                <w:szCs w:val="24"/>
              </w:rPr>
            </w:pPr>
            <w:r w:rsidRPr="00192BF2">
              <w:t>Nhần “Đóng” để</w:t>
            </w:r>
            <w:r>
              <w:t xml:space="preserve"> trở lại.</w:t>
            </w:r>
          </w:p>
          <w:p w14:paraId="36B75157" w14:textId="77777777" w:rsidR="004F30F8" w:rsidRDefault="00523E58">
            <w:pPr>
              <w:pStyle w:val="Style"/>
              <w:widowControl w:val="0"/>
              <w:numPr>
                <w:ilvl w:val="0"/>
                <w:numId w:val="0"/>
              </w:numPr>
              <w:rPr>
                <w:b/>
                <w:bCs/>
              </w:rPr>
            </w:pPr>
            <w:r>
              <w:rPr>
                <w:b/>
                <w:bCs/>
              </w:rPr>
              <w:t>Luồng 4 – Thực hiện tìm kiếm theo điều kiện nhập vào:</w:t>
            </w:r>
          </w:p>
          <w:p w14:paraId="31B85A43" w14:textId="77777777" w:rsidR="004F30F8" w:rsidRDefault="00523E58" w:rsidP="00192BF2">
            <w:pPr>
              <w:pStyle w:val="Style-"/>
              <w:rPr>
                <w:rFonts w:eastAsiaTheme="majorEastAsia" w:cstheme="majorBidi"/>
                <w:b/>
                <w:i/>
                <w:szCs w:val="24"/>
              </w:rPr>
            </w:pPr>
            <w:r>
              <w:t>Tại màn hình quản lý người dùng, người dùng nhập từ khóa vào ô tìm kiếm. Khi ngừng nhập hệ thống hiển thị kết quả tìm kiếm trên danh sách.</w:t>
            </w:r>
          </w:p>
          <w:p w14:paraId="086B8626" w14:textId="77777777" w:rsidR="004F30F8" w:rsidRDefault="00523E58">
            <w:pPr>
              <w:pStyle w:val="Style"/>
              <w:widowControl w:val="0"/>
              <w:numPr>
                <w:ilvl w:val="0"/>
                <w:numId w:val="0"/>
              </w:numPr>
              <w:rPr>
                <w:b/>
                <w:bCs/>
              </w:rPr>
            </w:pPr>
            <w:r>
              <w:rPr>
                <w:b/>
                <w:bCs/>
              </w:rPr>
              <w:t>Luồng 5 – Thực hiện chỉ định các quyền ngoài nhóm quyền đã gắn cho người dùng:</w:t>
            </w:r>
          </w:p>
          <w:p w14:paraId="20061010" w14:textId="77777777" w:rsidR="004F30F8" w:rsidRPr="00192BF2" w:rsidRDefault="00523E58" w:rsidP="00192BF2">
            <w:pPr>
              <w:pStyle w:val="Style-"/>
            </w:pPr>
            <w:r w:rsidRPr="00192BF2">
              <w:t>Tại màn hình quản lý người dùng, người dùng sẽ click vào nút “Quyền” hệ thống sẽ hiện thị màn hình danh sách các quyền để người dùng chọn;</w:t>
            </w:r>
          </w:p>
          <w:p w14:paraId="23A2E864" w14:textId="77777777" w:rsidR="004F30F8" w:rsidRPr="00192BF2" w:rsidRDefault="00523E58" w:rsidP="00192BF2">
            <w:pPr>
              <w:pStyle w:val="Style-"/>
            </w:pPr>
            <w:r w:rsidRPr="00192BF2">
              <w:lastRenderedPageBreak/>
              <w:t>Nhấn “Lưu” hoàn tất;</w:t>
            </w:r>
          </w:p>
          <w:p w14:paraId="3BBA0F1B" w14:textId="77777777" w:rsidR="004F30F8" w:rsidRDefault="00523E58" w:rsidP="00192BF2">
            <w:pPr>
              <w:pStyle w:val="Style-"/>
              <w:rPr>
                <w:rFonts w:eastAsiaTheme="majorEastAsia" w:cstheme="majorBidi"/>
                <w:b/>
                <w:i/>
                <w:szCs w:val="24"/>
              </w:rPr>
            </w:pPr>
            <w:r w:rsidRPr="00192BF2">
              <w:t>Nhấn “Hủy bỏ</w:t>
            </w:r>
            <w:r>
              <w:t>” để trở lại.</w:t>
            </w:r>
          </w:p>
          <w:p w14:paraId="6BE26349" w14:textId="77777777" w:rsidR="004F30F8" w:rsidRDefault="004F30F8">
            <w:pPr>
              <w:pStyle w:val="Style-"/>
              <w:widowControl w:val="0"/>
              <w:numPr>
                <w:ilvl w:val="0"/>
                <w:numId w:val="0"/>
              </w:numPr>
              <w:rPr>
                <w:rFonts w:eastAsiaTheme="majorEastAsia" w:cstheme="majorBidi"/>
                <w:b/>
                <w:i/>
                <w:szCs w:val="24"/>
              </w:rPr>
            </w:pPr>
          </w:p>
        </w:tc>
      </w:tr>
      <w:tr w:rsidR="004F30F8" w14:paraId="740123A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2E771AF"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06D5020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AC0EE9E" w14:textId="77777777" w:rsidR="004F30F8" w:rsidRDefault="00523E58">
            <w:pPr>
              <w:pStyle w:val="DoanVB"/>
              <w:widowControl w:val="0"/>
              <w:rPr>
                <w:rStyle w:val="fontstyle01"/>
              </w:rPr>
            </w:pPr>
            <w:r>
              <w:rPr>
                <w:rStyle w:val="fontstyle01"/>
              </w:rPr>
              <w:t>Hiển thị thông báo trong trường hợp thêm mới và cập nhật người dùng không hợp lệ</w:t>
            </w:r>
            <w:r>
              <w:br/>
            </w:r>
            <w:r>
              <w:rPr>
                <w:rStyle w:val="fontstyle01"/>
              </w:rPr>
              <w:t>(không tuân thủ đúng quy tắc đã đặt ra tại luồng sự kiện chính).</w:t>
            </w:r>
          </w:p>
          <w:p w14:paraId="068F0B7A" w14:textId="77777777" w:rsidR="004F30F8" w:rsidRDefault="00523E58">
            <w:pPr>
              <w:pStyle w:val="DoanVB"/>
              <w:widowControl w:val="0"/>
              <w:rPr>
                <w:rFonts w:cs="Times New Roman"/>
                <w:color w:val="000000"/>
                <w:szCs w:val="26"/>
              </w:rPr>
            </w:pPr>
            <w:r>
              <w:rPr>
                <w:rStyle w:val="fontstyle01"/>
              </w:rPr>
              <w:t>Hệ thống hiển thị thông báo không hợp lệ trong trường hợp vi phạm điều kiện xóa</w:t>
            </w:r>
            <w:r>
              <w:br/>
            </w:r>
            <w:r>
              <w:rPr>
                <w:rStyle w:val="fontstyle01"/>
              </w:rPr>
              <w:t>người dùng.</w:t>
            </w:r>
          </w:p>
          <w:p w14:paraId="38B80643" w14:textId="77777777" w:rsidR="004F30F8" w:rsidRDefault="004F30F8">
            <w:pPr>
              <w:pStyle w:val="DoanVB"/>
              <w:widowControl w:val="0"/>
              <w:rPr>
                <w:rFonts w:cs="Times New Roman"/>
                <w:color w:val="000000"/>
                <w:szCs w:val="26"/>
              </w:rPr>
            </w:pPr>
          </w:p>
        </w:tc>
      </w:tr>
      <w:tr w:rsidR="004F30F8" w14:paraId="6C74709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4BA5C51" w14:textId="77777777" w:rsidR="004F30F8" w:rsidRDefault="00523E58">
            <w:pPr>
              <w:widowControl w:val="0"/>
              <w:rPr>
                <w:rFonts w:cs="Times New Roman"/>
              </w:rPr>
            </w:pPr>
            <w:r>
              <w:rPr>
                <w:rFonts w:cs="Times New Roman"/>
                <w:b/>
              </w:rPr>
              <w:t>Giao diện minh họa</w:t>
            </w:r>
          </w:p>
        </w:tc>
      </w:tr>
      <w:tr w:rsidR="004F30F8" w14:paraId="1886618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A10DAB3" w14:textId="77777777" w:rsidR="004F30F8" w:rsidRDefault="00523E58">
            <w:pPr>
              <w:pStyle w:val="Caption"/>
              <w:keepNext/>
              <w:widowControl w:val="0"/>
              <w:rPr>
                <w:rFonts w:eastAsiaTheme="majorEastAsia" w:cstheme="majorBidi"/>
                <w:b/>
                <w:szCs w:val="24"/>
              </w:rPr>
            </w:pPr>
            <w:r>
              <w:rPr>
                <w:noProof/>
              </w:rPr>
              <w:lastRenderedPageBreak/>
              <w:drawing>
                <wp:inline distT="0" distB="0" distL="0" distR="0" wp14:anchorId="7D815FCA" wp14:editId="6744BE9E">
                  <wp:extent cx="5983605" cy="1316990"/>
                  <wp:effectExtent l="0" t="0" r="0" b="0"/>
                  <wp:docPr id="1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6"/>
                          <pic:cNvPicPr>
                            <a:picLocks noChangeAspect="1" noChangeArrowheads="1"/>
                          </pic:cNvPicPr>
                        </pic:nvPicPr>
                        <pic:blipFill>
                          <a:blip r:embed="rId29"/>
                          <a:stretch>
                            <a:fillRect/>
                          </a:stretch>
                        </pic:blipFill>
                        <pic:spPr bwMode="auto">
                          <a:xfrm>
                            <a:off x="0" y="0"/>
                            <a:ext cx="5983605" cy="1316990"/>
                          </a:xfrm>
                          <a:prstGeom prst="rect">
                            <a:avLst/>
                          </a:prstGeom>
                        </pic:spPr>
                      </pic:pic>
                    </a:graphicData>
                  </a:graphic>
                </wp:inline>
              </w:drawing>
            </w:r>
          </w:p>
          <w:p w14:paraId="03A2F08E" w14:textId="529A93DB"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1</w:t>
            </w:r>
            <w:r w:rsidR="00681A61">
              <w:fldChar w:fldCharType="end"/>
            </w:r>
            <w:r>
              <w:t>. Giao diện màn hình danh sách người dùng</w:t>
            </w:r>
          </w:p>
          <w:p w14:paraId="1CF31DCD" w14:textId="77777777" w:rsidR="004F30F8" w:rsidRDefault="00523E58">
            <w:pPr>
              <w:keepNext/>
              <w:widowControl w:val="0"/>
              <w:jc w:val="center"/>
              <w:rPr>
                <w:rFonts w:eastAsiaTheme="majorEastAsia" w:cstheme="majorBidi"/>
                <w:b/>
                <w:i/>
                <w:szCs w:val="24"/>
              </w:rPr>
            </w:pPr>
            <w:r>
              <w:rPr>
                <w:noProof/>
              </w:rPr>
              <w:drawing>
                <wp:inline distT="0" distB="0" distL="0" distR="0" wp14:anchorId="5351A583" wp14:editId="7E4784ED">
                  <wp:extent cx="4326890" cy="6735445"/>
                  <wp:effectExtent l="0" t="0" r="0" b="0"/>
                  <wp:docPr id="1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38"/>
                          <pic:cNvPicPr>
                            <a:picLocks noChangeAspect="1" noChangeArrowheads="1"/>
                          </pic:cNvPicPr>
                        </pic:nvPicPr>
                        <pic:blipFill>
                          <a:blip r:embed="rId30"/>
                          <a:stretch>
                            <a:fillRect/>
                          </a:stretch>
                        </pic:blipFill>
                        <pic:spPr bwMode="auto">
                          <a:xfrm>
                            <a:off x="0" y="0"/>
                            <a:ext cx="4326890" cy="6735445"/>
                          </a:xfrm>
                          <a:prstGeom prst="rect">
                            <a:avLst/>
                          </a:prstGeom>
                        </pic:spPr>
                      </pic:pic>
                    </a:graphicData>
                  </a:graphic>
                </wp:inline>
              </w:drawing>
            </w:r>
            <w:r>
              <w:rPr>
                <w:noProof/>
              </w:rPr>
              <w:lastRenderedPageBreak/>
              <w:drawing>
                <wp:inline distT="0" distB="0" distL="0" distR="0" wp14:anchorId="18C37F59" wp14:editId="1EF92791">
                  <wp:extent cx="4315460" cy="2654300"/>
                  <wp:effectExtent l="0" t="0" r="0" b="0"/>
                  <wp:docPr id="1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7"/>
                          <pic:cNvPicPr>
                            <a:picLocks noChangeAspect="1" noChangeArrowheads="1"/>
                          </pic:cNvPicPr>
                        </pic:nvPicPr>
                        <pic:blipFill>
                          <a:blip r:embed="rId31"/>
                          <a:stretch>
                            <a:fillRect/>
                          </a:stretch>
                        </pic:blipFill>
                        <pic:spPr bwMode="auto">
                          <a:xfrm>
                            <a:off x="0" y="0"/>
                            <a:ext cx="4315460" cy="2654300"/>
                          </a:xfrm>
                          <a:prstGeom prst="rect">
                            <a:avLst/>
                          </a:prstGeom>
                        </pic:spPr>
                      </pic:pic>
                    </a:graphicData>
                  </a:graphic>
                </wp:inline>
              </w:drawing>
            </w:r>
          </w:p>
          <w:p w14:paraId="35CB0D60" w14:textId="02A374B0"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2</w:t>
            </w:r>
            <w:r w:rsidR="00681A61">
              <w:fldChar w:fldCharType="end"/>
            </w:r>
            <w:r>
              <w:t>. Giao diện màn hình thêm mới người dùng</w:t>
            </w:r>
          </w:p>
          <w:p w14:paraId="49CCF5CA" w14:textId="77777777" w:rsidR="004F30F8" w:rsidRDefault="00523E58">
            <w:pPr>
              <w:keepNext/>
              <w:widowControl w:val="0"/>
              <w:jc w:val="center"/>
              <w:rPr>
                <w:rFonts w:eastAsiaTheme="majorEastAsia" w:cstheme="majorBidi"/>
                <w:b/>
                <w:i/>
                <w:szCs w:val="24"/>
              </w:rPr>
            </w:pPr>
            <w:r>
              <w:rPr>
                <w:noProof/>
              </w:rPr>
              <w:lastRenderedPageBreak/>
              <w:drawing>
                <wp:inline distT="0" distB="0" distL="0" distR="0" wp14:anchorId="576F9BEC" wp14:editId="6FBD9A0D">
                  <wp:extent cx="4304665" cy="6713220"/>
                  <wp:effectExtent l="0" t="0" r="0" b="0"/>
                  <wp:docPr id="1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0"/>
                          <pic:cNvPicPr>
                            <a:picLocks noChangeAspect="1" noChangeArrowheads="1"/>
                          </pic:cNvPicPr>
                        </pic:nvPicPr>
                        <pic:blipFill>
                          <a:blip r:embed="rId32"/>
                          <a:stretch>
                            <a:fillRect/>
                          </a:stretch>
                        </pic:blipFill>
                        <pic:spPr bwMode="auto">
                          <a:xfrm>
                            <a:off x="0" y="0"/>
                            <a:ext cx="4304665" cy="6713220"/>
                          </a:xfrm>
                          <a:prstGeom prst="rect">
                            <a:avLst/>
                          </a:prstGeom>
                        </pic:spPr>
                      </pic:pic>
                    </a:graphicData>
                  </a:graphic>
                </wp:inline>
              </w:drawing>
            </w:r>
            <w:r>
              <w:rPr>
                <w:noProof/>
              </w:rPr>
              <w:lastRenderedPageBreak/>
              <w:drawing>
                <wp:inline distT="0" distB="0" distL="0" distR="0" wp14:anchorId="57CBE573" wp14:editId="442E4904">
                  <wp:extent cx="4304665" cy="2654300"/>
                  <wp:effectExtent l="0" t="0" r="0" b="0"/>
                  <wp:docPr id="1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9"/>
                          <pic:cNvPicPr>
                            <a:picLocks noChangeAspect="1" noChangeArrowheads="1"/>
                          </pic:cNvPicPr>
                        </pic:nvPicPr>
                        <pic:blipFill>
                          <a:blip r:embed="rId33"/>
                          <a:stretch>
                            <a:fillRect/>
                          </a:stretch>
                        </pic:blipFill>
                        <pic:spPr bwMode="auto">
                          <a:xfrm>
                            <a:off x="0" y="0"/>
                            <a:ext cx="4304665" cy="2654300"/>
                          </a:xfrm>
                          <a:prstGeom prst="rect">
                            <a:avLst/>
                          </a:prstGeom>
                        </pic:spPr>
                      </pic:pic>
                    </a:graphicData>
                  </a:graphic>
                </wp:inline>
              </w:drawing>
            </w:r>
          </w:p>
          <w:p w14:paraId="56FE1F06" w14:textId="586F5422"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3</w:t>
            </w:r>
            <w:r w:rsidR="00681A61">
              <w:fldChar w:fldCharType="end"/>
            </w:r>
            <w:r>
              <w:t>. Giao diện màn hình cập nhật người dùng</w:t>
            </w:r>
          </w:p>
          <w:p w14:paraId="6DF8FE72" w14:textId="77777777" w:rsidR="004F30F8" w:rsidRDefault="00523E58">
            <w:pPr>
              <w:keepNext/>
              <w:widowControl w:val="0"/>
              <w:rPr>
                <w:rFonts w:eastAsiaTheme="majorEastAsia" w:cstheme="majorBidi"/>
                <w:b/>
                <w:i/>
                <w:szCs w:val="24"/>
              </w:rPr>
            </w:pPr>
            <w:r>
              <w:rPr>
                <w:noProof/>
              </w:rPr>
              <w:drawing>
                <wp:inline distT="0" distB="0" distL="0" distR="0" wp14:anchorId="3EB3E8EF" wp14:editId="16FBE16F">
                  <wp:extent cx="5983605" cy="3388360"/>
                  <wp:effectExtent l="0" t="0" r="0" b="0"/>
                  <wp:docPr id="1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41"/>
                          <pic:cNvPicPr>
                            <a:picLocks noChangeAspect="1" noChangeArrowheads="1"/>
                          </pic:cNvPicPr>
                        </pic:nvPicPr>
                        <pic:blipFill>
                          <a:blip r:embed="rId34"/>
                          <a:stretch>
                            <a:fillRect/>
                          </a:stretch>
                        </pic:blipFill>
                        <pic:spPr bwMode="auto">
                          <a:xfrm>
                            <a:off x="0" y="0"/>
                            <a:ext cx="5983605" cy="3388360"/>
                          </a:xfrm>
                          <a:prstGeom prst="rect">
                            <a:avLst/>
                          </a:prstGeom>
                        </pic:spPr>
                      </pic:pic>
                    </a:graphicData>
                  </a:graphic>
                </wp:inline>
              </w:drawing>
            </w:r>
          </w:p>
          <w:p w14:paraId="04465062" w14:textId="6D197A6B"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4</w:t>
            </w:r>
            <w:r w:rsidR="00681A61">
              <w:fldChar w:fldCharType="end"/>
            </w:r>
            <w:r>
              <w:t>. Giao diện màn hình chọn quyền cho người dùng</w:t>
            </w:r>
          </w:p>
        </w:tc>
      </w:tr>
    </w:tbl>
    <w:p w14:paraId="7658F632" w14:textId="77777777" w:rsidR="004F30F8" w:rsidRDefault="00523E58">
      <w:pPr>
        <w:pStyle w:val="Heading2"/>
        <w:rPr>
          <w:i/>
          <w:szCs w:val="24"/>
        </w:rPr>
      </w:pPr>
      <w:r>
        <w:lastRenderedPageBreak/>
        <w:t>Đăng nhập</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5ABC704D"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DE9E129" w14:textId="77777777" w:rsidR="004F30F8" w:rsidRDefault="00523E58">
            <w:pPr>
              <w:widowControl w:val="0"/>
              <w:rPr>
                <w:rFonts w:cs="Times New Roman"/>
                <w:b/>
              </w:rPr>
            </w:pPr>
            <w:r>
              <w:rPr>
                <w:rFonts w:cs="Times New Roman"/>
                <w:b/>
              </w:rPr>
              <w:t>UC#09</w:t>
            </w:r>
          </w:p>
        </w:tc>
        <w:tc>
          <w:tcPr>
            <w:tcW w:w="5617" w:type="dxa"/>
            <w:tcBorders>
              <w:top w:val="single" w:sz="4" w:space="0" w:color="808080"/>
              <w:left w:val="single" w:sz="4" w:space="0" w:color="808080"/>
              <w:bottom w:val="single" w:sz="4" w:space="0" w:color="808080"/>
              <w:right w:val="single" w:sz="4" w:space="0" w:color="808080"/>
            </w:tcBorders>
            <w:vAlign w:val="center"/>
          </w:tcPr>
          <w:p w14:paraId="206FCB9F" w14:textId="77777777" w:rsidR="004F30F8" w:rsidRDefault="00523E58">
            <w:pPr>
              <w:widowControl w:val="0"/>
              <w:rPr>
                <w:rFonts w:cs="Times New Roman"/>
                <w:b/>
              </w:rPr>
            </w:pPr>
            <w:r>
              <w:rPr>
                <w:rFonts w:cs="Times New Roman"/>
                <w:b/>
              </w:rPr>
              <w:t>Đăng nhập</w:t>
            </w:r>
          </w:p>
        </w:tc>
        <w:tc>
          <w:tcPr>
            <w:tcW w:w="1924" w:type="dxa"/>
            <w:tcBorders>
              <w:top w:val="single" w:sz="4" w:space="0" w:color="808080"/>
              <w:left w:val="single" w:sz="4" w:space="0" w:color="808080"/>
              <w:bottom w:val="single" w:sz="4" w:space="0" w:color="808080"/>
              <w:right w:val="single" w:sz="4" w:space="0" w:color="808080"/>
            </w:tcBorders>
            <w:vAlign w:val="center"/>
          </w:tcPr>
          <w:p w14:paraId="7BE3518C"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2B68A41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A2D3156"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2CA7149" w14:textId="02E2B71B" w:rsidR="004F30F8" w:rsidRDefault="00523E58">
            <w:pPr>
              <w:pStyle w:val="DoanVB"/>
              <w:widowControl w:val="0"/>
              <w:rPr>
                <w:rFonts w:eastAsiaTheme="majorEastAsia" w:cstheme="majorBidi"/>
                <w:b/>
                <w:i/>
                <w:szCs w:val="24"/>
              </w:rPr>
            </w:pPr>
            <w:r>
              <w:t xml:space="preserve">Trước khi thực hiện các thao tác bên trong hệ thống kiểm soát trạng thái và </w:t>
            </w:r>
            <w:r w:rsidR="00C23168">
              <w:t>ứ</w:t>
            </w:r>
            <w:r w:rsidR="00370745">
              <w:t>ng dụng biên dịch script</w:t>
            </w:r>
            <w:r>
              <w:t xml:space="preserve"> kết nối với hệ thống kiểm soát trạng thái người dùng cần đăng nhập vào cả hai hệ thống.</w:t>
            </w:r>
          </w:p>
        </w:tc>
      </w:tr>
      <w:tr w:rsidR="004F30F8" w14:paraId="01C3B0DA"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86C8E8E" w14:textId="77777777" w:rsidR="004F30F8" w:rsidRDefault="00523E58">
            <w:pPr>
              <w:widowControl w:val="0"/>
              <w:rPr>
                <w:rFonts w:cs="Times New Roman"/>
                <w:b/>
              </w:rPr>
            </w:pPr>
            <w:r>
              <w:rPr>
                <w:rFonts w:cs="Times New Roman"/>
                <w:b/>
              </w:rPr>
              <w:lastRenderedPageBreak/>
              <w:t>Tác nhân</w:t>
            </w:r>
          </w:p>
          <w:p w14:paraId="27A5B9E6"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BD97E01"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72BF87D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B644F6C"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47ACDD" w14:textId="77777777" w:rsidR="004F30F8" w:rsidRDefault="00523E58">
            <w:pPr>
              <w:widowControl w:val="0"/>
              <w:rPr>
                <w:rFonts w:cs="Times New Roman"/>
              </w:rPr>
            </w:pPr>
            <w:r>
              <w:rPr>
                <w:rFonts w:cs="Times New Roman"/>
              </w:rPr>
              <w:t>Cần có tài khoản đăng nhập.</w:t>
            </w:r>
          </w:p>
        </w:tc>
      </w:tr>
      <w:tr w:rsidR="004F30F8" w14:paraId="27DEA8C3"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38CABF49"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5192351"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06CC56C" w14:textId="77777777" w:rsidR="004F30F8" w:rsidRDefault="00523E58">
            <w:pPr>
              <w:pStyle w:val="Style-"/>
              <w:widowControl w:val="0"/>
              <w:numPr>
                <w:ilvl w:val="0"/>
                <w:numId w:val="0"/>
              </w:numPr>
              <w:rPr>
                <w:rFonts w:eastAsiaTheme="majorEastAsia" w:cstheme="majorBidi"/>
                <w:b/>
                <w:i/>
                <w:szCs w:val="24"/>
              </w:rPr>
            </w:pPr>
            <w:r>
              <w:t>Hệ thống điều hướng đến màn hình trang chủ.</w:t>
            </w:r>
          </w:p>
        </w:tc>
      </w:tr>
      <w:tr w:rsidR="004F30F8" w14:paraId="6412A188"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23FD033A"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C719F5D"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DFB7DB6" w14:textId="77777777" w:rsidR="004F30F8" w:rsidRDefault="00523E58">
            <w:pPr>
              <w:widowControl w:val="0"/>
              <w:rPr>
                <w:rFonts w:cs="Times New Roman"/>
              </w:rPr>
            </w:pPr>
            <w:r>
              <w:rPr>
                <w:rFonts w:cs="Times New Roman"/>
              </w:rPr>
              <w:t>Trạng thái hệ thống không thay đổi.</w:t>
            </w:r>
          </w:p>
        </w:tc>
      </w:tr>
      <w:tr w:rsidR="004F30F8" w14:paraId="5984823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9CBC655" w14:textId="77777777" w:rsidR="004F30F8" w:rsidRDefault="00523E58">
            <w:pPr>
              <w:widowControl w:val="0"/>
              <w:rPr>
                <w:rFonts w:cs="Times New Roman"/>
                <w:b/>
              </w:rPr>
            </w:pPr>
            <w:r>
              <w:rPr>
                <w:rFonts w:cs="Times New Roman"/>
                <w:b/>
              </w:rPr>
              <w:t>ĐẶC TẢ CHỨC NĂNG</w:t>
            </w:r>
          </w:p>
        </w:tc>
      </w:tr>
      <w:tr w:rsidR="004F30F8" w14:paraId="5B10F2F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B857CC8"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26635370"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4453C81" w14:textId="77777777" w:rsidR="004F30F8" w:rsidRPr="00192BF2" w:rsidRDefault="00523E58" w:rsidP="00192BF2">
            <w:pPr>
              <w:pStyle w:val="Style-"/>
            </w:pPr>
            <w:r w:rsidRPr="00192BF2">
              <w:t>Tại màn hình đăng nhập của cả hai hệ thống, người dùng nhập đầy đủ thông tin đăng nhập bao gồm: Tài khoản, mật khẩu.</w:t>
            </w:r>
          </w:p>
          <w:p w14:paraId="5F2EEDBD" w14:textId="77777777" w:rsidR="004F30F8" w:rsidRDefault="00523E58" w:rsidP="00192BF2">
            <w:pPr>
              <w:pStyle w:val="Style-"/>
              <w:rPr>
                <w:rFonts w:eastAsiaTheme="majorEastAsia" w:cstheme="majorBidi"/>
                <w:b/>
                <w:i/>
                <w:szCs w:val="24"/>
              </w:rPr>
            </w:pPr>
            <w:r w:rsidRPr="00192BF2">
              <w:t>Hệ thống kiểm tra thông tin đăng nhập, nếu thành công sẽ chuyển hướng đến trang</w:t>
            </w:r>
            <w:r>
              <w:t xml:space="preserve"> chủ.</w:t>
            </w:r>
          </w:p>
        </w:tc>
      </w:tr>
      <w:tr w:rsidR="004F30F8" w14:paraId="3DBE8E0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B84B91E" w14:textId="77777777" w:rsidR="004F30F8" w:rsidRDefault="00523E58">
            <w:pPr>
              <w:widowControl w:val="0"/>
              <w:rPr>
                <w:rFonts w:cs="Times New Roman"/>
                <w:b/>
                <w:lang w:val="vi-VN"/>
              </w:rPr>
            </w:pPr>
            <w:r>
              <w:rPr>
                <w:rFonts w:cs="Times New Roman"/>
                <w:b/>
                <w:lang w:val="vi-VN"/>
              </w:rPr>
              <w:t>Luồng sự kiện phát sinh/Kịch bản phát sinh</w:t>
            </w:r>
          </w:p>
        </w:tc>
      </w:tr>
      <w:tr w:rsidR="004F30F8" w14:paraId="293306D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525BDCD0" w14:textId="77777777" w:rsidR="004F30F8" w:rsidRDefault="00523E58">
            <w:pPr>
              <w:pStyle w:val="DoanVB"/>
              <w:widowControl w:val="0"/>
              <w:rPr>
                <w:rFonts w:cs="Times New Roman"/>
                <w:color w:val="000000"/>
                <w:szCs w:val="26"/>
              </w:rPr>
            </w:pPr>
            <w:r>
              <w:rPr>
                <w:rFonts w:cs="Times New Roman"/>
                <w:color w:val="000000"/>
                <w:szCs w:val="26"/>
              </w:rPr>
              <w:t>Hiển thị thông báo đăng nhập không thành công trong trường hợp lỗi thông tin đăng nhập.</w:t>
            </w:r>
          </w:p>
        </w:tc>
      </w:tr>
      <w:tr w:rsidR="004F30F8" w14:paraId="1C906E7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599E91B" w14:textId="77777777" w:rsidR="004F30F8" w:rsidRDefault="00523E58">
            <w:pPr>
              <w:widowControl w:val="0"/>
              <w:rPr>
                <w:rFonts w:cs="Times New Roman"/>
              </w:rPr>
            </w:pPr>
            <w:r>
              <w:rPr>
                <w:rFonts w:cs="Times New Roman"/>
                <w:b/>
              </w:rPr>
              <w:t>Giao diện minh họa</w:t>
            </w:r>
          </w:p>
        </w:tc>
      </w:tr>
      <w:tr w:rsidR="004F30F8" w14:paraId="6FE65DC0"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BEB049A" w14:textId="77777777" w:rsidR="004F30F8" w:rsidRDefault="00523E58">
            <w:pPr>
              <w:pStyle w:val="Caption"/>
              <w:keepNext/>
              <w:widowControl w:val="0"/>
              <w:rPr>
                <w:rFonts w:eastAsiaTheme="majorEastAsia" w:cstheme="majorBidi"/>
                <w:b/>
                <w:szCs w:val="24"/>
              </w:rPr>
            </w:pPr>
            <w:r>
              <w:rPr>
                <w:noProof/>
              </w:rPr>
              <w:lastRenderedPageBreak/>
              <w:drawing>
                <wp:inline distT="0" distB="0" distL="0" distR="0" wp14:anchorId="5804132C" wp14:editId="2F607380">
                  <wp:extent cx="3579495" cy="3635375"/>
                  <wp:effectExtent l="0" t="0" r="0" b="0"/>
                  <wp:docPr id="1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49"/>
                          <pic:cNvPicPr>
                            <a:picLocks noChangeAspect="1" noChangeArrowheads="1"/>
                          </pic:cNvPicPr>
                        </pic:nvPicPr>
                        <pic:blipFill>
                          <a:blip r:embed="rId35"/>
                          <a:stretch>
                            <a:fillRect/>
                          </a:stretch>
                        </pic:blipFill>
                        <pic:spPr bwMode="auto">
                          <a:xfrm>
                            <a:off x="0" y="0"/>
                            <a:ext cx="3579495" cy="3635375"/>
                          </a:xfrm>
                          <a:prstGeom prst="rect">
                            <a:avLst/>
                          </a:prstGeom>
                        </pic:spPr>
                      </pic:pic>
                    </a:graphicData>
                  </a:graphic>
                </wp:inline>
              </w:drawing>
            </w:r>
          </w:p>
          <w:p w14:paraId="321C7052" w14:textId="1B69CD05"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5</w:t>
            </w:r>
            <w:r w:rsidR="00681A61">
              <w:fldChar w:fldCharType="end"/>
            </w:r>
            <w:r>
              <w:t>. Giao diện màn hình đăng nhập hệ thống kiểm soát trạng thái</w:t>
            </w:r>
          </w:p>
          <w:p w14:paraId="080DD4AE" w14:textId="77777777" w:rsidR="004F30F8" w:rsidRDefault="00523E58">
            <w:pPr>
              <w:keepNext/>
              <w:widowControl w:val="0"/>
              <w:jc w:val="center"/>
              <w:rPr>
                <w:rFonts w:eastAsiaTheme="majorEastAsia" w:cstheme="majorBidi"/>
                <w:b/>
                <w:i/>
                <w:szCs w:val="24"/>
              </w:rPr>
            </w:pPr>
            <w:r>
              <w:rPr>
                <w:noProof/>
              </w:rPr>
              <w:drawing>
                <wp:inline distT="0" distB="0" distL="0" distR="0" wp14:anchorId="223BBA49" wp14:editId="6866529E">
                  <wp:extent cx="4739005" cy="2508885"/>
                  <wp:effectExtent l="0" t="0" r="0" b="0"/>
                  <wp:docPr id="2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50"/>
                          <pic:cNvPicPr>
                            <a:picLocks noChangeAspect="1" noChangeArrowheads="1"/>
                          </pic:cNvPicPr>
                        </pic:nvPicPr>
                        <pic:blipFill>
                          <a:blip r:embed="rId36"/>
                          <a:stretch>
                            <a:fillRect/>
                          </a:stretch>
                        </pic:blipFill>
                        <pic:spPr bwMode="auto">
                          <a:xfrm>
                            <a:off x="0" y="0"/>
                            <a:ext cx="4739005" cy="2508885"/>
                          </a:xfrm>
                          <a:prstGeom prst="rect">
                            <a:avLst/>
                          </a:prstGeom>
                        </pic:spPr>
                      </pic:pic>
                    </a:graphicData>
                  </a:graphic>
                </wp:inline>
              </w:drawing>
            </w:r>
          </w:p>
          <w:p w14:paraId="15A4D75A" w14:textId="3988C5FE"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6</w:t>
            </w:r>
            <w:r w:rsidR="00681A61">
              <w:fldChar w:fldCharType="end"/>
            </w:r>
            <w:r>
              <w:t xml:space="preserve">. Giao diện màn hình đăng nhập </w:t>
            </w:r>
            <w:r w:rsidR="00370745">
              <w:t>Ứng dụng biên dịch script</w:t>
            </w:r>
          </w:p>
        </w:tc>
      </w:tr>
    </w:tbl>
    <w:p w14:paraId="73A78895" w14:textId="77777777" w:rsidR="004F30F8" w:rsidRDefault="004F30F8">
      <w:pPr>
        <w:rPr>
          <w:rFonts w:eastAsiaTheme="majorEastAsia" w:cstheme="majorBidi"/>
          <w:b/>
          <w:i/>
          <w:szCs w:val="24"/>
        </w:rPr>
      </w:pPr>
    </w:p>
    <w:p w14:paraId="7D2FA374" w14:textId="77777777" w:rsidR="004F30F8" w:rsidRDefault="00523E58">
      <w:pPr>
        <w:pStyle w:val="Heading2"/>
        <w:rPr>
          <w:i/>
          <w:szCs w:val="24"/>
        </w:rPr>
      </w:pPr>
      <w:r>
        <w:t>Đăng xuấ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0F2EAEAF"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79E8590" w14:textId="77777777" w:rsidR="004F30F8" w:rsidRDefault="00523E58">
            <w:pPr>
              <w:widowControl w:val="0"/>
              <w:rPr>
                <w:rFonts w:cs="Times New Roman"/>
                <w:b/>
              </w:rPr>
            </w:pPr>
            <w:r>
              <w:rPr>
                <w:rFonts w:cs="Times New Roman"/>
                <w:b/>
              </w:rPr>
              <w:t>UC#10</w:t>
            </w:r>
          </w:p>
        </w:tc>
        <w:tc>
          <w:tcPr>
            <w:tcW w:w="5617" w:type="dxa"/>
            <w:tcBorders>
              <w:top w:val="single" w:sz="4" w:space="0" w:color="808080"/>
              <w:left w:val="single" w:sz="4" w:space="0" w:color="808080"/>
              <w:bottom w:val="single" w:sz="4" w:space="0" w:color="808080"/>
              <w:right w:val="single" w:sz="4" w:space="0" w:color="808080"/>
            </w:tcBorders>
            <w:vAlign w:val="center"/>
          </w:tcPr>
          <w:p w14:paraId="0776B8DC" w14:textId="77777777" w:rsidR="004F30F8" w:rsidRDefault="00523E58">
            <w:pPr>
              <w:widowControl w:val="0"/>
              <w:rPr>
                <w:rFonts w:cs="Times New Roman"/>
                <w:b/>
              </w:rPr>
            </w:pPr>
            <w:r>
              <w:rPr>
                <w:rFonts w:cs="Times New Roman"/>
                <w:b/>
              </w:rPr>
              <w:t>Đăng xuất</w:t>
            </w:r>
          </w:p>
        </w:tc>
        <w:tc>
          <w:tcPr>
            <w:tcW w:w="1924" w:type="dxa"/>
            <w:tcBorders>
              <w:top w:val="single" w:sz="4" w:space="0" w:color="808080"/>
              <w:left w:val="single" w:sz="4" w:space="0" w:color="808080"/>
              <w:bottom w:val="single" w:sz="4" w:space="0" w:color="808080"/>
              <w:right w:val="single" w:sz="4" w:space="0" w:color="808080"/>
            </w:tcBorders>
            <w:vAlign w:val="center"/>
          </w:tcPr>
          <w:p w14:paraId="709E97B3"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7AE605DB"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CF01E68"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2CB4369" w14:textId="77777777" w:rsidR="004F30F8" w:rsidRDefault="00523E58">
            <w:pPr>
              <w:pStyle w:val="DoanVB"/>
              <w:widowControl w:val="0"/>
              <w:ind w:firstLine="0"/>
              <w:rPr>
                <w:rFonts w:eastAsiaTheme="majorEastAsia" w:cstheme="majorBidi"/>
                <w:b/>
                <w:i/>
                <w:szCs w:val="24"/>
              </w:rPr>
            </w:pPr>
            <w:r>
              <w:t>Chức năng cho phép người dùng đăng xuất khỏi hệ thống.</w:t>
            </w:r>
          </w:p>
        </w:tc>
      </w:tr>
      <w:tr w:rsidR="004F30F8" w14:paraId="400E3508"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57BA65B" w14:textId="77777777" w:rsidR="004F30F8" w:rsidRDefault="00523E58">
            <w:pPr>
              <w:widowControl w:val="0"/>
              <w:rPr>
                <w:rFonts w:cs="Times New Roman"/>
                <w:b/>
              </w:rPr>
            </w:pPr>
            <w:r>
              <w:rPr>
                <w:rFonts w:cs="Times New Roman"/>
                <w:b/>
              </w:rPr>
              <w:t>Tác nhân</w:t>
            </w:r>
          </w:p>
          <w:p w14:paraId="53A9DE61"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6C5099A"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58BDA7AF"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C1556CF" w14:textId="77777777" w:rsidR="004F30F8" w:rsidRDefault="00523E58">
            <w:pPr>
              <w:widowControl w:val="0"/>
              <w:rPr>
                <w:rFonts w:cs="Times New Roman"/>
                <w:b/>
              </w:rPr>
            </w:pPr>
            <w:r>
              <w:rPr>
                <w:rFonts w:cs="Times New Roman"/>
                <w:b/>
              </w:rPr>
              <w:lastRenderedPageBreak/>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9B03A69" w14:textId="77777777" w:rsidR="004F30F8" w:rsidRDefault="00523E58">
            <w:pPr>
              <w:widowControl w:val="0"/>
              <w:rPr>
                <w:rFonts w:cs="Times New Roman"/>
              </w:rPr>
            </w:pPr>
            <w:r>
              <w:rPr>
                <w:rFonts w:cs="Times New Roman"/>
              </w:rPr>
              <w:t>Tài khoản người dùng đang đăng nhập.</w:t>
            </w:r>
          </w:p>
        </w:tc>
      </w:tr>
      <w:tr w:rsidR="004F30F8" w14:paraId="64C059D3"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ED6C0BC"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0FACD62D"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4A122C8" w14:textId="77777777" w:rsidR="004F30F8" w:rsidRDefault="00523E58">
            <w:pPr>
              <w:pStyle w:val="Style-"/>
              <w:widowControl w:val="0"/>
              <w:numPr>
                <w:ilvl w:val="0"/>
                <w:numId w:val="0"/>
              </w:numPr>
              <w:rPr>
                <w:rFonts w:eastAsiaTheme="majorEastAsia" w:cstheme="majorBidi"/>
                <w:b/>
                <w:i/>
                <w:szCs w:val="24"/>
              </w:rPr>
            </w:pPr>
            <w:r>
              <w:t>Hiển thị giao diện đăng nhập.</w:t>
            </w:r>
          </w:p>
        </w:tc>
      </w:tr>
      <w:tr w:rsidR="004F30F8" w14:paraId="149CB5A0"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4242E791"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BBA7F71"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CB7DCC1" w14:textId="77777777" w:rsidR="004F30F8" w:rsidRDefault="00523E58">
            <w:pPr>
              <w:widowControl w:val="0"/>
              <w:rPr>
                <w:rFonts w:cs="Times New Roman"/>
              </w:rPr>
            </w:pPr>
            <w:r>
              <w:rPr>
                <w:rFonts w:cs="Times New Roman"/>
              </w:rPr>
              <w:t>Trạng thái hệ thống không thay đổi.</w:t>
            </w:r>
          </w:p>
        </w:tc>
      </w:tr>
      <w:tr w:rsidR="004F30F8" w14:paraId="58C3AE1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AF088F9" w14:textId="77777777" w:rsidR="004F30F8" w:rsidRDefault="00523E58">
            <w:pPr>
              <w:widowControl w:val="0"/>
              <w:rPr>
                <w:rFonts w:cs="Times New Roman"/>
                <w:b/>
              </w:rPr>
            </w:pPr>
            <w:r>
              <w:rPr>
                <w:rFonts w:cs="Times New Roman"/>
                <w:b/>
              </w:rPr>
              <w:t>ĐẶC TẢ CHỨC NĂNG</w:t>
            </w:r>
          </w:p>
        </w:tc>
      </w:tr>
      <w:tr w:rsidR="004F30F8" w14:paraId="5D23FBF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5FAAF4D"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727370A4"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886B250" w14:textId="77777777" w:rsidR="004F30F8" w:rsidRDefault="00523E58" w:rsidP="00192BF2">
            <w:pPr>
              <w:pStyle w:val="Style-"/>
              <w:rPr>
                <w:rFonts w:eastAsiaTheme="majorEastAsia" w:cstheme="majorBidi"/>
                <w:b/>
                <w:i/>
                <w:szCs w:val="24"/>
              </w:rPr>
            </w:pPr>
            <w:r>
              <w:t>Người dùng click vào nút “Đăng xuất”, hệ thống sẽ thực hiện đăng xuất tài khoản và hiển thị màn hình đăng nhập.</w:t>
            </w:r>
          </w:p>
        </w:tc>
      </w:tr>
      <w:tr w:rsidR="004F30F8" w14:paraId="2E588B0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1B52BA7" w14:textId="77777777" w:rsidR="004F30F8" w:rsidRDefault="00523E58">
            <w:pPr>
              <w:widowControl w:val="0"/>
              <w:rPr>
                <w:rFonts w:cs="Times New Roman"/>
                <w:b/>
                <w:lang w:val="vi-VN"/>
              </w:rPr>
            </w:pPr>
            <w:r>
              <w:rPr>
                <w:rFonts w:cs="Times New Roman"/>
                <w:b/>
                <w:lang w:val="vi-VN"/>
              </w:rPr>
              <w:t>Luồng sự kiện phát sinh/Kịch bản phát sinh</w:t>
            </w:r>
          </w:p>
        </w:tc>
      </w:tr>
      <w:tr w:rsidR="004F30F8" w14:paraId="11CD571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5DB1BFC" w14:textId="77777777" w:rsidR="004F30F8" w:rsidRDefault="00523E58">
            <w:pPr>
              <w:pStyle w:val="DoanVB"/>
              <w:widowControl w:val="0"/>
              <w:ind w:firstLine="0"/>
              <w:rPr>
                <w:rFonts w:cs="Times New Roman"/>
                <w:color w:val="000000"/>
                <w:szCs w:val="26"/>
              </w:rPr>
            </w:pPr>
            <w:r>
              <w:rPr>
                <w:rFonts w:cs="Times New Roman"/>
                <w:color w:val="000000"/>
                <w:szCs w:val="26"/>
              </w:rPr>
              <w:t>N/A</w:t>
            </w:r>
          </w:p>
        </w:tc>
      </w:tr>
    </w:tbl>
    <w:p w14:paraId="0D93885E" w14:textId="77777777" w:rsidR="004F30F8" w:rsidRDefault="004F30F8">
      <w:pPr>
        <w:rPr>
          <w:rFonts w:eastAsiaTheme="majorEastAsia" w:cstheme="majorBidi"/>
          <w:b/>
          <w:i/>
          <w:szCs w:val="24"/>
        </w:rPr>
      </w:pPr>
    </w:p>
    <w:p w14:paraId="6FE344A7" w14:textId="77777777" w:rsidR="004F30F8" w:rsidRDefault="00523E58">
      <w:pPr>
        <w:pStyle w:val="Heading2"/>
        <w:rPr>
          <w:i/>
          <w:szCs w:val="24"/>
        </w:rPr>
      </w:pPr>
      <w:r>
        <w:t>Kết nối với hệ thống kiểm soát trạng thái</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795FC1FD"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CCDB7F2" w14:textId="77777777" w:rsidR="004F30F8" w:rsidRDefault="00523E58">
            <w:pPr>
              <w:widowControl w:val="0"/>
              <w:rPr>
                <w:rFonts w:cs="Times New Roman"/>
                <w:b/>
              </w:rPr>
            </w:pPr>
            <w:r>
              <w:rPr>
                <w:rFonts w:cs="Times New Roman"/>
                <w:b/>
              </w:rPr>
              <w:t>UC#11</w:t>
            </w:r>
          </w:p>
        </w:tc>
        <w:tc>
          <w:tcPr>
            <w:tcW w:w="5617" w:type="dxa"/>
            <w:tcBorders>
              <w:top w:val="single" w:sz="4" w:space="0" w:color="808080"/>
              <w:left w:val="single" w:sz="4" w:space="0" w:color="808080"/>
              <w:bottom w:val="single" w:sz="4" w:space="0" w:color="808080"/>
              <w:right w:val="single" w:sz="4" w:space="0" w:color="808080"/>
            </w:tcBorders>
            <w:vAlign w:val="center"/>
          </w:tcPr>
          <w:p w14:paraId="7B16B3B9" w14:textId="77777777" w:rsidR="004F30F8" w:rsidRDefault="00523E58">
            <w:pPr>
              <w:widowControl w:val="0"/>
              <w:rPr>
                <w:rFonts w:cs="Times New Roman"/>
                <w:b/>
              </w:rPr>
            </w:pPr>
            <w:r>
              <w:rPr>
                <w:rFonts w:cs="Times New Roman"/>
                <w:b/>
              </w:rPr>
              <w:t>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30F9C74E"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17641951"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9A21220"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99E4259" w14:textId="38E1F590" w:rsidR="004F30F8" w:rsidRDefault="00523E58">
            <w:pPr>
              <w:pStyle w:val="Style-"/>
              <w:widowControl w:val="0"/>
              <w:numPr>
                <w:ilvl w:val="0"/>
                <w:numId w:val="0"/>
              </w:numPr>
              <w:rPr>
                <w:rFonts w:eastAsiaTheme="majorEastAsia" w:cstheme="majorBidi"/>
                <w:b/>
                <w:i/>
                <w:szCs w:val="24"/>
              </w:rPr>
            </w:pPr>
            <w:r>
              <w:t xml:space="preserve">Hệ thống kiếm soát trạng thái cho phép </w:t>
            </w:r>
            <w:r w:rsidR="004B19D2">
              <w:t>ứ</w:t>
            </w:r>
            <w:r w:rsidR="00370745">
              <w:t>ng dụng biên dịch script</w:t>
            </w:r>
            <w:r>
              <w:t xml:space="preserve"> giữ kết nối liên tục với hệ thống.</w:t>
            </w:r>
          </w:p>
        </w:tc>
      </w:tr>
      <w:tr w:rsidR="004F30F8" w14:paraId="2E352699"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62BE8C0" w14:textId="77777777" w:rsidR="004F30F8" w:rsidRDefault="00523E58">
            <w:pPr>
              <w:widowControl w:val="0"/>
              <w:rPr>
                <w:rFonts w:cs="Times New Roman"/>
                <w:b/>
              </w:rPr>
            </w:pPr>
            <w:r>
              <w:rPr>
                <w:rFonts w:cs="Times New Roman"/>
                <w:b/>
              </w:rPr>
              <w:t>Tác nhân</w:t>
            </w:r>
          </w:p>
          <w:p w14:paraId="0D8D1406"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845F0D5"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33F10F19"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81681F1"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283C388" w14:textId="34851CEE" w:rsidR="004F30F8" w:rsidRDefault="00523E58">
            <w:pPr>
              <w:widowControl w:val="0"/>
              <w:rPr>
                <w:rFonts w:cs="Times New Roman"/>
              </w:rPr>
            </w:pPr>
            <w:r>
              <w:rPr>
                <w:rFonts w:cs="Times New Roman"/>
              </w:rPr>
              <w:t xml:space="preserve">Quản trị hệ thống đăng nhập thành công trên </w:t>
            </w:r>
            <w:r w:rsidR="004B19D2">
              <w:t xml:space="preserve">ứng </w:t>
            </w:r>
            <w:r w:rsidR="00370745">
              <w:rPr>
                <w:rFonts w:cs="Times New Roman"/>
              </w:rPr>
              <w:t>dụng biên dịch script</w:t>
            </w:r>
            <w:r>
              <w:rPr>
                <w:rFonts w:cs="Times New Roman"/>
              </w:rPr>
              <w:t xml:space="preserve"> bằng tài khoản mà hệ thống kiểm soát trạng thái cấp.</w:t>
            </w:r>
          </w:p>
        </w:tc>
      </w:tr>
      <w:tr w:rsidR="004F30F8" w14:paraId="3F7837A2"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1DD11FE"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90803EE"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38BA651" w14:textId="77777777" w:rsidR="004F30F8" w:rsidRDefault="00523E58">
            <w:pPr>
              <w:pStyle w:val="Style-"/>
              <w:widowControl w:val="0"/>
              <w:numPr>
                <w:ilvl w:val="0"/>
                <w:numId w:val="0"/>
              </w:numPr>
              <w:rPr>
                <w:rFonts w:eastAsiaTheme="majorEastAsia" w:cstheme="majorBidi"/>
                <w:b/>
                <w:i/>
                <w:szCs w:val="24"/>
              </w:rPr>
            </w:pPr>
            <w:r>
              <w:t>Tạo kết nối thành công giữa hai hệ thống.</w:t>
            </w:r>
          </w:p>
        </w:tc>
      </w:tr>
      <w:tr w:rsidR="004F30F8" w14:paraId="79B5C989"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01FB2343"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A8479EA"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745BECE" w14:textId="48B65316" w:rsidR="004F30F8" w:rsidRDefault="00523E58">
            <w:pPr>
              <w:widowControl w:val="0"/>
              <w:rPr>
                <w:rFonts w:cs="Times New Roman"/>
              </w:rPr>
            </w:pPr>
            <w:r>
              <w:rPr>
                <w:rFonts w:cs="Times New Roman"/>
              </w:rPr>
              <w:t xml:space="preserve">Lỗi sẽ được ghi log và show lên màn hình </w:t>
            </w:r>
            <w:r w:rsidR="00370745">
              <w:rPr>
                <w:rFonts w:cs="Times New Roman"/>
              </w:rPr>
              <w:t>Ứng dụng biên dịch script</w:t>
            </w:r>
            <w:r>
              <w:rPr>
                <w:rFonts w:cs="Times New Roman"/>
              </w:rPr>
              <w:t>.</w:t>
            </w:r>
          </w:p>
        </w:tc>
      </w:tr>
      <w:tr w:rsidR="004F30F8" w14:paraId="2D41F5E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E0191C4" w14:textId="77777777" w:rsidR="004F30F8" w:rsidRDefault="00523E58">
            <w:pPr>
              <w:widowControl w:val="0"/>
              <w:rPr>
                <w:rFonts w:cs="Times New Roman"/>
                <w:b/>
              </w:rPr>
            </w:pPr>
            <w:r>
              <w:rPr>
                <w:rFonts w:cs="Times New Roman"/>
                <w:b/>
              </w:rPr>
              <w:t>ĐẶC TẢ CHỨC NĂNG</w:t>
            </w:r>
          </w:p>
        </w:tc>
      </w:tr>
      <w:tr w:rsidR="004F30F8" w14:paraId="30ECFB5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6846A40"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4A4B5D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E72BCCE" w14:textId="13F85D3C" w:rsidR="004F30F8" w:rsidRDefault="00523E58">
            <w:pPr>
              <w:pStyle w:val="DoanVB"/>
              <w:widowControl w:val="0"/>
              <w:rPr>
                <w:rFonts w:eastAsiaTheme="majorEastAsia" w:cstheme="majorBidi"/>
                <w:b/>
                <w:i/>
                <w:szCs w:val="24"/>
              </w:rPr>
            </w:pPr>
            <w:r>
              <w:t xml:space="preserve">Hệ thống kiểm soát trạng thái sẽ cấp cho mỗi </w:t>
            </w:r>
            <w:r w:rsidR="004B19D2">
              <w:t xml:space="preserve">ứng </w:t>
            </w:r>
            <w:r w:rsidR="00370745">
              <w:t>dụng biên dịch script</w:t>
            </w:r>
            <w:r>
              <w:t xml:space="preserve"> được cài trên các máy client một tài khoản khác nhau. Tài khoản chỉ được phép thực hiện cập nhật thông tin của máy client và thực thi </w:t>
            </w:r>
            <w:r w:rsidR="00370745">
              <w:t>script</w:t>
            </w:r>
            <w:r>
              <w:t xml:space="preserve">. </w:t>
            </w:r>
          </w:p>
          <w:p w14:paraId="62C1E4E7" w14:textId="1B5DF946" w:rsidR="004F30F8" w:rsidRDefault="00523E58">
            <w:pPr>
              <w:pStyle w:val="DoanVB"/>
              <w:widowControl w:val="0"/>
              <w:rPr>
                <w:rFonts w:eastAsiaTheme="majorEastAsia" w:cstheme="majorBidi"/>
                <w:b/>
                <w:i/>
                <w:szCs w:val="24"/>
              </w:rPr>
            </w:pPr>
            <w:r>
              <w:t xml:space="preserve">Sau khi người dùng sử dụng tài khoản được cấp đăng nhập thành công thì </w:t>
            </w:r>
            <w:r w:rsidR="004B19D2">
              <w:t xml:space="preserve">ứng </w:t>
            </w:r>
            <w:r w:rsidR="00370745">
              <w:t>dụng biên dịch script</w:t>
            </w:r>
            <w:r>
              <w:t xml:space="preserve"> hiển thị như sau:</w:t>
            </w:r>
          </w:p>
          <w:p w14:paraId="4377695B" w14:textId="77777777" w:rsidR="004F30F8" w:rsidRPr="00192BF2" w:rsidRDefault="00523E58" w:rsidP="00192BF2">
            <w:pPr>
              <w:pStyle w:val="Style-"/>
            </w:pPr>
            <w:r w:rsidRPr="00192BF2">
              <w:lastRenderedPageBreak/>
              <w:t>Nội dung ghi log.</w:t>
            </w:r>
          </w:p>
          <w:p w14:paraId="57119010" w14:textId="77777777" w:rsidR="004F30F8" w:rsidRDefault="00523E58" w:rsidP="00192BF2">
            <w:pPr>
              <w:pStyle w:val="Style-"/>
              <w:rPr>
                <w:rFonts w:eastAsiaTheme="majorEastAsia" w:cstheme="majorBidi"/>
                <w:b/>
                <w:i/>
                <w:szCs w:val="24"/>
              </w:rPr>
            </w:pPr>
            <w:r w:rsidRPr="00192BF2">
              <w:t>Nút</w:t>
            </w:r>
            <w:r>
              <w:t xml:space="preserve"> chức năng:</w:t>
            </w:r>
          </w:p>
          <w:p w14:paraId="57D0A501" w14:textId="77777777" w:rsidR="004F30F8" w:rsidRDefault="00523E58" w:rsidP="00192BF2">
            <w:pPr>
              <w:pStyle w:val="Style-"/>
              <w:rPr>
                <w:rFonts w:eastAsiaTheme="majorEastAsia" w:cstheme="majorBidi"/>
                <w:b/>
                <w:i/>
                <w:szCs w:val="24"/>
              </w:rPr>
            </w:pPr>
            <w:r>
              <w:t>Kết nối;</w:t>
            </w:r>
          </w:p>
          <w:p w14:paraId="7A57067B" w14:textId="77777777" w:rsidR="004F30F8" w:rsidRDefault="00523E58" w:rsidP="00192BF2">
            <w:pPr>
              <w:pStyle w:val="Style-"/>
              <w:rPr>
                <w:rFonts w:eastAsiaTheme="majorEastAsia" w:cstheme="majorBidi"/>
                <w:b/>
                <w:i/>
                <w:szCs w:val="24"/>
              </w:rPr>
            </w:pPr>
            <w:r>
              <w:t>Ngắt kết nối;</w:t>
            </w:r>
          </w:p>
          <w:p w14:paraId="77A084D5" w14:textId="77777777" w:rsidR="004F30F8" w:rsidRDefault="00523E58" w:rsidP="00192BF2">
            <w:pPr>
              <w:pStyle w:val="Style-"/>
              <w:rPr>
                <w:rFonts w:eastAsiaTheme="majorEastAsia" w:cstheme="majorBidi"/>
                <w:b/>
                <w:i/>
                <w:szCs w:val="24"/>
              </w:rPr>
            </w:pPr>
            <w:r>
              <w:t>Mở file log.</w:t>
            </w:r>
          </w:p>
          <w:p w14:paraId="6414CBCC" w14:textId="77777777" w:rsidR="004F30F8" w:rsidRDefault="00523E58">
            <w:pPr>
              <w:pStyle w:val="Style"/>
              <w:widowControl w:val="0"/>
              <w:numPr>
                <w:ilvl w:val="0"/>
                <w:numId w:val="0"/>
              </w:numPr>
              <w:rPr>
                <w:b/>
                <w:bCs/>
              </w:rPr>
            </w:pPr>
            <w:r>
              <w:rPr>
                <w:b/>
                <w:bCs/>
              </w:rPr>
              <w:t>Luồng 1 – Thực hiện kết nối:</w:t>
            </w:r>
          </w:p>
          <w:p w14:paraId="0CDB4B05" w14:textId="77777777" w:rsidR="004F30F8" w:rsidRPr="00192BF2" w:rsidRDefault="00523E58" w:rsidP="00192BF2">
            <w:pPr>
              <w:pStyle w:val="Style-"/>
            </w:pPr>
            <w:r w:rsidRPr="00192BF2">
              <w:t>Khi người dùng đăng nhập thành công hệ thống tự kết nối đến hệ thống kiểm soát trạng thái và hiển thị trên màn hình ứng dụng nội dung “Đã kết nối thành công”.</w:t>
            </w:r>
          </w:p>
          <w:p w14:paraId="53D9C699" w14:textId="77777777" w:rsidR="004F30F8" w:rsidRDefault="00523E58" w:rsidP="00192BF2">
            <w:pPr>
              <w:pStyle w:val="Style-"/>
              <w:rPr>
                <w:rFonts w:eastAsiaTheme="majorEastAsia" w:cstheme="majorBidi"/>
                <w:b/>
                <w:i/>
                <w:szCs w:val="24"/>
              </w:rPr>
            </w:pPr>
            <w:r w:rsidRPr="00192BF2">
              <w:t>Nếu bị ngắt kết nối mà không cần đăng nhập lại người dùng có thể click vào nút</w:t>
            </w:r>
            <w:r>
              <w:t xml:space="preserve"> “Kết nối” trên thanh menu.</w:t>
            </w:r>
          </w:p>
        </w:tc>
      </w:tr>
      <w:tr w:rsidR="004F30F8" w14:paraId="025236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DE20122"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3B0FEC16"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26EF07EE" w14:textId="77777777" w:rsidR="004F30F8" w:rsidRDefault="00523E58">
            <w:pPr>
              <w:pStyle w:val="DoanVB"/>
              <w:widowControl w:val="0"/>
              <w:rPr>
                <w:rFonts w:eastAsiaTheme="majorEastAsia" w:cstheme="majorBidi"/>
                <w:b/>
                <w:i/>
                <w:szCs w:val="24"/>
              </w:rPr>
            </w:pPr>
            <w:r>
              <w:t>Đăng nhập không thành công do hệ thống kiểm soát trạng thái chưa hoạt động.</w:t>
            </w:r>
          </w:p>
        </w:tc>
      </w:tr>
      <w:tr w:rsidR="004F30F8" w14:paraId="0A5B79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CE0E26E" w14:textId="77777777" w:rsidR="004F30F8" w:rsidRDefault="00523E58">
            <w:pPr>
              <w:widowControl w:val="0"/>
              <w:rPr>
                <w:rFonts w:cs="Times New Roman"/>
              </w:rPr>
            </w:pPr>
            <w:r>
              <w:rPr>
                <w:rFonts w:cs="Times New Roman"/>
                <w:b/>
              </w:rPr>
              <w:t>Giao diện minh họa</w:t>
            </w:r>
          </w:p>
        </w:tc>
      </w:tr>
      <w:tr w:rsidR="004F30F8" w14:paraId="2CFBEA99"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23E6D62" w14:textId="77777777" w:rsidR="004F30F8" w:rsidRDefault="00523E58">
            <w:pPr>
              <w:keepNext/>
              <w:widowControl w:val="0"/>
              <w:rPr>
                <w:rFonts w:eastAsiaTheme="majorEastAsia" w:cstheme="majorBidi"/>
                <w:b/>
                <w:i/>
                <w:szCs w:val="24"/>
              </w:rPr>
            </w:pPr>
            <w:r>
              <w:rPr>
                <w:noProof/>
              </w:rPr>
              <w:drawing>
                <wp:inline distT="0" distB="0" distL="0" distR="0" wp14:anchorId="387C57E8" wp14:editId="15453753">
                  <wp:extent cx="5983605" cy="3304540"/>
                  <wp:effectExtent l="0" t="0" r="0" b="0"/>
                  <wp:docPr id="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6"/>
                          <pic:cNvPicPr>
                            <a:picLocks noChangeAspect="1" noChangeArrowheads="1"/>
                          </pic:cNvPicPr>
                        </pic:nvPicPr>
                        <pic:blipFill>
                          <a:blip r:embed="rId37"/>
                          <a:stretch>
                            <a:fillRect/>
                          </a:stretch>
                        </pic:blipFill>
                        <pic:spPr bwMode="auto">
                          <a:xfrm>
                            <a:off x="0" y="0"/>
                            <a:ext cx="5983605" cy="3304540"/>
                          </a:xfrm>
                          <a:prstGeom prst="rect">
                            <a:avLst/>
                          </a:prstGeom>
                        </pic:spPr>
                      </pic:pic>
                    </a:graphicData>
                  </a:graphic>
                </wp:inline>
              </w:drawing>
            </w:r>
          </w:p>
          <w:p w14:paraId="5FF74E1F" w14:textId="49DD8229"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7</w:t>
            </w:r>
            <w:r w:rsidR="00681A61">
              <w:fldChar w:fldCharType="end"/>
            </w:r>
            <w:r>
              <w:t>. Giao diện màn hình thông báo đã kết nối</w:t>
            </w:r>
          </w:p>
          <w:p w14:paraId="2D7CEF7A" w14:textId="77777777" w:rsidR="004F30F8" w:rsidRDefault="004F30F8">
            <w:pPr>
              <w:keepNext/>
              <w:widowControl w:val="0"/>
              <w:spacing w:before="0" w:after="200" w:line="240" w:lineRule="auto"/>
              <w:rPr>
                <w:rFonts w:cs="Times New Roman"/>
                <w:bCs/>
                <w:iCs/>
                <w:szCs w:val="18"/>
              </w:rPr>
            </w:pPr>
          </w:p>
        </w:tc>
      </w:tr>
    </w:tbl>
    <w:p w14:paraId="5763A9CD" w14:textId="77777777" w:rsidR="004F30F8" w:rsidRDefault="00523E58">
      <w:pPr>
        <w:pStyle w:val="Heading2"/>
        <w:rPr>
          <w:i/>
          <w:szCs w:val="24"/>
        </w:rPr>
      </w:pPr>
      <w:r>
        <w:t>Ngắt kết nối với hệ thống kiểm soát trạng thái</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35332E28"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575FC7C" w14:textId="77777777" w:rsidR="004F30F8" w:rsidRDefault="00523E58">
            <w:pPr>
              <w:widowControl w:val="0"/>
              <w:rPr>
                <w:rFonts w:cs="Times New Roman"/>
                <w:b/>
              </w:rPr>
            </w:pPr>
            <w:r>
              <w:rPr>
                <w:rFonts w:cs="Times New Roman"/>
                <w:b/>
              </w:rPr>
              <w:t>UC#12</w:t>
            </w:r>
          </w:p>
        </w:tc>
        <w:tc>
          <w:tcPr>
            <w:tcW w:w="5617" w:type="dxa"/>
            <w:tcBorders>
              <w:top w:val="single" w:sz="4" w:space="0" w:color="808080"/>
              <w:left w:val="single" w:sz="4" w:space="0" w:color="808080"/>
              <w:bottom w:val="single" w:sz="4" w:space="0" w:color="808080"/>
              <w:right w:val="single" w:sz="4" w:space="0" w:color="808080"/>
            </w:tcBorders>
            <w:vAlign w:val="center"/>
          </w:tcPr>
          <w:p w14:paraId="3A63E0D0" w14:textId="77777777" w:rsidR="004F30F8" w:rsidRDefault="00523E58">
            <w:pPr>
              <w:widowControl w:val="0"/>
              <w:rPr>
                <w:rFonts w:cs="Times New Roman"/>
                <w:b/>
              </w:rPr>
            </w:pPr>
            <w:r>
              <w:rPr>
                <w:rFonts w:cs="Times New Roman"/>
                <w:b/>
              </w:rPr>
              <w:t>Ngắt 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24B45525"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1670F9B8"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77E737A"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920B29D" w14:textId="27E07285" w:rsidR="004F30F8" w:rsidRDefault="00370745">
            <w:pPr>
              <w:pStyle w:val="Style-"/>
              <w:widowControl w:val="0"/>
              <w:numPr>
                <w:ilvl w:val="0"/>
                <w:numId w:val="0"/>
              </w:numPr>
              <w:rPr>
                <w:rFonts w:eastAsiaTheme="majorEastAsia" w:cstheme="majorBidi"/>
                <w:b/>
                <w:i/>
                <w:szCs w:val="24"/>
              </w:rPr>
            </w:pPr>
            <w:r>
              <w:t>Ứng dụng biên dịch script</w:t>
            </w:r>
            <w:r w:rsidR="00523E58">
              <w:t xml:space="preserve"> cho phép người dùng thực hiện thao tác ngắt </w:t>
            </w:r>
            <w:r w:rsidR="00523E58">
              <w:lastRenderedPageBreak/>
              <w:t>kết nối với hệ thống kiểm soát trạng thái.</w:t>
            </w:r>
          </w:p>
        </w:tc>
      </w:tr>
      <w:tr w:rsidR="004F30F8" w14:paraId="4C1DA813"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728C2AB" w14:textId="77777777" w:rsidR="004F30F8" w:rsidRDefault="00523E58">
            <w:pPr>
              <w:widowControl w:val="0"/>
              <w:rPr>
                <w:rFonts w:cs="Times New Roman"/>
                <w:b/>
              </w:rPr>
            </w:pPr>
            <w:r>
              <w:rPr>
                <w:rFonts w:cs="Times New Roman"/>
                <w:b/>
              </w:rPr>
              <w:lastRenderedPageBreak/>
              <w:t>Tác nhân</w:t>
            </w:r>
          </w:p>
          <w:p w14:paraId="41C0BDCA"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A3DB38B"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3E8B826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8C5ACCE"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28334C0" w14:textId="4F49C260" w:rsidR="004F30F8" w:rsidRDefault="00523E58">
            <w:pPr>
              <w:widowControl w:val="0"/>
              <w:rPr>
                <w:rFonts w:cs="Times New Roman"/>
              </w:rPr>
            </w:pPr>
            <w:r>
              <w:rPr>
                <w:rFonts w:cs="Times New Roman"/>
              </w:rPr>
              <w:t xml:space="preserve">Quản trị hệ thống đăng nhập thành công trên </w:t>
            </w:r>
            <w:r w:rsidR="00E91306">
              <w:rPr>
                <w:rFonts w:cs="Times New Roman"/>
              </w:rPr>
              <w:t>ứ</w:t>
            </w:r>
            <w:r w:rsidR="00370745">
              <w:rPr>
                <w:rFonts w:cs="Times New Roman"/>
              </w:rPr>
              <w:t>ng dụng biên dịch script</w:t>
            </w:r>
            <w:r>
              <w:rPr>
                <w:rFonts w:cs="Times New Roman"/>
              </w:rPr>
              <w:t xml:space="preserve"> bằng tài khoản mà hệ thống kiểm soát trạng thái cấp.</w:t>
            </w:r>
          </w:p>
        </w:tc>
      </w:tr>
      <w:tr w:rsidR="004F30F8" w14:paraId="4E7F0812"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9160B9A"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DC7BB2F"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64C24E" w14:textId="77777777" w:rsidR="004F30F8" w:rsidRDefault="00523E58">
            <w:pPr>
              <w:pStyle w:val="Style-"/>
              <w:widowControl w:val="0"/>
              <w:numPr>
                <w:ilvl w:val="0"/>
                <w:numId w:val="0"/>
              </w:numPr>
              <w:rPr>
                <w:rFonts w:eastAsiaTheme="majorEastAsia" w:cstheme="majorBidi"/>
                <w:b/>
                <w:i/>
                <w:szCs w:val="24"/>
              </w:rPr>
            </w:pPr>
            <w:r>
              <w:t>Tạo kết nối thành công giữa hai hệ thống.</w:t>
            </w:r>
          </w:p>
        </w:tc>
      </w:tr>
      <w:tr w:rsidR="004F30F8" w14:paraId="7D83717E"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7A657D4B"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2848F86"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282C319" w14:textId="29081161" w:rsidR="004F30F8" w:rsidRDefault="00523E58">
            <w:pPr>
              <w:widowControl w:val="0"/>
              <w:rPr>
                <w:rFonts w:cs="Times New Roman"/>
              </w:rPr>
            </w:pPr>
            <w:r>
              <w:rPr>
                <w:rFonts w:cs="Times New Roman"/>
              </w:rPr>
              <w:t xml:space="preserve">Lỗi sẽ được ghi log và show lên màn hình </w:t>
            </w:r>
            <w:r w:rsidR="00E91306">
              <w:rPr>
                <w:rFonts w:cs="Times New Roman"/>
              </w:rPr>
              <w:t xml:space="preserve">ứng </w:t>
            </w:r>
            <w:r w:rsidR="00370745">
              <w:rPr>
                <w:rFonts w:cs="Times New Roman"/>
              </w:rPr>
              <w:t>dụng biên dịch script</w:t>
            </w:r>
            <w:r>
              <w:rPr>
                <w:rFonts w:cs="Times New Roman"/>
              </w:rPr>
              <w:t>.</w:t>
            </w:r>
          </w:p>
        </w:tc>
      </w:tr>
      <w:tr w:rsidR="004F30F8" w14:paraId="148358F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6A5DFB1" w14:textId="77777777" w:rsidR="004F30F8" w:rsidRDefault="00523E58">
            <w:pPr>
              <w:widowControl w:val="0"/>
              <w:rPr>
                <w:rFonts w:cs="Times New Roman"/>
                <w:b/>
              </w:rPr>
            </w:pPr>
            <w:r>
              <w:rPr>
                <w:rFonts w:cs="Times New Roman"/>
                <w:b/>
              </w:rPr>
              <w:t>ĐẶC TẢ CHỨC NĂNG</w:t>
            </w:r>
          </w:p>
        </w:tc>
      </w:tr>
      <w:tr w:rsidR="004F30F8" w14:paraId="07A2B70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DF83F57"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3BE2E1C1"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853AFBB" w14:textId="5E832D5A" w:rsidR="004F30F8" w:rsidRDefault="00523E58">
            <w:pPr>
              <w:pStyle w:val="DoanVB"/>
              <w:widowControl w:val="0"/>
              <w:rPr>
                <w:rFonts w:eastAsiaTheme="majorEastAsia" w:cstheme="majorBidi"/>
                <w:b/>
                <w:i/>
                <w:szCs w:val="24"/>
              </w:rPr>
            </w:pPr>
            <w:r>
              <w:t xml:space="preserve">Sau khi người dùng sử dụng tài khoản được cấp đăng nhập thành công thì </w:t>
            </w:r>
            <w:r w:rsidR="00E91306">
              <w:rPr>
                <w:rFonts w:cs="Times New Roman"/>
              </w:rPr>
              <w:t xml:space="preserve">ứng </w:t>
            </w:r>
            <w:r w:rsidR="00370745">
              <w:t>dụng biên dịch script</w:t>
            </w:r>
            <w:r>
              <w:t>. Tại màn hình chính của ứng dụng người dùng thực hiện thao tác sau:</w:t>
            </w:r>
          </w:p>
          <w:p w14:paraId="0D8950E9" w14:textId="77777777" w:rsidR="004F30F8" w:rsidRDefault="00523E58">
            <w:pPr>
              <w:pStyle w:val="Style-"/>
              <w:widowControl w:val="0"/>
              <w:numPr>
                <w:ilvl w:val="0"/>
                <w:numId w:val="0"/>
              </w:numPr>
              <w:rPr>
                <w:b/>
                <w:bCs/>
              </w:rPr>
            </w:pPr>
            <w:r>
              <w:rPr>
                <w:b/>
                <w:bCs/>
              </w:rPr>
              <w:t>Luồng 1 – Thực hiện ngắt kết nối:</w:t>
            </w:r>
          </w:p>
          <w:p w14:paraId="67F1A20E" w14:textId="77777777" w:rsidR="004F30F8" w:rsidRDefault="00523E58" w:rsidP="00192BF2">
            <w:pPr>
              <w:pStyle w:val="Style-"/>
              <w:rPr>
                <w:rFonts w:eastAsiaTheme="majorEastAsia" w:cstheme="majorBidi"/>
                <w:b/>
                <w:i/>
                <w:szCs w:val="24"/>
              </w:rPr>
            </w:pPr>
            <w:r>
              <w:t>Quản trị hệ thống click vào nút “Ngắt kết nối” trên thanh menu để thực hiện ngắt kết nối giữa hai hệ thống.</w:t>
            </w:r>
          </w:p>
        </w:tc>
      </w:tr>
      <w:tr w:rsidR="004F30F8" w14:paraId="127C699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9FB8DD2" w14:textId="77777777" w:rsidR="004F30F8" w:rsidRDefault="00523E58">
            <w:pPr>
              <w:widowControl w:val="0"/>
              <w:rPr>
                <w:rFonts w:cs="Times New Roman"/>
                <w:b/>
                <w:lang w:val="vi-VN"/>
              </w:rPr>
            </w:pPr>
            <w:r>
              <w:rPr>
                <w:rFonts w:cs="Times New Roman"/>
                <w:b/>
                <w:lang w:val="vi-VN"/>
              </w:rPr>
              <w:t>Luồng sự kiện phát sinh/Kịch bản phát sinh</w:t>
            </w:r>
          </w:p>
        </w:tc>
      </w:tr>
      <w:tr w:rsidR="004F30F8" w14:paraId="43BAD7C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49EA7C99" w14:textId="77777777" w:rsidR="004F30F8" w:rsidRDefault="00523E58" w:rsidP="00192BF2">
            <w:pPr>
              <w:pStyle w:val="Style-"/>
              <w:rPr>
                <w:rFonts w:eastAsiaTheme="majorEastAsia" w:cstheme="majorBidi"/>
                <w:b/>
                <w:i/>
                <w:szCs w:val="24"/>
              </w:rPr>
            </w:pPr>
            <w:r>
              <w:t>Kết nối đã được ngắt.</w:t>
            </w:r>
          </w:p>
        </w:tc>
      </w:tr>
      <w:tr w:rsidR="004F30F8" w14:paraId="4723465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1F46067" w14:textId="77777777" w:rsidR="004F30F8" w:rsidRDefault="00523E58">
            <w:pPr>
              <w:widowControl w:val="0"/>
              <w:rPr>
                <w:rFonts w:cs="Times New Roman"/>
              </w:rPr>
            </w:pPr>
            <w:r>
              <w:rPr>
                <w:rFonts w:cs="Times New Roman"/>
                <w:b/>
              </w:rPr>
              <w:t>Giao diện minh họa</w:t>
            </w:r>
          </w:p>
        </w:tc>
      </w:tr>
      <w:tr w:rsidR="004F30F8" w14:paraId="61F546F4"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F4DE88C" w14:textId="77777777" w:rsidR="004F30F8" w:rsidRDefault="00523E58">
            <w:pPr>
              <w:keepNext/>
              <w:widowControl w:val="0"/>
              <w:rPr>
                <w:rFonts w:eastAsiaTheme="majorEastAsia" w:cstheme="majorBidi"/>
                <w:b/>
                <w:i/>
                <w:szCs w:val="24"/>
              </w:rPr>
            </w:pPr>
            <w:r>
              <w:rPr>
                <w:noProof/>
              </w:rPr>
              <w:lastRenderedPageBreak/>
              <w:drawing>
                <wp:inline distT="0" distB="0" distL="0" distR="0" wp14:anchorId="1B682F0A" wp14:editId="06E15BD7">
                  <wp:extent cx="5983605" cy="3311525"/>
                  <wp:effectExtent l="0" t="0" r="0" b="0"/>
                  <wp:docPr id="2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7"/>
                          <pic:cNvPicPr>
                            <a:picLocks noChangeAspect="1" noChangeArrowheads="1"/>
                          </pic:cNvPicPr>
                        </pic:nvPicPr>
                        <pic:blipFill>
                          <a:blip r:embed="rId38"/>
                          <a:stretch>
                            <a:fillRect/>
                          </a:stretch>
                        </pic:blipFill>
                        <pic:spPr bwMode="auto">
                          <a:xfrm>
                            <a:off x="0" y="0"/>
                            <a:ext cx="5983605" cy="3311525"/>
                          </a:xfrm>
                          <a:prstGeom prst="rect">
                            <a:avLst/>
                          </a:prstGeom>
                        </pic:spPr>
                      </pic:pic>
                    </a:graphicData>
                  </a:graphic>
                </wp:inline>
              </w:drawing>
            </w:r>
          </w:p>
          <w:p w14:paraId="5ADF0924" w14:textId="064D3FAF"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8</w:t>
            </w:r>
            <w:r w:rsidR="00681A61">
              <w:fldChar w:fldCharType="end"/>
            </w:r>
            <w:r>
              <w:t>. Giao diện màn hình thông báo ngắt kết nối</w:t>
            </w:r>
          </w:p>
          <w:p w14:paraId="396E9274" w14:textId="77777777" w:rsidR="004F30F8" w:rsidRDefault="004F30F8">
            <w:pPr>
              <w:keepNext/>
              <w:widowControl w:val="0"/>
              <w:spacing w:before="0" w:after="200" w:line="240" w:lineRule="auto"/>
              <w:rPr>
                <w:rFonts w:cs="Times New Roman"/>
                <w:bCs/>
                <w:iCs/>
                <w:szCs w:val="18"/>
              </w:rPr>
            </w:pPr>
          </w:p>
        </w:tc>
      </w:tr>
    </w:tbl>
    <w:p w14:paraId="19AFDE2D" w14:textId="77777777" w:rsidR="004F30F8" w:rsidRDefault="00523E58">
      <w:pPr>
        <w:pStyle w:val="Heading2"/>
        <w:rPr>
          <w:i/>
          <w:szCs w:val="24"/>
        </w:rPr>
      </w:pPr>
      <w:r>
        <w:t>Hiển thị nội dung file lo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259D7829"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AEB2E88" w14:textId="77777777" w:rsidR="004F30F8" w:rsidRDefault="00523E58">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7B64C423" w14:textId="77777777" w:rsidR="004F30F8" w:rsidRDefault="00523E58">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63C55D69"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72523AA6"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5178FC4"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3F32800" w14:textId="065867AD" w:rsidR="004F30F8" w:rsidRDefault="00370745">
            <w:pPr>
              <w:pStyle w:val="Style-"/>
              <w:widowControl w:val="0"/>
              <w:numPr>
                <w:ilvl w:val="0"/>
                <w:numId w:val="0"/>
              </w:numPr>
              <w:rPr>
                <w:rFonts w:eastAsiaTheme="majorEastAsia" w:cstheme="majorBidi"/>
                <w:b/>
                <w:i/>
                <w:szCs w:val="24"/>
              </w:rPr>
            </w:pPr>
            <w:r>
              <w:t>Ứng dụng biên dịch script</w:t>
            </w:r>
            <w:r w:rsidR="00523E58">
              <w:t xml:space="preserve"> cho phép người dùng thực hiện thao tác mởi file ngay tại màn hình chính của ứng dụng.</w:t>
            </w:r>
          </w:p>
        </w:tc>
      </w:tr>
      <w:tr w:rsidR="004F30F8" w14:paraId="4D021C21"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7A0EA6A" w14:textId="77777777" w:rsidR="004F30F8" w:rsidRDefault="00523E58">
            <w:pPr>
              <w:widowControl w:val="0"/>
              <w:rPr>
                <w:rFonts w:cs="Times New Roman"/>
                <w:b/>
              </w:rPr>
            </w:pPr>
            <w:r>
              <w:rPr>
                <w:rFonts w:cs="Times New Roman"/>
                <w:b/>
              </w:rPr>
              <w:t>Tác nhân</w:t>
            </w:r>
          </w:p>
          <w:p w14:paraId="534DC4F1"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989229F"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70C3892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4FE0D2E"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14C8CD5" w14:textId="7E689886" w:rsidR="004F30F8" w:rsidRDefault="00523E58">
            <w:pPr>
              <w:widowControl w:val="0"/>
              <w:rPr>
                <w:rFonts w:cs="Times New Roman"/>
              </w:rPr>
            </w:pPr>
            <w:r>
              <w:rPr>
                <w:rFonts w:cs="Times New Roman"/>
              </w:rPr>
              <w:t xml:space="preserve">Quản trị hệ thống đăng nhập thành công trên </w:t>
            </w:r>
            <w:r w:rsidR="00E91306">
              <w:rPr>
                <w:rFonts w:cs="Times New Roman"/>
              </w:rPr>
              <w:t xml:space="preserve">ứng </w:t>
            </w:r>
            <w:r w:rsidR="00370745">
              <w:rPr>
                <w:rFonts w:cs="Times New Roman"/>
              </w:rPr>
              <w:t>dụng biên dịch script</w:t>
            </w:r>
            <w:r>
              <w:rPr>
                <w:rFonts w:cs="Times New Roman"/>
              </w:rPr>
              <w:t xml:space="preserve"> bằng tài khoản mà hệ thống kiểm soát trạng thái cấp.</w:t>
            </w:r>
          </w:p>
        </w:tc>
      </w:tr>
      <w:tr w:rsidR="004F30F8" w14:paraId="5DDC8505"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1871FC88"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67F1BE8D"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0281C90" w14:textId="77777777" w:rsidR="004F30F8" w:rsidRDefault="00523E58">
            <w:pPr>
              <w:pStyle w:val="Style-"/>
              <w:widowControl w:val="0"/>
              <w:numPr>
                <w:ilvl w:val="0"/>
                <w:numId w:val="0"/>
              </w:numPr>
              <w:rPr>
                <w:rFonts w:eastAsiaTheme="majorEastAsia" w:cstheme="majorBidi"/>
                <w:b/>
                <w:i/>
                <w:szCs w:val="24"/>
              </w:rPr>
            </w:pPr>
            <w:r>
              <w:t>Mở thành công file log.</w:t>
            </w:r>
          </w:p>
        </w:tc>
      </w:tr>
      <w:tr w:rsidR="004F30F8" w14:paraId="36A97B5A"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6FE8004F"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260BB54"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3FF5D42" w14:textId="3C51F094" w:rsidR="004F30F8" w:rsidRDefault="00523E58">
            <w:pPr>
              <w:widowControl w:val="0"/>
              <w:rPr>
                <w:rFonts w:cs="Times New Roman"/>
              </w:rPr>
            </w:pPr>
            <w:r>
              <w:rPr>
                <w:rFonts w:cs="Times New Roman"/>
              </w:rPr>
              <w:t xml:space="preserve">Lỗi sẽ được ghi log và show lên màn hình </w:t>
            </w:r>
            <w:r w:rsidR="00E91306">
              <w:rPr>
                <w:rFonts w:cs="Times New Roman"/>
              </w:rPr>
              <w:t xml:space="preserve">ứng </w:t>
            </w:r>
            <w:r w:rsidR="00370745">
              <w:rPr>
                <w:rFonts w:cs="Times New Roman"/>
              </w:rPr>
              <w:t>dụng biên dịch script</w:t>
            </w:r>
            <w:r>
              <w:rPr>
                <w:rFonts w:cs="Times New Roman"/>
              </w:rPr>
              <w:t>.</w:t>
            </w:r>
          </w:p>
        </w:tc>
      </w:tr>
      <w:tr w:rsidR="004F30F8" w14:paraId="2C516AB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EEE0563" w14:textId="77777777" w:rsidR="004F30F8" w:rsidRDefault="00523E58">
            <w:pPr>
              <w:widowControl w:val="0"/>
              <w:rPr>
                <w:rFonts w:cs="Times New Roman"/>
                <w:b/>
              </w:rPr>
            </w:pPr>
            <w:r>
              <w:rPr>
                <w:rFonts w:cs="Times New Roman"/>
                <w:b/>
              </w:rPr>
              <w:t>ĐẶC TẢ CHỨC NĂNG</w:t>
            </w:r>
          </w:p>
        </w:tc>
      </w:tr>
      <w:tr w:rsidR="004F30F8" w14:paraId="5A78BED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7736A9"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768C8ECB"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53F43CE" w14:textId="1292BC53" w:rsidR="004F30F8" w:rsidRDefault="00523E58">
            <w:pPr>
              <w:pStyle w:val="DoanVB"/>
              <w:widowControl w:val="0"/>
              <w:rPr>
                <w:rFonts w:eastAsiaTheme="majorEastAsia" w:cstheme="majorBidi"/>
                <w:b/>
                <w:i/>
                <w:szCs w:val="24"/>
              </w:rPr>
            </w:pPr>
            <w:r>
              <w:t xml:space="preserve">Sau khi người dùng sử dụng tài khoản được cấp đăng nhập thành công thì </w:t>
            </w:r>
            <w:r w:rsidR="00E91306">
              <w:rPr>
                <w:rFonts w:cs="Times New Roman"/>
              </w:rPr>
              <w:t xml:space="preserve">ứng </w:t>
            </w:r>
            <w:r w:rsidR="00370745">
              <w:t>dụng biên dịch script</w:t>
            </w:r>
            <w:r>
              <w:t>. Tại màn hình chính của ứng dụng người dùng thực hiện thao tác sau:</w:t>
            </w:r>
          </w:p>
          <w:p w14:paraId="47192B06" w14:textId="77777777" w:rsidR="004F30F8" w:rsidRDefault="00523E58">
            <w:pPr>
              <w:pStyle w:val="Style-"/>
              <w:widowControl w:val="0"/>
              <w:numPr>
                <w:ilvl w:val="0"/>
                <w:numId w:val="0"/>
              </w:numPr>
              <w:rPr>
                <w:b/>
                <w:bCs/>
              </w:rPr>
            </w:pPr>
            <w:r>
              <w:rPr>
                <w:b/>
                <w:bCs/>
              </w:rPr>
              <w:lastRenderedPageBreak/>
              <w:t>Luồng 1 – Thực hiện mở file log:</w:t>
            </w:r>
          </w:p>
          <w:p w14:paraId="2B946251" w14:textId="77777777" w:rsidR="004F30F8" w:rsidRDefault="00523E58" w:rsidP="00192BF2">
            <w:pPr>
              <w:pStyle w:val="Style-"/>
              <w:rPr>
                <w:rFonts w:eastAsiaTheme="majorEastAsia" w:cstheme="majorBidi"/>
                <w:b/>
                <w:i/>
                <w:szCs w:val="24"/>
              </w:rPr>
            </w:pPr>
            <w:r>
              <w:t>Quản trị hệ thống click vào nút “Mở file log” trên thanh menu để thực hiện mở file log của hệ thống.</w:t>
            </w:r>
          </w:p>
        </w:tc>
      </w:tr>
      <w:tr w:rsidR="004F30F8" w14:paraId="388BC7B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94F0BFE"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65BF826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578C8E2" w14:textId="77777777" w:rsidR="004F30F8" w:rsidRDefault="00523E58">
            <w:pPr>
              <w:pStyle w:val="Style-"/>
              <w:widowControl w:val="0"/>
              <w:numPr>
                <w:ilvl w:val="0"/>
                <w:numId w:val="0"/>
              </w:numPr>
              <w:rPr>
                <w:rFonts w:eastAsiaTheme="majorEastAsia" w:cstheme="majorBidi"/>
                <w:b/>
                <w:i/>
                <w:szCs w:val="24"/>
              </w:rPr>
            </w:pPr>
            <w:r>
              <w:t>N/A</w:t>
            </w:r>
          </w:p>
        </w:tc>
      </w:tr>
      <w:tr w:rsidR="004F30F8" w14:paraId="734113C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EFAB6BB" w14:textId="77777777" w:rsidR="004F30F8" w:rsidRDefault="00523E58">
            <w:pPr>
              <w:widowControl w:val="0"/>
              <w:rPr>
                <w:rFonts w:cs="Times New Roman"/>
              </w:rPr>
            </w:pPr>
            <w:r>
              <w:rPr>
                <w:rFonts w:cs="Times New Roman"/>
                <w:b/>
              </w:rPr>
              <w:t>Giao diện minh họa</w:t>
            </w:r>
          </w:p>
        </w:tc>
      </w:tr>
      <w:tr w:rsidR="004F30F8" w14:paraId="188837E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2A180A8" w14:textId="77777777" w:rsidR="004F30F8" w:rsidRDefault="00523E58">
            <w:pPr>
              <w:keepNext/>
              <w:widowControl w:val="0"/>
              <w:rPr>
                <w:rFonts w:eastAsiaTheme="majorEastAsia" w:cstheme="majorBidi"/>
                <w:b/>
                <w:i/>
                <w:szCs w:val="24"/>
              </w:rPr>
            </w:pPr>
            <w:r>
              <w:rPr>
                <w:noProof/>
              </w:rPr>
              <w:drawing>
                <wp:inline distT="0" distB="0" distL="0" distR="0" wp14:anchorId="0E8D0C58" wp14:editId="541F3926">
                  <wp:extent cx="5980430" cy="2999740"/>
                  <wp:effectExtent l="0" t="0" r="0" b="0"/>
                  <wp:docPr id="2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8"/>
                          <pic:cNvPicPr>
                            <a:picLocks noChangeAspect="1" noChangeArrowheads="1"/>
                          </pic:cNvPicPr>
                        </pic:nvPicPr>
                        <pic:blipFill>
                          <a:blip r:embed="rId39"/>
                          <a:stretch>
                            <a:fillRect/>
                          </a:stretch>
                        </pic:blipFill>
                        <pic:spPr bwMode="auto">
                          <a:xfrm>
                            <a:off x="0" y="0"/>
                            <a:ext cx="5980430" cy="2999740"/>
                          </a:xfrm>
                          <a:prstGeom prst="rect">
                            <a:avLst/>
                          </a:prstGeom>
                        </pic:spPr>
                      </pic:pic>
                    </a:graphicData>
                  </a:graphic>
                </wp:inline>
              </w:drawing>
            </w:r>
          </w:p>
          <w:p w14:paraId="28D17723" w14:textId="4EC3D0FC" w:rsidR="004F30F8" w:rsidRDefault="00523E58">
            <w:pPr>
              <w:pStyle w:val="Caption"/>
              <w:widowControl w:val="0"/>
              <w:rPr>
                <w:rFonts w:eastAsiaTheme="majorEastAsia" w:cstheme="majorBidi"/>
                <w:b/>
                <w:szCs w:val="24"/>
              </w:rPr>
            </w:pPr>
            <w:r>
              <w:t xml:space="preserve">Hình </w:t>
            </w:r>
            <w:r w:rsidR="00681A61">
              <w:fldChar w:fldCharType="begin"/>
            </w:r>
            <w:r w:rsidR="00681A61">
              <w:instrText xml:space="preserve"> STYLEREF 1 \s </w:instrText>
            </w:r>
            <w:r w:rsidR="00681A61">
              <w:fldChar w:fldCharType="separate"/>
            </w:r>
            <w:r w:rsidR="00681A61">
              <w:rPr>
                <w:noProof/>
              </w:rPr>
              <w:t>3</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9</w:t>
            </w:r>
            <w:r w:rsidR="00681A61">
              <w:fldChar w:fldCharType="end"/>
            </w:r>
            <w:r>
              <w:t>. Giao diện màn hình mở file log</w:t>
            </w:r>
          </w:p>
          <w:p w14:paraId="06D445D9" w14:textId="77777777" w:rsidR="004F30F8" w:rsidRDefault="004F30F8">
            <w:pPr>
              <w:keepNext/>
              <w:widowControl w:val="0"/>
              <w:spacing w:before="0" w:after="200" w:line="240" w:lineRule="auto"/>
              <w:rPr>
                <w:rFonts w:cs="Times New Roman"/>
                <w:bCs/>
                <w:iCs/>
                <w:szCs w:val="18"/>
              </w:rPr>
            </w:pPr>
          </w:p>
        </w:tc>
      </w:tr>
    </w:tbl>
    <w:p w14:paraId="3CD64B60" w14:textId="77777777" w:rsidR="004F30F8" w:rsidRDefault="00523E58">
      <w:pPr>
        <w:pStyle w:val="Heading2"/>
        <w:rPr>
          <w:i/>
          <w:szCs w:val="24"/>
        </w:rPr>
      </w:pPr>
      <w:r>
        <w:t>Gửi email danh sách ứng dụng ngừng hoạt độn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6F6334EB"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4167845" w14:textId="77777777" w:rsidR="004F30F8" w:rsidRDefault="00523E58">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6D10B319" w14:textId="77777777" w:rsidR="004F30F8" w:rsidRDefault="00523E58">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34B3C397"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563455F4"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BF21CFF"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24F45C5" w14:textId="77777777" w:rsidR="004F30F8" w:rsidRDefault="00523E58">
            <w:pPr>
              <w:pStyle w:val="DoanVB"/>
              <w:widowControl w:val="0"/>
              <w:rPr>
                <w:rFonts w:eastAsiaTheme="majorEastAsia" w:cstheme="majorBidi"/>
                <w:b/>
                <w:i/>
                <w:szCs w:val="24"/>
              </w:rPr>
            </w:pPr>
            <w:r>
              <w:t>Hệ thống kiểm soát trạng thái sẽ định kì gửi danh sách ứng dụng tự ngừng hoạt động mà không có tác động tắt ứng dụng của người dùng đến địa chỉ email của người dùng.</w:t>
            </w:r>
          </w:p>
        </w:tc>
      </w:tr>
      <w:tr w:rsidR="004F30F8" w14:paraId="7794F258"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0D2651B" w14:textId="77777777" w:rsidR="004F30F8" w:rsidRDefault="00523E58">
            <w:pPr>
              <w:widowControl w:val="0"/>
              <w:rPr>
                <w:rFonts w:cs="Times New Roman"/>
                <w:b/>
              </w:rPr>
            </w:pPr>
            <w:r>
              <w:rPr>
                <w:rFonts w:cs="Times New Roman"/>
                <w:b/>
              </w:rPr>
              <w:t>Tác nhân</w:t>
            </w:r>
          </w:p>
          <w:p w14:paraId="127D9321"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682160D" w14:textId="77777777" w:rsidR="004F30F8" w:rsidRDefault="00523E58">
            <w:pPr>
              <w:pStyle w:val="Style-"/>
              <w:widowControl w:val="0"/>
              <w:numPr>
                <w:ilvl w:val="0"/>
                <w:numId w:val="0"/>
              </w:numPr>
              <w:rPr>
                <w:rFonts w:eastAsiaTheme="majorEastAsia" w:cstheme="majorBidi"/>
                <w:b/>
                <w:i/>
                <w:szCs w:val="24"/>
              </w:rPr>
            </w:pPr>
            <w:r>
              <w:t>Hệ thống kiểm soát trạng thái</w:t>
            </w:r>
          </w:p>
        </w:tc>
      </w:tr>
      <w:tr w:rsidR="004F30F8" w14:paraId="52DFBFBC"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8222377"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0B74BB2" w14:textId="77777777" w:rsidR="004F30F8" w:rsidRDefault="00523E58">
            <w:pPr>
              <w:widowControl w:val="0"/>
              <w:rPr>
                <w:rFonts w:cs="Times New Roman"/>
              </w:rPr>
            </w:pPr>
            <w:r>
              <w:rPr>
                <w:rFonts w:cs="Times New Roman"/>
              </w:rPr>
              <w:t>Đã đến thời điểm gửi email và có ứng dụng tự ngừng hoạt động.</w:t>
            </w:r>
          </w:p>
        </w:tc>
      </w:tr>
      <w:tr w:rsidR="004F30F8" w14:paraId="5BBAAC9A"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6CCB617E" w14:textId="77777777" w:rsidR="004F30F8" w:rsidRDefault="00523E58">
            <w:pPr>
              <w:widowControl w:val="0"/>
              <w:rPr>
                <w:rFonts w:cs="Times New Roman"/>
                <w:b/>
              </w:rPr>
            </w:pPr>
            <w:r>
              <w:rPr>
                <w:rFonts w:cs="Times New Roman"/>
                <w:b/>
              </w:rPr>
              <w:t xml:space="preserve">Hậu điều </w:t>
            </w:r>
            <w:r>
              <w:rPr>
                <w:rFonts w:cs="Times New Roman"/>
                <w:b/>
              </w:rPr>
              <w:lastRenderedPageBreak/>
              <w:t>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1680294" w14:textId="77777777" w:rsidR="004F30F8" w:rsidRDefault="00523E58">
            <w:pPr>
              <w:widowControl w:val="0"/>
              <w:rPr>
                <w:rFonts w:cs="Times New Roman"/>
                <w:b/>
              </w:rPr>
            </w:pPr>
            <w:r>
              <w:rPr>
                <w:rFonts w:cs="Times New Roman"/>
                <w:b/>
              </w:rPr>
              <w:lastRenderedPageBreak/>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E37BF82" w14:textId="77777777" w:rsidR="004F30F8" w:rsidRDefault="00523E58">
            <w:pPr>
              <w:pStyle w:val="Style-"/>
              <w:widowControl w:val="0"/>
              <w:numPr>
                <w:ilvl w:val="0"/>
                <w:numId w:val="0"/>
              </w:numPr>
              <w:rPr>
                <w:rFonts w:eastAsiaTheme="majorEastAsia" w:cstheme="majorBidi"/>
                <w:b/>
                <w:i/>
                <w:szCs w:val="24"/>
              </w:rPr>
            </w:pPr>
            <w:r>
              <w:t>Gửi email thành công đến người dùng</w:t>
            </w:r>
          </w:p>
        </w:tc>
      </w:tr>
      <w:tr w:rsidR="004F30F8" w14:paraId="5052B432"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237C69A3"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6ED55F2"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A072CEA" w14:textId="77777777" w:rsidR="004F30F8" w:rsidRDefault="00523E58">
            <w:pPr>
              <w:widowControl w:val="0"/>
              <w:rPr>
                <w:rFonts w:cs="Times New Roman"/>
              </w:rPr>
            </w:pPr>
            <w:r>
              <w:rPr>
                <w:rFonts w:cs="Times New Roman"/>
              </w:rPr>
              <w:t>Trạng thái hệ thống không thay đổi.</w:t>
            </w:r>
          </w:p>
        </w:tc>
      </w:tr>
      <w:tr w:rsidR="004F30F8" w14:paraId="6251642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FD7BBEE" w14:textId="77777777" w:rsidR="004F30F8" w:rsidRDefault="00523E58">
            <w:pPr>
              <w:widowControl w:val="0"/>
              <w:rPr>
                <w:rFonts w:cs="Times New Roman"/>
                <w:b/>
              </w:rPr>
            </w:pPr>
            <w:r>
              <w:rPr>
                <w:rFonts w:cs="Times New Roman"/>
                <w:b/>
              </w:rPr>
              <w:t>ĐẶC TẢ CHỨC NĂNG</w:t>
            </w:r>
          </w:p>
        </w:tc>
      </w:tr>
      <w:tr w:rsidR="004F30F8" w14:paraId="2DCB5F6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77C7CC4"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21D1E952"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E185B25" w14:textId="77777777" w:rsidR="004F30F8" w:rsidRDefault="00523E58">
            <w:pPr>
              <w:pStyle w:val="DoanVB"/>
              <w:widowControl w:val="0"/>
              <w:rPr>
                <w:rFonts w:eastAsiaTheme="majorEastAsia" w:cstheme="majorBidi"/>
                <w:b/>
                <w:i/>
                <w:szCs w:val="24"/>
              </w:rPr>
            </w:pPr>
            <w:r>
              <w:t>Thời gian định kì gửi email sẽ được cài đặt trong file cấu hình. Cứ sau 1 phút hệ thống tự động kiểm tra đến thời điểm gửi email hay chưa. Sau đó thực hiện luồng sự kiện sau:</w:t>
            </w:r>
          </w:p>
          <w:p w14:paraId="376D7B06" w14:textId="77777777" w:rsidR="004F30F8" w:rsidRDefault="00523E58">
            <w:pPr>
              <w:pStyle w:val="DoanVB"/>
              <w:widowControl w:val="0"/>
              <w:ind w:firstLine="0"/>
              <w:rPr>
                <w:b/>
                <w:bCs/>
              </w:rPr>
            </w:pPr>
            <w:r>
              <w:rPr>
                <w:b/>
                <w:bCs/>
              </w:rPr>
              <w:t>Luồng 1 – Thực hiện lấy danh sách ứng dụng tự ngừng hoạt động:</w:t>
            </w:r>
          </w:p>
          <w:p w14:paraId="7E157443" w14:textId="77777777" w:rsidR="004F30F8" w:rsidRDefault="00523E58" w:rsidP="00192BF2">
            <w:pPr>
              <w:pStyle w:val="Style-"/>
              <w:rPr>
                <w:rFonts w:eastAsiaTheme="majorEastAsia" w:cstheme="majorBidi"/>
                <w:b/>
                <w:i/>
                <w:szCs w:val="24"/>
              </w:rPr>
            </w:pPr>
            <w:r>
              <w:t>Kiểm tra trạng thái hoạt động của tất cả ứng dụng và đưa ra danh sách các ứng dụng tự dừng hoạt động với 2 điều kiện sau:</w:t>
            </w:r>
          </w:p>
          <w:p w14:paraId="181A1B70" w14:textId="77777777" w:rsidR="004F30F8" w:rsidRPr="00192BF2" w:rsidRDefault="00523E58" w:rsidP="00192BF2">
            <w:pPr>
              <w:pStyle w:val="Style"/>
            </w:pPr>
            <w:r w:rsidRPr="00192BF2">
              <w:t>Trạng thái của ứng dụng: Ngừng hoạt động;</w:t>
            </w:r>
          </w:p>
          <w:p w14:paraId="3C9B5D26" w14:textId="77777777" w:rsidR="004F30F8" w:rsidRDefault="00523E58" w:rsidP="00192BF2">
            <w:pPr>
              <w:pStyle w:val="Style"/>
              <w:rPr>
                <w:rFonts w:eastAsiaTheme="majorEastAsia" w:cstheme="majorBidi"/>
                <w:b/>
                <w:i/>
                <w:szCs w:val="24"/>
              </w:rPr>
            </w:pPr>
            <w:r w:rsidRPr="00192BF2">
              <w:t>Trạng thái</w:t>
            </w:r>
            <w:r>
              <w:t xml:space="preserve"> gửi email của ứng dụng: Chưa được gửi email;</w:t>
            </w:r>
          </w:p>
          <w:p w14:paraId="2F513CE5" w14:textId="77777777" w:rsidR="004F30F8" w:rsidRDefault="00523E58" w:rsidP="00192BF2">
            <w:pPr>
              <w:pStyle w:val="Style-"/>
              <w:rPr>
                <w:rFonts w:eastAsiaTheme="majorEastAsia" w:cstheme="majorBidi"/>
                <w:b/>
                <w:i/>
                <w:szCs w:val="24"/>
              </w:rPr>
            </w:pPr>
            <w:r>
              <w:t>Danh sách gửi gồm các thông tin sau:</w:t>
            </w:r>
          </w:p>
          <w:p w14:paraId="5A99D89C" w14:textId="77777777" w:rsidR="004F30F8" w:rsidRPr="00192BF2" w:rsidRDefault="00523E58" w:rsidP="00192BF2">
            <w:pPr>
              <w:pStyle w:val="Style"/>
            </w:pPr>
            <w:r w:rsidRPr="00192BF2">
              <w:t>IP LAN của máy client;</w:t>
            </w:r>
          </w:p>
          <w:p w14:paraId="5B17B415" w14:textId="77777777" w:rsidR="004F30F8" w:rsidRPr="00192BF2" w:rsidRDefault="00523E58" w:rsidP="00192BF2">
            <w:pPr>
              <w:pStyle w:val="Style"/>
            </w:pPr>
            <w:r w:rsidRPr="00192BF2">
              <w:t>IP Public của máy client;</w:t>
            </w:r>
          </w:p>
          <w:p w14:paraId="37647A8C" w14:textId="77777777" w:rsidR="004F30F8" w:rsidRPr="00192BF2" w:rsidRDefault="00523E58" w:rsidP="00192BF2">
            <w:pPr>
              <w:pStyle w:val="Style"/>
            </w:pPr>
            <w:r w:rsidRPr="00192BF2">
              <w:t>Số ứng dụng ngừng hoạt động;</w:t>
            </w:r>
          </w:p>
          <w:p w14:paraId="24BE1C6F" w14:textId="77777777" w:rsidR="004F30F8" w:rsidRDefault="00523E58" w:rsidP="00192BF2">
            <w:pPr>
              <w:pStyle w:val="Style"/>
              <w:rPr>
                <w:rFonts w:eastAsiaTheme="majorEastAsia" w:cstheme="majorBidi"/>
                <w:b/>
                <w:i/>
                <w:szCs w:val="24"/>
              </w:rPr>
            </w:pPr>
            <w:r w:rsidRPr="00192BF2">
              <w:t>Tổng số ứng dụng hiện tại trên máy client</w:t>
            </w:r>
            <w:r>
              <w:t>;</w:t>
            </w:r>
          </w:p>
          <w:p w14:paraId="2C55A46B" w14:textId="77777777" w:rsidR="004F30F8" w:rsidRDefault="00523E58">
            <w:pPr>
              <w:pStyle w:val="Style-"/>
              <w:widowControl w:val="0"/>
              <w:numPr>
                <w:ilvl w:val="0"/>
                <w:numId w:val="0"/>
              </w:numPr>
              <w:rPr>
                <w:b/>
                <w:bCs/>
              </w:rPr>
            </w:pPr>
            <w:r>
              <w:rPr>
                <w:b/>
                <w:bCs/>
              </w:rPr>
              <w:t>Luồng 2 – Thực hiện gửi email đến người dùng:</w:t>
            </w:r>
          </w:p>
          <w:p w14:paraId="6C916B65" w14:textId="77777777" w:rsidR="004F30F8" w:rsidRDefault="00523E58" w:rsidP="00192BF2">
            <w:pPr>
              <w:pStyle w:val="Style-"/>
              <w:rPr>
                <w:rFonts w:eastAsiaTheme="majorEastAsia" w:cstheme="majorBidi"/>
                <w:b/>
                <w:i/>
                <w:szCs w:val="24"/>
              </w:rPr>
            </w:pPr>
            <w:r>
              <w:t>Luồng 2 xảy ra khi luồng 1 thực hiện thành công.</w:t>
            </w:r>
          </w:p>
        </w:tc>
      </w:tr>
      <w:tr w:rsidR="004F30F8" w14:paraId="07C44E6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CF0AA5C" w14:textId="77777777" w:rsidR="004F30F8" w:rsidRDefault="00523E58">
            <w:pPr>
              <w:widowControl w:val="0"/>
              <w:rPr>
                <w:rFonts w:cs="Times New Roman"/>
                <w:b/>
                <w:lang w:val="vi-VN"/>
              </w:rPr>
            </w:pPr>
            <w:r>
              <w:rPr>
                <w:rFonts w:cs="Times New Roman"/>
                <w:b/>
                <w:lang w:val="vi-VN"/>
              </w:rPr>
              <w:t>Luồng sự kiện phát sinh/Kịch bản phát sinh</w:t>
            </w:r>
          </w:p>
        </w:tc>
      </w:tr>
      <w:tr w:rsidR="004F30F8" w14:paraId="67E35CD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100D476" w14:textId="77777777" w:rsidR="004F30F8" w:rsidRDefault="00523E58">
            <w:pPr>
              <w:pStyle w:val="Style-"/>
              <w:widowControl w:val="0"/>
              <w:numPr>
                <w:ilvl w:val="0"/>
                <w:numId w:val="0"/>
              </w:numPr>
              <w:rPr>
                <w:rFonts w:eastAsiaTheme="majorEastAsia" w:cstheme="majorBidi"/>
                <w:b/>
                <w:i/>
                <w:szCs w:val="24"/>
              </w:rPr>
            </w:pPr>
            <w:r>
              <w:t>N/A</w:t>
            </w:r>
          </w:p>
        </w:tc>
      </w:tr>
    </w:tbl>
    <w:p w14:paraId="186D0011" w14:textId="77777777" w:rsidR="004F30F8" w:rsidRDefault="004F30F8">
      <w:pPr>
        <w:rPr>
          <w:rFonts w:eastAsiaTheme="majorEastAsia" w:cstheme="majorBidi"/>
          <w:b/>
          <w:i/>
          <w:szCs w:val="24"/>
        </w:rPr>
      </w:pPr>
    </w:p>
    <w:p w14:paraId="28A857DB" w14:textId="77777777" w:rsidR="004F30F8" w:rsidRDefault="00523E58">
      <w:pPr>
        <w:pStyle w:val="Heading1"/>
        <w:rPr>
          <w:i/>
          <w:szCs w:val="24"/>
        </w:rPr>
      </w:pPr>
      <w:bookmarkStart w:id="17" w:name="_Toc70948028"/>
      <w:bookmarkStart w:id="18" w:name="_Toc71141150"/>
      <w:r>
        <w:lastRenderedPageBreak/>
        <w:t>PHÂN TÍCH THIẾT KẾ CHỨC NĂNG CHÍNH</w:t>
      </w:r>
      <w:bookmarkEnd w:id="17"/>
      <w:bookmarkEnd w:id="18"/>
    </w:p>
    <w:p w14:paraId="5D3F3191" w14:textId="77777777" w:rsidR="004F30F8" w:rsidRDefault="00523E58">
      <w:pPr>
        <w:pStyle w:val="Heading2"/>
        <w:rPr>
          <w:i/>
          <w:szCs w:val="24"/>
        </w:rPr>
      </w:pPr>
      <w:bookmarkStart w:id="19" w:name="_Toc71141151"/>
      <w:r>
        <w:t>Quản lý máy client</w:t>
      </w:r>
      <w:bookmarkEnd w:id="19"/>
    </w:p>
    <w:p w14:paraId="071F235C" w14:textId="2AD1CE1F" w:rsidR="004F30F8" w:rsidRDefault="00523E58" w:rsidP="002317C3">
      <w:pPr>
        <w:pStyle w:val="Heading3"/>
      </w:pPr>
      <w:bookmarkStart w:id="20" w:name="_Toc71141152"/>
      <w:r>
        <w:t xml:space="preserve">Sơ đồ </w:t>
      </w:r>
      <w:bookmarkEnd w:id="20"/>
      <w:r w:rsidR="00A13A28">
        <w:t>lớp phân tích</w:t>
      </w:r>
    </w:p>
    <w:p w14:paraId="44DABAA9" w14:textId="1B43CAA8" w:rsidR="00A13A28" w:rsidRDefault="008E49B4" w:rsidP="008E49B4">
      <w:pPr>
        <w:keepNext/>
        <w:jc w:val="center"/>
      </w:pPr>
      <w:r>
        <w:rPr>
          <w:noProof/>
        </w:rPr>
        <w:drawing>
          <wp:inline distT="0" distB="0" distL="0" distR="0" wp14:anchorId="12C24B47" wp14:editId="42CE97C4">
            <wp:extent cx="5372100" cy="20764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72100" cy="2076450"/>
                    </a:xfrm>
                    <a:prstGeom prst="rect">
                      <a:avLst/>
                    </a:prstGeom>
                  </pic:spPr>
                </pic:pic>
              </a:graphicData>
            </a:graphic>
          </wp:inline>
        </w:drawing>
      </w:r>
    </w:p>
    <w:p w14:paraId="21588D67" w14:textId="1F5280F5" w:rsidR="002317C3" w:rsidRPr="002317C3" w:rsidRDefault="00A13A28" w:rsidP="00A13A28">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w:t>
      </w:r>
      <w:r w:rsidR="00681A61">
        <w:fldChar w:fldCharType="end"/>
      </w:r>
      <w:r>
        <w:t>. Sơ đồ lớp phân tích chức năng quản lý máy client</w:t>
      </w:r>
    </w:p>
    <w:p w14:paraId="509C3339" w14:textId="4FCC1749" w:rsidR="004F30F8" w:rsidRDefault="00523E58">
      <w:pPr>
        <w:pStyle w:val="Heading3"/>
      </w:pPr>
      <w:bookmarkStart w:id="21" w:name="_Toc71141153"/>
      <w:r>
        <w:t>Sơ đồ trình tự</w:t>
      </w:r>
      <w:bookmarkEnd w:id="21"/>
    </w:p>
    <w:p w14:paraId="185FB682" w14:textId="7148072A" w:rsidR="00AB19AF" w:rsidRDefault="0024481A" w:rsidP="00AB19AF">
      <w:pPr>
        <w:keepNext/>
      </w:pPr>
      <w:r>
        <w:rPr>
          <w:noProof/>
        </w:rPr>
        <w:drawing>
          <wp:inline distT="0" distB="0" distL="0" distR="0" wp14:anchorId="7347CA8B" wp14:editId="74FFAB88">
            <wp:extent cx="5760085" cy="27476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2747645"/>
                    </a:xfrm>
                    <a:prstGeom prst="rect">
                      <a:avLst/>
                    </a:prstGeom>
                  </pic:spPr>
                </pic:pic>
              </a:graphicData>
            </a:graphic>
          </wp:inline>
        </w:drawing>
      </w:r>
    </w:p>
    <w:p w14:paraId="63A63398" w14:textId="76ECFB4D" w:rsidR="00412BA5" w:rsidRPr="00412BA5" w:rsidRDefault="00AB19AF" w:rsidP="00AB19AF">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2</w:t>
      </w:r>
      <w:r w:rsidR="00681A61">
        <w:fldChar w:fldCharType="end"/>
      </w:r>
      <w:r>
        <w:t>. Sơ đồ trình tự chức năng quản lý máy client</w:t>
      </w:r>
    </w:p>
    <w:p w14:paraId="747AD6DF" w14:textId="592B82B6" w:rsidR="00412BA5" w:rsidRDefault="00412BA5" w:rsidP="00412BA5">
      <w:pPr>
        <w:pStyle w:val="Heading2"/>
      </w:pPr>
      <w:r>
        <w:lastRenderedPageBreak/>
        <w:t xml:space="preserve">Quản lý </w:t>
      </w:r>
      <w:r w:rsidR="00370745">
        <w:t>script</w:t>
      </w:r>
    </w:p>
    <w:p w14:paraId="40C36556" w14:textId="65465E5A" w:rsidR="00412BA5" w:rsidRDefault="00412BA5" w:rsidP="00412BA5">
      <w:pPr>
        <w:pStyle w:val="Heading3"/>
      </w:pPr>
      <w:r>
        <w:t>Sơ đồ lớp phân tích</w:t>
      </w:r>
    </w:p>
    <w:p w14:paraId="36C4BA61" w14:textId="65F94157" w:rsidR="00412BA5" w:rsidRDefault="00CC0DD1" w:rsidP="008E49B4">
      <w:pPr>
        <w:keepNext/>
        <w:jc w:val="center"/>
      </w:pPr>
      <w:r>
        <w:rPr>
          <w:noProof/>
        </w:rPr>
        <w:drawing>
          <wp:inline distT="0" distB="0" distL="0" distR="0" wp14:anchorId="264CA469" wp14:editId="6BCA7D84">
            <wp:extent cx="5760085" cy="2186305"/>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085" cy="2186305"/>
                    </a:xfrm>
                    <a:prstGeom prst="rect">
                      <a:avLst/>
                    </a:prstGeom>
                  </pic:spPr>
                </pic:pic>
              </a:graphicData>
            </a:graphic>
          </wp:inline>
        </w:drawing>
      </w:r>
    </w:p>
    <w:p w14:paraId="579E8FCA" w14:textId="2F4426DB" w:rsidR="00412BA5" w:rsidRPr="00412BA5" w:rsidRDefault="00412BA5" w:rsidP="00412BA5">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3</w:t>
      </w:r>
      <w:r w:rsidR="00681A61">
        <w:fldChar w:fldCharType="end"/>
      </w:r>
      <w:r>
        <w:t xml:space="preserve">. Sơ đồ lớp phân tích chức năng quản lý </w:t>
      </w:r>
      <w:r w:rsidR="00370745">
        <w:t>script</w:t>
      </w:r>
    </w:p>
    <w:p w14:paraId="5654957A" w14:textId="0293BF38" w:rsidR="00412BA5" w:rsidRDefault="00412BA5" w:rsidP="00412BA5">
      <w:pPr>
        <w:pStyle w:val="Heading3"/>
      </w:pPr>
      <w:r>
        <w:t>Sơ đồ trình tự</w:t>
      </w:r>
    </w:p>
    <w:p w14:paraId="3FAB6DF0" w14:textId="54253873" w:rsidR="002001CC" w:rsidRDefault="0024481A" w:rsidP="002001CC">
      <w:pPr>
        <w:keepNext/>
      </w:pPr>
      <w:r>
        <w:rPr>
          <w:noProof/>
        </w:rPr>
        <w:drawing>
          <wp:inline distT="0" distB="0" distL="0" distR="0" wp14:anchorId="32F3751C" wp14:editId="0D9B23F7">
            <wp:extent cx="5760085" cy="350774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507740"/>
                    </a:xfrm>
                    <a:prstGeom prst="rect">
                      <a:avLst/>
                    </a:prstGeom>
                  </pic:spPr>
                </pic:pic>
              </a:graphicData>
            </a:graphic>
          </wp:inline>
        </w:drawing>
      </w:r>
    </w:p>
    <w:p w14:paraId="791B69A8" w14:textId="3F9C6CB8" w:rsidR="00CC0964" w:rsidRDefault="002001CC" w:rsidP="002001CC">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4</w:t>
      </w:r>
      <w:r w:rsidR="00681A61">
        <w:fldChar w:fldCharType="end"/>
      </w:r>
      <w:r>
        <w:t xml:space="preserve">. Sơ đồ trình tự chức năng quản lý </w:t>
      </w:r>
      <w:r w:rsidR="00370745">
        <w:t>script</w:t>
      </w:r>
    </w:p>
    <w:p w14:paraId="06B981D6" w14:textId="23BF935E" w:rsidR="002E1C3F" w:rsidRDefault="0024481A" w:rsidP="002E1C3F">
      <w:pPr>
        <w:keepNext/>
      </w:pPr>
      <w:r>
        <w:rPr>
          <w:noProof/>
        </w:rPr>
        <w:lastRenderedPageBreak/>
        <w:drawing>
          <wp:inline distT="0" distB="0" distL="0" distR="0" wp14:anchorId="078531FA" wp14:editId="35F085F7">
            <wp:extent cx="5760085" cy="3176270"/>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76270"/>
                    </a:xfrm>
                    <a:prstGeom prst="rect">
                      <a:avLst/>
                    </a:prstGeom>
                  </pic:spPr>
                </pic:pic>
              </a:graphicData>
            </a:graphic>
          </wp:inline>
        </w:drawing>
      </w:r>
    </w:p>
    <w:p w14:paraId="6B5EB502" w14:textId="4688D7FC" w:rsidR="002E1C3F" w:rsidRDefault="002E1C3F" w:rsidP="002E1C3F">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5</w:t>
      </w:r>
      <w:r w:rsidR="00681A61">
        <w:fldChar w:fldCharType="end"/>
      </w:r>
      <w:r>
        <w:t>. Sơ đồ trình tự chức năng thêm mới script</w:t>
      </w:r>
    </w:p>
    <w:p w14:paraId="6220477C" w14:textId="3513F7E5" w:rsidR="002E1C3F" w:rsidRDefault="0024481A" w:rsidP="002E1C3F">
      <w:pPr>
        <w:keepNext/>
      </w:pPr>
      <w:r>
        <w:rPr>
          <w:noProof/>
        </w:rPr>
        <w:drawing>
          <wp:inline distT="0" distB="0" distL="0" distR="0" wp14:anchorId="5A19DFA9" wp14:editId="34A65886">
            <wp:extent cx="5760085" cy="409765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085" cy="4097655"/>
                    </a:xfrm>
                    <a:prstGeom prst="rect">
                      <a:avLst/>
                    </a:prstGeom>
                  </pic:spPr>
                </pic:pic>
              </a:graphicData>
            </a:graphic>
          </wp:inline>
        </w:drawing>
      </w:r>
    </w:p>
    <w:p w14:paraId="77E06154" w14:textId="22288F64" w:rsidR="002E1C3F" w:rsidRPr="002E1C3F" w:rsidRDefault="002E1C3F" w:rsidP="002E1C3F">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6</w:t>
      </w:r>
      <w:r w:rsidR="00681A61">
        <w:fldChar w:fldCharType="end"/>
      </w:r>
      <w:r>
        <w:t>. Sơ đồ trình tự chức năng cập nhật script</w:t>
      </w:r>
    </w:p>
    <w:p w14:paraId="4DDBEA8A" w14:textId="6AC8ABD8" w:rsidR="008F4C53" w:rsidRDefault="008F4C53" w:rsidP="00412BA5">
      <w:pPr>
        <w:pStyle w:val="Heading2"/>
      </w:pPr>
      <w:r>
        <w:lastRenderedPageBreak/>
        <w:t xml:space="preserve">Thực thi </w:t>
      </w:r>
      <w:r w:rsidR="00370745">
        <w:t>script</w:t>
      </w:r>
    </w:p>
    <w:p w14:paraId="14FEDC64" w14:textId="28C8F492" w:rsidR="008F4C53" w:rsidRDefault="008F4C53" w:rsidP="008F4C53">
      <w:pPr>
        <w:pStyle w:val="Heading3"/>
      </w:pPr>
      <w:r>
        <w:t>Sơ đồ lớp phân tích</w:t>
      </w:r>
    </w:p>
    <w:p w14:paraId="7D1C3D9E" w14:textId="5A25D2D2" w:rsidR="0013224E" w:rsidRDefault="008E49B4" w:rsidP="0013224E">
      <w:pPr>
        <w:keepNext/>
      </w:pPr>
      <w:r>
        <w:rPr>
          <w:noProof/>
        </w:rPr>
        <w:drawing>
          <wp:inline distT="0" distB="0" distL="0" distR="0" wp14:anchorId="78159B00" wp14:editId="6FE85199">
            <wp:extent cx="5086350" cy="18669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86350" cy="1866900"/>
                    </a:xfrm>
                    <a:prstGeom prst="rect">
                      <a:avLst/>
                    </a:prstGeom>
                  </pic:spPr>
                </pic:pic>
              </a:graphicData>
            </a:graphic>
          </wp:inline>
        </w:drawing>
      </w:r>
    </w:p>
    <w:p w14:paraId="405B4CD2" w14:textId="1E97AB7A" w:rsidR="008F4C53" w:rsidRPr="008F4C53" w:rsidRDefault="0013224E" w:rsidP="0013224E">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7</w:t>
      </w:r>
      <w:r w:rsidR="00681A61">
        <w:fldChar w:fldCharType="end"/>
      </w:r>
      <w:r>
        <w:t xml:space="preserve">. Sơ đồ lớp phân tích chức năng thực thi </w:t>
      </w:r>
      <w:r w:rsidR="00370745">
        <w:t>script</w:t>
      </w:r>
    </w:p>
    <w:p w14:paraId="4F454999" w14:textId="4D41D8AE" w:rsidR="008F4C53" w:rsidRDefault="008F4C53" w:rsidP="008F4C53">
      <w:pPr>
        <w:pStyle w:val="Heading3"/>
      </w:pPr>
      <w:r>
        <w:t xml:space="preserve">Sơ đồ trình tự </w:t>
      </w:r>
    </w:p>
    <w:p w14:paraId="08926ED1" w14:textId="48F8B325" w:rsidR="00F90244" w:rsidRDefault="0024481A" w:rsidP="00F90244">
      <w:pPr>
        <w:keepNext/>
      </w:pPr>
      <w:r>
        <w:rPr>
          <w:noProof/>
        </w:rPr>
        <w:drawing>
          <wp:inline distT="0" distB="0" distL="0" distR="0" wp14:anchorId="07FD816A" wp14:editId="3C20F230">
            <wp:extent cx="5760085" cy="292354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085" cy="2923540"/>
                    </a:xfrm>
                    <a:prstGeom prst="rect">
                      <a:avLst/>
                    </a:prstGeom>
                  </pic:spPr>
                </pic:pic>
              </a:graphicData>
            </a:graphic>
          </wp:inline>
        </w:drawing>
      </w:r>
    </w:p>
    <w:p w14:paraId="722267AB" w14:textId="7C2C8127" w:rsidR="00594445" w:rsidRPr="00594445" w:rsidRDefault="00F90244" w:rsidP="00F90244">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8</w:t>
      </w:r>
      <w:r w:rsidR="00681A61">
        <w:fldChar w:fldCharType="end"/>
      </w:r>
      <w:r>
        <w:t xml:space="preserve">. Sơ đồ trình tự chức năng thực thi </w:t>
      </w:r>
      <w:r w:rsidR="00370745">
        <w:t>script</w:t>
      </w:r>
    </w:p>
    <w:p w14:paraId="3950D36A" w14:textId="0C3E51FC" w:rsidR="00412BA5" w:rsidRDefault="00412BA5" w:rsidP="00412BA5">
      <w:pPr>
        <w:pStyle w:val="Heading2"/>
      </w:pPr>
      <w:r>
        <w:t>Cập nhật máy client</w:t>
      </w:r>
    </w:p>
    <w:p w14:paraId="7A490018" w14:textId="6B2C3858" w:rsidR="00412BA5" w:rsidRDefault="00412BA5" w:rsidP="00412BA5">
      <w:pPr>
        <w:pStyle w:val="Heading3"/>
      </w:pPr>
      <w:r>
        <w:t>Sơ đồ lớp phân tích</w:t>
      </w:r>
    </w:p>
    <w:p w14:paraId="41A98BE5" w14:textId="56DC746E" w:rsidR="003F5314" w:rsidRDefault="0070584D" w:rsidP="003F5314">
      <w:pPr>
        <w:keepNext/>
        <w:jc w:val="center"/>
      </w:pPr>
      <w:r>
        <w:rPr>
          <w:noProof/>
        </w:rPr>
        <w:drawing>
          <wp:inline distT="0" distB="0" distL="0" distR="0" wp14:anchorId="626B89FC" wp14:editId="52996336">
            <wp:extent cx="4610100" cy="1800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610100" cy="1800225"/>
                    </a:xfrm>
                    <a:prstGeom prst="rect">
                      <a:avLst/>
                    </a:prstGeom>
                  </pic:spPr>
                </pic:pic>
              </a:graphicData>
            </a:graphic>
          </wp:inline>
        </w:drawing>
      </w:r>
    </w:p>
    <w:p w14:paraId="1A7A7178" w14:textId="1354AE99" w:rsidR="003F5314" w:rsidRDefault="003F5314" w:rsidP="003F5314">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9</w:t>
      </w:r>
      <w:r w:rsidR="00681A61">
        <w:fldChar w:fldCharType="end"/>
      </w:r>
      <w:r>
        <w:t>. Sơ đồ lớp phân tích</w:t>
      </w:r>
      <w:r w:rsidR="008F4C53">
        <w:t xml:space="preserve"> cập nhật máy client</w:t>
      </w:r>
    </w:p>
    <w:p w14:paraId="4FDD0374" w14:textId="616F7EFC" w:rsidR="008F4C53" w:rsidRDefault="008F4C53" w:rsidP="008F4C53">
      <w:pPr>
        <w:pStyle w:val="Heading3"/>
      </w:pPr>
      <w:r>
        <w:lastRenderedPageBreak/>
        <w:t>Sơ đồ trình tự</w:t>
      </w:r>
    </w:p>
    <w:p w14:paraId="3F01556B" w14:textId="075B3DC0" w:rsidR="000B5508" w:rsidRDefault="00316D83" w:rsidP="000B5508">
      <w:pPr>
        <w:keepNext/>
      </w:pPr>
      <w:r>
        <w:rPr>
          <w:noProof/>
        </w:rPr>
        <w:drawing>
          <wp:inline distT="0" distB="0" distL="0" distR="0" wp14:anchorId="525CB45C" wp14:editId="5CAB87CD">
            <wp:extent cx="5760085" cy="310705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085" cy="3107055"/>
                    </a:xfrm>
                    <a:prstGeom prst="rect">
                      <a:avLst/>
                    </a:prstGeom>
                  </pic:spPr>
                </pic:pic>
              </a:graphicData>
            </a:graphic>
          </wp:inline>
        </w:drawing>
      </w:r>
    </w:p>
    <w:p w14:paraId="0D676470" w14:textId="68C06B05" w:rsidR="008F4C53" w:rsidRPr="008F4C53" w:rsidRDefault="000B5508" w:rsidP="000B5508">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0</w:t>
      </w:r>
      <w:r w:rsidR="00681A61">
        <w:fldChar w:fldCharType="end"/>
      </w:r>
      <w:r>
        <w:t>. Sơ đồ trình tự chức năng cập nhật máy client</w:t>
      </w:r>
    </w:p>
    <w:p w14:paraId="6DC88D64" w14:textId="70076B00" w:rsidR="008F4C53" w:rsidRDefault="008F4C53" w:rsidP="008F4C53">
      <w:pPr>
        <w:pStyle w:val="Heading2"/>
      </w:pPr>
      <w:r>
        <w:t>Quản lý ứng dụng</w:t>
      </w:r>
    </w:p>
    <w:p w14:paraId="67A0CFC4" w14:textId="019E0E33" w:rsidR="008F4C53" w:rsidRDefault="008F4C53" w:rsidP="008F4C53">
      <w:pPr>
        <w:pStyle w:val="Heading3"/>
      </w:pPr>
      <w:r>
        <w:t>Sơ đồ lớp phân tích</w:t>
      </w:r>
    </w:p>
    <w:p w14:paraId="775E1DEB" w14:textId="464162C3" w:rsidR="001E01B2" w:rsidRDefault="007E7D71" w:rsidP="007E7D71">
      <w:pPr>
        <w:keepNext/>
        <w:jc w:val="center"/>
      </w:pPr>
      <w:r>
        <w:rPr>
          <w:noProof/>
        </w:rPr>
        <w:drawing>
          <wp:inline distT="0" distB="0" distL="0" distR="0" wp14:anchorId="5576A5C9" wp14:editId="43C2ECC8">
            <wp:extent cx="3971925" cy="18478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71925" cy="1847850"/>
                    </a:xfrm>
                    <a:prstGeom prst="rect">
                      <a:avLst/>
                    </a:prstGeom>
                  </pic:spPr>
                </pic:pic>
              </a:graphicData>
            </a:graphic>
          </wp:inline>
        </w:drawing>
      </w:r>
    </w:p>
    <w:p w14:paraId="27937C3E" w14:textId="65F35CDC" w:rsidR="008F4C53" w:rsidRPr="008F4C53" w:rsidRDefault="001E01B2" w:rsidP="001E01B2">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1</w:t>
      </w:r>
      <w:r w:rsidR="00681A61">
        <w:fldChar w:fldCharType="end"/>
      </w:r>
      <w:r>
        <w:t>. Sơ đồ lớp phân tích</w:t>
      </w:r>
      <w:r w:rsidR="00D35E1C">
        <w:t xml:space="preserve"> chức năng</w:t>
      </w:r>
      <w:r>
        <w:t xml:space="preserve"> quản lý ứng dụng</w:t>
      </w:r>
    </w:p>
    <w:p w14:paraId="492BCDDC" w14:textId="423B2107" w:rsidR="008F4C53" w:rsidRDefault="008F4C53" w:rsidP="008F4C53">
      <w:pPr>
        <w:pStyle w:val="Heading3"/>
      </w:pPr>
      <w:r>
        <w:lastRenderedPageBreak/>
        <w:t>Sơ đồ trình tự</w:t>
      </w:r>
    </w:p>
    <w:p w14:paraId="26E5592C" w14:textId="3DF4EB8B" w:rsidR="00D35E1C" w:rsidRDefault="00094EF0" w:rsidP="00D35E1C">
      <w:pPr>
        <w:keepNext/>
      </w:pPr>
      <w:r>
        <w:rPr>
          <w:noProof/>
        </w:rPr>
        <w:drawing>
          <wp:inline distT="0" distB="0" distL="0" distR="0" wp14:anchorId="77FCF9A0" wp14:editId="030828D4">
            <wp:extent cx="5760085" cy="30861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085" cy="3086100"/>
                    </a:xfrm>
                    <a:prstGeom prst="rect">
                      <a:avLst/>
                    </a:prstGeom>
                  </pic:spPr>
                </pic:pic>
              </a:graphicData>
            </a:graphic>
          </wp:inline>
        </w:drawing>
      </w:r>
    </w:p>
    <w:p w14:paraId="716EF01E" w14:textId="2EA67575" w:rsidR="008F4C53" w:rsidRDefault="00D35E1C" w:rsidP="00D35E1C">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2</w:t>
      </w:r>
      <w:r w:rsidR="00681A61">
        <w:fldChar w:fldCharType="end"/>
      </w:r>
      <w:r>
        <w:t>. Sơ đồ trình tự chức năng quản lý ứng dụng</w:t>
      </w:r>
    </w:p>
    <w:p w14:paraId="2E2B8075" w14:textId="77777777" w:rsidR="00681A61" w:rsidRDefault="00681A61" w:rsidP="00681A61">
      <w:pPr>
        <w:keepNext/>
      </w:pPr>
      <w:r>
        <w:rPr>
          <w:noProof/>
        </w:rPr>
        <w:drawing>
          <wp:inline distT="0" distB="0" distL="0" distR="0" wp14:anchorId="150DBD36" wp14:editId="3FB27743">
            <wp:extent cx="5760085" cy="368490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52">
                      <a:extLst>
                        <a:ext uri="{28A0092B-C50C-407E-A947-70E740481C1C}">
                          <a14:useLocalDpi xmlns:a14="http://schemas.microsoft.com/office/drawing/2010/main" val="0"/>
                        </a:ext>
                      </a:extLst>
                    </a:blip>
                    <a:stretch>
                      <a:fillRect/>
                    </a:stretch>
                  </pic:blipFill>
                  <pic:spPr>
                    <a:xfrm>
                      <a:off x="0" y="0"/>
                      <a:ext cx="5760085" cy="3684905"/>
                    </a:xfrm>
                    <a:prstGeom prst="rect">
                      <a:avLst/>
                    </a:prstGeom>
                  </pic:spPr>
                </pic:pic>
              </a:graphicData>
            </a:graphic>
          </wp:inline>
        </w:drawing>
      </w:r>
    </w:p>
    <w:p w14:paraId="511E096F" w14:textId="77C1EC4F" w:rsidR="00094EF0" w:rsidRPr="00094EF0" w:rsidRDefault="00681A61" w:rsidP="008452BA">
      <w:pPr>
        <w:pStyle w:val="Caption"/>
      </w:pPr>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13</w:t>
      </w:r>
      <w:r>
        <w:fldChar w:fldCharType="end"/>
      </w:r>
      <w:r>
        <w:t xml:space="preserve">. Sơ đồ trình tự </w:t>
      </w:r>
      <w:r w:rsidR="008452BA">
        <w:t>tính năng bật/tắt ứng dụng</w:t>
      </w:r>
    </w:p>
    <w:p w14:paraId="353C0EB1" w14:textId="77777777" w:rsidR="00D35E1C" w:rsidRPr="00D35E1C" w:rsidRDefault="00D35E1C" w:rsidP="00D35E1C"/>
    <w:p w14:paraId="30CE4B63" w14:textId="47FEA24A" w:rsidR="008F4C53" w:rsidRDefault="008F4C53" w:rsidP="008F4C53">
      <w:pPr>
        <w:pStyle w:val="Heading2"/>
      </w:pPr>
      <w:r>
        <w:lastRenderedPageBreak/>
        <w:t>Cập nhật ứng dụng</w:t>
      </w:r>
    </w:p>
    <w:p w14:paraId="0EA4C03C" w14:textId="498CC788" w:rsidR="008F4C53" w:rsidRDefault="008F4C53" w:rsidP="008F4C53">
      <w:pPr>
        <w:pStyle w:val="Heading3"/>
      </w:pPr>
      <w:r>
        <w:t>Sơ đồ lớp phân tích</w:t>
      </w:r>
    </w:p>
    <w:p w14:paraId="51752901" w14:textId="327AF09C" w:rsidR="00C61B19" w:rsidRDefault="00285970" w:rsidP="000E3D15">
      <w:pPr>
        <w:keepNext/>
        <w:jc w:val="center"/>
      </w:pPr>
      <w:r>
        <w:rPr>
          <w:noProof/>
        </w:rPr>
        <w:drawing>
          <wp:inline distT="0" distB="0" distL="0" distR="0" wp14:anchorId="316D4E57" wp14:editId="59A1A4F6">
            <wp:extent cx="5760085" cy="1726565"/>
            <wp:effectExtent l="0" t="0" r="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085" cy="1726565"/>
                    </a:xfrm>
                    <a:prstGeom prst="rect">
                      <a:avLst/>
                    </a:prstGeom>
                  </pic:spPr>
                </pic:pic>
              </a:graphicData>
            </a:graphic>
          </wp:inline>
        </w:drawing>
      </w:r>
    </w:p>
    <w:p w14:paraId="38CF856C" w14:textId="32DC8B46" w:rsidR="008F4C53" w:rsidRPr="008F4C53" w:rsidRDefault="00C61B19" w:rsidP="00C61B19">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4</w:t>
      </w:r>
      <w:r w:rsidR="00681A61">
        <w:fldChar w:fldCharType="end"/>
      </w:r>
      <w:r>
        <w:t>. Sơ đồ lớp phân tích chức năng cập nhật ứng dụng</w:t>
      </w:r>
    </w:p>
    <w:p w14:paraId="6C8144AA" w14:textId="079F25D7" w:rsidR="008F4C53" w:rsidRDefault="008F4C53" w:rsidP="008F4C53">
      <w:pPr>
        <w:pStyle w:val="Heading3"/>
      </w:pPr>
      <w:r>
        <w:t>Sơ đồ trình tự</w:t>
      </w:r>
    </w:p>
    <w:p w14:paraId="08E1439A" w14:textId="00442F4C" w:rsidR="000E1350" w:rsidRDefault="000E1350" w:rsidP="000E1350">
      <w:pPr>
        <w:keepNext/>
      </w:pPr>
    </w:p>
    <w:p w14:paraId="7F7B5070" w14:textId="404A279B" w:rsidR="000B5508" w:rsidRPr="000B5508" w:rsidRDefault="000E1350" w:rsidP="000E1350">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5</w:t>
      </w:r>
      <w:r w:rsidR="00681A61">
        <w:fldChar w:fldCharType="end"/>
      </w:r>
      <w:r>
        <w:t>. Sơ đồ trình tự chức năng cập nhật ứng dụng</w:t>
      </w:r>
    </w:p>
    <w:p w14:paraId="5F2E1C81" w14:textId="12164B01" w:rsidR="000E3D15" w:rsidRDefault="00681BE3" w:rsidP="00681BE3">
      <w:pPr>
        <w:pStyle w:val="Heading2"/>
      </w:pPr>
      <w:r>
        <w:t>Kết nối</w:t>
      </w:r>
      <w:r w:rsidR="00265B74">
        <w:t xml:space="preserve"> hệ thống biên dịch hỗ trợ</w:t>
      </w:r>
      <w:r>
        <w:t xml:space="preserve"> với hệ thống kiểm soát trạng thái</w:t>
      </w:r>
    </w:p>
    <w:p w14:paraId="6E80314C" w14:textId="33C4E0EC" w:rsidR="00681BE3" w:rsidRDefault="00681BE3" w:rsidP="00681BE3">
      <w:pPr>
        <w:pStyle w:val="Heading3"/>
      </w:pPr>
      <w:r>
        <w:t>Sơ đồ lớp phân tích</w:t>
      </w:r>
    </w:p>
    <w:p w14:paraId="34D6EBCC" w14:textId="5FC65636" w:rsidR="00265B74" w:rsidRDefault="007E7D71" w:rsidP="00265B74">
      <w:pPr>
        <w:keepNext/>
        <w:jc w:val="center"/>
      </w:pPr>
      <w:r>
        <w:rPr>
          <w:noProof/>
        </w:rPr>
        <w:drawing>
          <wp:inline distT="0" distB="0" distL="0" distR="0" wp14:anchorId="56E62DA8" wp14:editId="08B3B6F8">
            <wp:extent cx="5760085" cy="12496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085" cy="1249680"/>
                    </a:xfrm>
                    <a:prstGeom prst="rect">
                      <a:avLst/>
                    </a:prstGeom>
                  </pic:spPr>
                </pic:pic>
              </a:graphicData>
            </a:graphic>
          </wp:inline>
        </w:drawing>
      </w:r>
    </w:p>
    <w:p w14:paraId="22F59447" w14:textId="51D1ABD8" w:rsidR="00681BE3" w:rsidRPr="00681BE3" w:rsidRDefault="00265B74" w:rsidP="00265B74">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6</w:t>
      </w:r>
      <w:r w:rsidR="00681A61">
        <w:fldChar w:fldCharType="end"/>
      </w:r>
      <w:r>
        <w:t>. Sơ đồ lớp phân tích chức năng kết nối với hệ thống kiểm soát trạng thái</w:t>
      </w:r>
    </w:p>
    <w:p w14:paraId="39CC88A1" w14:textId="2FC0CBB8" w:rsidR="00681BE3" w:rsidRDefault="00681BE3" w:rsidP="00681BE3">
      <w:pPr>
        <w:pStyle w:val="Heading3"/>
      </w:pPr>
      <w:r>
        <w:lastRenderedPageBreak/>
        <w:t>Sơ đồ trình tự</w:t>
      </w:r>
    </w:p>
    <w:p w14:paraId="56E410EB" w14:textId="70489E1F" w:rsidR="004D69C2" w:rsidRDefault="009C1A26" w:rsidP="004D69C2">
      <w:pPr>
        <w:keepNext/>
      </w:pPr>
      <w:r>
        <w:rPr>
          <w:noProof/>
        </w:rPr>
        <w:drawing>
          <wp:inline distT="0" distB="0" distL="0" distR="0" wp14:anchorId="2CE704A6" wp14:editId="1299EA7A">
            <wp:extent cx="5760085" cy="286194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5">
                      <a:extLst>
                        <a:ext uri="{28A0092B-C50C-407E-A947-70E740481C1C}">
                          <a14:useLocalDpi xmlns:a14="http://schemas.microsoft.com/office/drawing/2010/main" val="0"/>
                        </a:ext>
                      </a:extLst>
                    </a:blip>
                    <a:stretch>
                      <a:fillRect/>
                    </a:stretch>
                  </pic:blipFill>
                  <pic:spPr>
                    <a:xfrm>
                      <a:off x="0" y="0"/>
                      <a:ext cx="5760085" cy="2861945"/>
                    </a:xfrm>
                    <a:prstGeom prst="rect">
                      <a:avLst/>
                    </a:prstGeom>
                  </pic:spPr>
                </pic:pic>
              </a:graphicData>
            </a:graphic>
          </wp:inline>
        </w:drawing>
      </w:r>
    </w:p>
    <w:p w14:paraId="12542D42" w14:textId="05230E7E" w:rsidR="00F90D12" w:rsidRPr="00F90D12" w:rsidRDefault="004D69C2" w:rsidP="004D69C2">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7</w:t>
      </w:r>
      <w:r w:rsidR="00681A61">
        <w:fldChar w:fldCharType="end"/>
      </w:r>
      <w:r>
        <w:t>. Sơ đồ trình tự chức năng kết nối với hệ thống kiểm soát trạng thái</w:t>
      </w:r>
    </w:p>
    <w:p w14:paraId="22B9F0E9" w14:textId="52DF6863" w:rsidR="00371BB2" w:rsidRDefault="00371BB2" w:rsidP="00371BB2">
      <w:pPr>
        <w:pStyle w:val="Heading2"/>
      </w:pPr>
      <w:r>
        <w:t>Ngắt kết nối với hệ thống kiểm soát trạng thái</w:t>
      </w:r>
    </w:p>
    <w:p w14:paraId="5FB47D1F" w14:textId="573FE604" w:rsidR="00371BB2" w:rsidRDefault="00371BB2" w:rsidP="00371BB2">
      <w:pPr>
        <w:pStyle w:val="Heading3"/>
      </w:pPr>
      <w:r>
        <w:t>Sơ đồ lớp phân tích</w:t>
      </w:r>
    </w:p>
    <w:p w14:paraId="2F5AFF49" w14:textId="13273E02" w:rsidR="00D033B7" w:rsidRDefault="007E7D71" w:rsidP="00D033B7">
      <w:pPr>
        <w:keepNext/>
        <w:jc w:val="center"/>
      </w:pPr>
      <w:r>
        <w:rPr>
          <w:noProof/>
        </w:rPr>
        <w:drawing>
          <wp:inline distT="0" distB="0" distL="0" distR="0" wp14:anchorId="63829FD3" wp14:editId="07591827">
            <wp:extent cx="5760085" cy="12496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085" cy="1249680"/>
                    </a:xfrm>
                    <a:prstGeom prst="rect">
                      <a:avLst/>
                    </a:prstGeom>
                  </pic:spPr>
                </pic:pic>
              </a:graphicData>
            </a:graphic>
          </wp:inline>
        </w:drawing>
      </w:r>
    </w:p>
    <w:p w14:paraId="49680291" w14:textId="1CE57175" w:rsidR="00371BB2" w:rsidRDefault="00D033B7" w:rsidP="00D033B7">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8</w:t>
      </w:r>
      <w:r w:rsidR="00681A61">
        <w:fldChar w:fldCharType="end"/>
      </w:r>
      <w:r>
        <w:t>. Sơ đồ lớp phân tích chức năng ngắt kết nối với hệ thống kiểm soát trạng thái</w:t>
      </w:r>
    </w:p>
    <w:p w14:paraId="0213F7E8" w14:textId="5C8401E9" w:rsidR="00371BB2" w:rsidRDefault="00371BB2" w:rsidP="00371BB2">
      <w:pPr>
        <w:pStyle w:val="Heading3"/>
      </w:pPr>
      <w:r>
        <w:t>Sơ đồ trình tự</w:t>
      </w:r>
    </w:p>
    <w:p w14:paraId="5B972AF5" w14:textId="29685422" w:rsidR="008828AB" w:rsidRDefault="008828AB" w:rsidP="008828AB">
      <w:pPr>
        <w:keepNext/>
      </w:pPr>
    </w:p>
    <w:p w14:paraId="4F4A38B6" w14:textId="4928EC26" w:rsidR="00371BB2" w:rsidRDefault="008828AB" w:rsidP="008828AB">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9</w:t>
      </w:r>
      <w:r w:rsidR="00681A61">
        <w:fldChar w:fldCharType="end"/>
      </w:r>
      <w:r>
        <w:t>. Sơ đồ trình tự chức năng ngắt kết nối với hệ thống kiểm soát trạng thái</w:t>
      </w:r>
    </w:p>
    <w:p w14:paraId="42899D57" w14:textId="11014F96" w:rsidR="00371BB2" w:rsidRDefault="00371BB2" w:rsidP="00371BB2">
      <w:pPr>
        <w:pStyle w:val="Heading2"/>
      </w:pPr>
      <w:r>
        <w:lastRenderedPageBreak/>
        <w:t>Gửi email danh sách ứng dụng ngừng hoạt động</w:t>
      </w:r>
    </w:p>
    <w:p w14:paraId="7A56E5C3" w14:textId="4FD48D34" w:rsidR="00371BB2" w:rsidRDefault="00371BB2" w:rsidP="00371BB2">
      <w:pPr>
        <w:pStyle w:val="Heading3"/>
      </w:pPr>
      <w:r>
        <w:t>Sơ đồ lớp phân tích</w:t>
      </w:r>
    </w:p>
    <w:p w14:paraId="7BE5DCD7" w14:textId="322CBFEF" w:rsidR="0053394F" w:rsidRDefault="00C45AAA" w:rsidP="0053394F">
      <w:pPr>
        <w:keepNext/>
        <w:jc w:val="center"/>
      </w:pPr>
      <w:r>
        <w:rPr>
          <w:noProof/>
        </w:rPr>
        <w:drawing>
          <wp:inline distT="0" distB="0" distL="0" distR="0" wp14:anchorId="79CC01E5" wp14:editId="2271B8BC">
            <wp:extent cx="5400675" cy="13335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675" cy="1333500"/>
                    </a:xfrm>
                    <a:prstGeom prst="rect">
                      <a:avLst/>
                    </a:prstGeom>
                  </pic:spPr>
                </pic:pic>
              </a:graphicData>
            </a:graphic>
          </wp:inline>
        </w:drawing>
      </w:r>
    </w:p>
    <w:p w14:paraId="2839EB98" w14:textId="6BD7E44E" w:rsidR="00371BB2" w:rsidRDefault="0053394F" w:rsidP="0053394F">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20</w:t>
      </w:r>
      <w:r w:rsidR="00681A61">
        <w:fldChar w:fldCharType="end"/>
      </w:r>
      <w:r>
        <w:t>. Sơ đồ lớp phân tích chức năng gửi email danh sách ứng dụng ngừng hoạt động</w:t>
      </w:r>
    </w:p>
    <w:p w14:paraId="6A5E3978" w14:textId="0C656857" w:rsidR="00371BB2" w:rsidRDefault="00371BB2" w:rsidP="00371BB2">
      <w:pPr>
        <w:pStyle w:val="Heading3"/>
      </w:pPr>
      <w:r>
        <w:t>Sơ đồ trình tự</w:t>
      </w:r>
    </w:p>
    <w:p w14:paraId="4C360AA3" w14:textId="4AFAFAF2" w:rsidR="00A76C89" w:rsidRDefault="00A76C89" w:rsidP="00A76C89">
      <w:pPr>
        <w:keepNext/>
      </w:pPr>
    </w:p>
    <w:p w14:paraId="296078F2" w14:textId="3EB4933F" w:rsidR="00A76C89" w:rsidRPr="00A76C89" w:rsidRDefault="00A76C89" w:rsidP="006E0396">
      <w:pPr>
        <w:pStyle w:val="Caption"/>
      </w:pPr>
      <w:r>
        <w:t xml:space="preserve">Hình </w:t>
      </w:r>
      <w:r w:rsidR="00681A61">
        <w:fldChar w:fldCharType="begin"/>
      </w:r>
      <w:r w:rsidR="00681A61">
        <w:instrText xml:space="preserve"> STYLEREF 1 \s </w:instrText>
      </w:r>
      <w:r w:rsidR="00681A61">
        <w:fldChar w:fldCharType="separate"/>
      </w:r>
      <w:r w:rsidR="00681A61">
        <w:rPr>
          <w:noProof/>
        </w:rPr>
        <w:t>4</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21</w:t>
      </w:r>
      <w:r w:rsidR="00681A61">
        <w:fldChar w:fldCharType="end"/>
      </w:r>
      <w:r>
        <w:t xml:space="preserve">. Sơ đồ trình tự chức năng gửi email </w:t>
      </w:r>
      <w:r w:rsidR="006E0396">
        <w:t>danh sách ứng dụng ngừng hoạt động</w:t>
      </w:r>
    </w:p>
    <w:p w14:paraId="1365F165" w14:textId="77777777" w:rsidR="004F30F8" w:rsidRDefault="00523E58">
      <w:pPr>
        <w:pStyle w:val="Heading1"/>
        <w:rPr>
          <w:i/>
          <w:szCs w:val="24"/>
        </w:rPr>
      </w:pPr>
      <w:bookmarkStart w:id="22" w:name="_Toc71141154"/>
      <w:r>
        <w:lastRenderedPageBreak/>
        <w:t>THIẾT KẾ DATABASE, API ĐẶC BIỆT</w:t>
      </w:r>
      <w:bookmarkEnd w:id="22"/>
    </w:p>
    <w:p w14:paraId="48EA6172" w14:textId="3C634EC8" w:rsidR="004F30F8" w:rsidRDefault="00523E58">
      <w:pPr>
        <w:pStyle w:val="Heading2"/>
      </w:pPr>
      <w:bookmarkStart w:id="23" w:name="_Toc71141155"/>
      <w:r>
        <w:t>Thiết kế cơ sở dữ liệu</w:t>
      </w:r>
      <w:bookmarkEnd w:id="23"/>
    </w:p>
    <w:tbl>
      <w:tblPr>
        <w:tblStyle w:val="GridTable6Colorful-Accent5"/>
        <w:tblW w:w="0" w:type="auto"/>
        <w:tblLook w:val="04A0" w:firstRow="1" w:lastRow="0" w:firstColumn="1" w:lastColumn="0" w:noHBand="0" w:noVBand="1"/>
      </w:tblPr>
      <w:tblGrid>
        <w:gridCol w:w="708"/>
        <w:gridCol w:w="3259"/>
        <w:gridCol w:w="5094"/>
      </w:tblGrid>
      <w:tr w:rsidR="00B714FF" w:rsidRPr="00B714FF" w14:paraId="36DF3809"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7ED37E26" w14:textId="7AD1A37F" w:rsidR="00B714FF" w:rsidRPr="00B714FF" w:rsidRDefault="00B714FF" w:rsidP="00B714FF">
            <w:pPr>
              <w:jc w:val="center"/>
              <w:rPr>
                <w:color w:val="000000" w:themeColor="text1"/>
              </w:rPr>
            </w:pPr>
            <w:r w:rsidRPr="00B714FF">
              <w:rPr>
                <w:color w:val="000000" w:themeColor="text1"/>
              </w:rPr>
              <w:t>STT</w:t>
            </w:r>
          </w:p>
        </w:tc>
        <w:tc>
          <w:tcPr>
            <w:tcW w:w="3259" w:type="dxa"/>
          </w:tcPr>
          <w:p w14:paraId="129B770A" w14:textId="310B12C4" w:rsidR="00B714FF" w:rsidRPr="00B714FF" w:rsidRDefault="00B714FF" w:rsidP="00B714FF">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Bảng</w:t>
            </w:r>
          </w:p>
        </w:tc>
        <w:tc>
          <w:tcPr>
            <w:tcW w:w="5094" w:type="dxa"/>
          </w:tcPr>
          <w:p w14:paraId="71326F28" w14:textId="495E8216" w:rsidR="00B714FF" w:rsidRPr="00B714FF" w:rsidRDefault="00B714FF" w:rsidP="00B714FF">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B714FF" w:rsidRPr="00B714FF" w14:paraId="1A881D9F"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C757754" w14:textId="49B171D0" w:rsidR="00B714FF" w:rsidRPr="00B714FF" w:rsidRDefault="00B714FF" w:rsidP="00B714FF">
            <w:pPr>
              <w:jc w:val="center"/>
              <w:rPr>
                <w:color w:val="000000" w:themeColor="text1"/>
              </w:rPr>
            </w:pPr>
            <w:r>
              <w:rPr>
                <w:color w:val="000000" w:themeColor="text1"/>
              </w:rPr>
              <w:t>1</w:t>
            </w:r>
          </w:p>
        </w:tc>
        <w:tc>
          <w:tcPr>
            <w:tcW w:w="3259" w:type="dxa"/>
          </w:tcPr>
          <w:p w14:paraId="316FA4FD" w14:textId="3E819AEC"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ClientMachines</w:t>
            </w:r>
          </w:p>
        </w:tc>
        <w:tc>
          <w:tcPr>
            <w:tcW w:w="5094" w:type="dxa"/>
          </w:tcPr>
          <w:p w14:paraId="23193EBA" w14:textId="1D1037A3"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hông tin máy client</w:t>
            </w:r>
          </w:p>
        </w:tc>
      </w:tr>
      <w:tr w:rsidR="00B714FF" w:rsidRPr="00B714FF" w14:paraId="675DA6BE"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72E50B24" w14:textId="37682103" w:rsidR="00B714FF" w:rsidRPr="00B714FF" w:rsidRDefault="00B714FF" w:rsidP="00B714FF">
            <w:pPr>
              <w:jc w:val="center"/>
              <w:rPr>
                <w:color w:val="000000" w:themeColor="text1"/>
              </w:rPr>
            </w:pPr>
            <w:r>
              <w:rPr>
                <w:color w:val="000000" w:themeColor="text1"/>
              </w:rPr>
              <w:t>2</w:t>
            </w:r>
          </w:p>
        </w:tc>
        <w:tc>
          <w:tcPr>
            <w:tcW w:w="3259" w:type="dxa"/>
          </w:tcPr>
          <w:p w14:paraId="57E94EA0" w14:textId="408887AB" w:rsidR="00B714FF" w:rsidRP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Scripts</w:t>
            </w:r>
          </w:p>
        </w:tc>
        <w:tc>
          <w:tcPr>
            <w:tcW w:w="5094" w:type="dxa"/>
          </w:tcPr>
          <w:p w14:paraId="2C7A355B" w14:textId="3320D28D" w:rsidR="00B714FF" w:rsidRP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Thông tin </w:t>
            </w:r>
            <w:r w:rsidR="00370745">
              <w:rPr>
                <w:color w:val="000000" w:themeColor="text1"/>
              </w:rPr>
              <w:t>script</w:t>
            </w:r>
          </w:p>
        </w:tc>
      </w:tr>
      <w:tr w:rsidR="00B714FF" w:rsidRPr="00B714FF" w14:paraId="7ADFEC73"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ED2BA31" w14:textId="30C751DF" w:rsidR="00B714FF" w:rsidRPr="00B714FF" w:rsidRDefault="00B714FF" w:rsidP="00B714FF">
            <w:pPr>
              <w:jc w:val="center"/>
              <w:rPr>
                <w:color w:val="000000" w:themeColor="text1"/>
              </w:rPr>
            </w:pPr>
            <w:r>
              <w:rPr>
                <w:color w:val="000000" w:themeColor="text1"/>
              </w:rPr>
              <w:t>3</w:t>
            </w:r>
          </w:p>
        </w:tc>
        <w:tc>
          <w:tcPr>
            <w:tcW w:w="3259" w:type="dxa"/>
          </w:tcPr>
          <w:p w14:paraId="453DA43F" w14:textId="0437339C"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Dependencies</w:t>
            </w:r>
          </w:p>
        </w:tc>
        <w:tc>
          <w:tcPr>
            <w:tcW w:w="5094" w:type="dxa"/>
          </w:tcPr>
          <w:p w14:paraId="68D2D26F" w14:textId="105E3674"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Quan hệ giữa </w:t>
            </w:r>
            <w:r w:rsidR="00370745">
              <w:rPr>
                <w:color w:val="000000" w:themeColor="text1"/>
              </w:rPr>
              <w:t>script</w:t>
            </w:r>
            <w:r>
              <w:rPr>
                <w:color w:val="000000" w:themeColor="text1"/>
              </w:rPr>
              <w:t xml:space="preserve"> với </w:t>
            </w:r>
            <w:r w:rsidR="00370745">
              <w:rPr>
                <w:color w:val="000000" w:themeColor="text1"/>
              </w:rPr>
              <w:t>script</w:t>
            </w:r>
            <w:r>
              <w:rPr>
                <w:color w:val="000000" w:themeColor="text1"/>
              </w:rPr>
              <w:t xml:space="preserve"> phụ thuộc</w:t>
            </w:r>
          </w:p>
        </w:tc>
      </w:tr>
      <w:tr w:rsidR="00B714FF" w:rsidRPr="00B714FF" w14:paraId="6D572C4D"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7B7EE8D7" w14:textId="699CB36C" w:rsidR="00B714FF" w:rsidRPr="00B714FF" w:rsidRDefault="00B714FF" w:rsidP="00B714FF">
            <w:pPr>
              <w:jc w:val="center"/>
              <w:rPr>
                <w:color w:val="000000" w:themeColor="text1"/>
              </w:rPr>
            </w:pPr>
            <w:r>
              <w:rPr>
                <w:color w:val="000000" w:themeColor="text1"/>
              </w:rPr>
              <w:t>4</w:t>
            </w:r>
          </w:p>
        </w:tc>
        <w:tc>
          <w:tcPr>
            <w:tcW w:w="3259" w:type="dxa"/>
          </w:tcPr>
          <w:p w14:paraId="4EB7840E" w14:textId="4E6885CB" w:rsidR="00B714FF" w:rsidRP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ools</w:t>
            </w:r>
          </w:p>
        </w:tc>
        <w:tc>
          <w:tcPr>
            <w:tcW w:w="5094" w:type="dxa"/>
          </w:tcPr>
          <w:p w14:paraId="7151E1FA" w14:textId="08CC8E36" w:rsidR="00B714FF" w:rsidRP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hông tin ứng dụng</w:t>
            </w:r>
          </w:p>
        </w:tc>
      </w:tr>
      <w:tr w:rsidR="00B714FF" w:rsidRPr="00B714FF" w14:paraId="51C3F47B"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44B892C" w14:textId="3B9C2727" w:rsidR="00B714FF" w:rsidRPr="00B714FF" w:rsidRDefault="00B714FF" w:rsidP="00B714FF">
            <w:pPr>
              <w:jc w:val="center"/>
              <w:rPr>
                <w:color w:val="000000" w:themeColor="text1"/>
              </w:rPr>
            </w:pPr>
            <w:r>
              <w:rPr>
                <w:color w:val="000000" w:themeColor="text1"/>
              </w:rPr>
              <w:t>5</w:t>
            </w:r>
          </w:p>
        </w:tc>
        <w:tc>
          <w:tcPr>
            <w:tcW w:w="3259" w:type="dxa"/>
          </w:tcPr>
          <w:p w14:paraId="20DA38EC" w14:textId="4B5218C0"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sers</w:t>
            </w:r>
          </w:p>
        </w:tc>
        <w:tc>
          <w:tcPr>
            <w:tcW w:w="5094" w:type="dxa"/>
          </w:tcPr>
          <w:p w14:paraId="6EC68AB3" w14:textId="42B0C5B9"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hông tin người dùng</w:t>
            </w:r>
          </w:p>
        </w:tc>
      </w:tr>
      <w:tr w:rsidR="00B714FF" w:rsidRPr="00B714FF" w14:paraId="2EDEC5D1"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6BDF1A15" w14:textId="117FEA01" w:rsidR="00B714FF" w:rsidRDefault="00B714FF" w:rsidP="00B714FF">
            <w:pPr>
              <w:jc w:val="center"/>
              <w:rPr>
                <w:color w:val="000000" w:themeColor="text1"/>
              </w:rPr>
            </w:pPr>
            <w:r>
              <w:rPr>
                <w:color w:val="000000" w:themeColor="text1"/>
              </w:rPr>
              <w:t>6</w:t>
            </w:r>
          </w:p>
        </w:tc>
        <w:tc>
          <w:tcPr>
            <w:tcW w:w="3259" w:type="dxa"/>
          </w:tcPr>
          <w:p w14:paraId="68F87DE7" w14:textId="51644900" w:rsid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oles</w:t>
            </w:r>
          </w:p>
        </w:tc>
        <w:tc>
          <w:tcPr>
            <w:tcW w:w="5094" w:type="dxa"/>
          </w:tcPr>
          <w:p w14:paraId="200304E0" w14:textId="6D99D735" w:rsidR="00B714FF" w:rsidRDefault="00A034DB"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hông tin nhóm quyền</w:t>
            </w:r>
          </w:p>
        </w:tc>
      </w:tr>
      <w:tr w:rsidR="00B714FF" w:rsidRPr="00B714FF" w14:paraId="737A7982"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3579E7F" w14:textId="7340E80D" w:rsidR="00B714FF" w:rsidRDefault="00B714FF" w:rsidP="00B714FF">
            <w:pPr>
              <w:jc w:val="center"/>
              <w:rPr>
                <w:color w:val="000000" w:themeColor="text1"/>
              </w:rPr>
            </w:pPr>
            <w:r>
              <w:rPr>
                <w:color w:val="000000" w:themeColor="text1"/>
              </w:rPr>
              <w:t>7</w:t>
            </w:r>
          </w:p>
        </w:tc>
        <w:tc>
          <w:tcPr>
            <w:tcW w:w="3259" w:type="dxa"/>
          </w:tcPr>
          <w:p w14:paraId="4368311F" w14:textId="00492C99" w:rsidR="00B714FF" w:rsidRDefault="00A034DB"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serRoles</w:t>
            </w:r>
          </w:p>
        </w:tc>
        <w:tc>
          <w:tcPr>
            <w:tcW w:w="5094" w:type="dxa"/>
          </w:tcPr>
          <w:p w14:paraId="0F315AF1" w14:textId="1657961B" w:rsidR="00B714FF" w:rsidRDefault="00A034DB"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Quan hệ giữa người dùng với nhóm quyền</w:t>
            </w:r>
          </w:p>
        </w:tc>
      </w:tr>
    </w:tbl>
    <w:p w14:paraId="48D235D5" w14:textId="1DC469FE" w:rsidR="00496187"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1</w:t>
      </w:r>
      <w:r w:rsidR="003B28C1">
        <w:rPr>
          <w:noProof/>
        </w:rPr>
        <w:fldChar w:fldCharType="end"/>
      </w:r>
      <w:r>
        <w:t>. Bảng thiết kế cơ sở dữ liệu</w:t>
      </w:r>
    </w:p>
    <w:p w14:paraId="0EAA616C" w14:textId="3A70923D" w:rsidR="00A034DB" w:rsidRDefault="00A034DB" w:rsidP="00A034DB">
      <w:pPr>
        <w:pStyle w:val="Heading2"/>
      </w:pPr>
      <w:r>
        <w:t>Định nghĩa database</w:t>
      </w:r>
    </w:p>
    <w:p w14:paraId="0BA706E1" w14:textId="2C2C16D9" w:rsidR="00A034DB" w:rsidRDefault="00A034DB" w:rsidP="00A034DB">
      <w:pPr>
        <w:pStyle w:val="Heading3"/>
      </w:pPr>
      <w:r>
        <w:t>Bảng thông tin máy client - ClientMachines</w:t>
      </w:r>
    </w:p>
    <w:tbl>
      <w:tblPr>
        <w:tblStyle w:val="GridTable6Colorful-Accent5"/>
        <w:tblW w:w="0" w:type="auto"/>
        <w:tblLook w:val="04A0" w:firstRow="1" w:lastRow="0" w:firstColumn="1" w:lastColumn="0" w:noHBand="0" w:noVBand="1"/>
      </w:tblPr>
      <w:tblGrid>
        <w:gridCol w:w="708"/>
        <w:gridCol w:w="2689"/>
        <w:gridCol w:w="2270"/>
        <w:gridCol w:w="3394"/>
      </w:tblGrid>
      <w:tr w:rsidR="009815E0" w:rsidRPr="009815E0" w14:paraId="4A8CB9B5"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1B817614" w14:textId="25776878" w:rsidR="00A034DB" w:rsidRPr="009815E0" w:rsidRDefault="009815E0" w:rsidP="009815E0">
            <w:pPr>
              <w:jc w:val="center"/>
              <w:rPr>
                <w:color w:val="000000" w:themeColor="text1"/>
              </w:rPr>
            </w:pPr>
            <w:r>
              <w:rPr>
                <w:color w:val="000000" w:themeColor="text1"/>
              </w:rPr>
              <w:t>STT</w:t>
            </w:r>
          </w:p>
        </w:tc>
        <w:tc>
          <w:tcPr>
            <w:tcW w:w="2689" w:type="dxa"/>
          </w:tcPr>
          <w:p w14:paraId="509B8EA5" w14:textId="6A780562" w:rsidR="00A034DB" w:rsidRPr="009815E0" w:rsidRDefault="009815E0" w:rsidP="009815E0">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2270" w:type="dxa"/>
          </w:tcPr>
          <w:p w14:paraId="7ABC1E50" w14:textId="1A84D4DF" w:rsidR="00A034DB" w:rsidRPr="009815E0" w:rsidRDefault="009815E0" w:rsidP="009815E0">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394" w:type="dxa"/>
          </w:tcPr>
          <w:p w14:paraId="1DE3E31E" w14:textId="1FC485CE" w:rsidR="00A034DB" w:rsidRPr="009815E0" w:rsidRDefault="009815E0" w:rsidP="009815E0">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9815E0" w:rsidRPr="009815E0" w14:paraId="544C3C7C"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13BD3D5B" w14:textId="514E0135" w:rsidR="00A034DB" w:rsidRPr="009815E0" w:rsidRDefault="009815E0" w:rsidP="009815E0">
            <w:pPr>
              <w:jc w:val="center"/>
              <w:rPr>
                <w:color w:val="000000" w:themeColor="text1"/>
              </w:rPr>
            </w:pPr>
            <w:r>
              <w:rPr>
                <w:color w:val="000000" w:themeColor="text1"/>
              </w:rPr>
              <w:t>1</w:t>
            </w:r>
          </w:p>
        </w:tc>
        <w:tc>
          <w:tcPr>
            <w:tcW w:w="2689" w:type="dxa"/>
          </w:tcPr>
          <w:p w14:paraId="5DE79569" w14:textId="7D286DBC" w:rsidR="00A034DB"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2270" w:type="dxa"/>
          </w:tcPr>
          <w:p w14:paraId="185BD6AE" w14:textId="44BE8DFF" w:rsidR="00A034DB" w:rsidRPr="009815E0" w:rsidRDefault="003E332B"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w:t>
            </w:r>
            <w:r w:rsidR="009815E0">
              <w:rPr>
                <w:color w:val="000000" w:themeColor="text1"/>
              </w:rPr>
              <w:t>igint</w:t>
            </w:r>
          </w:p>
        </w:tc>
        <w:tc>
          <w:tcPr>
            <w:tcW w:w="3394" w:type="dxa"/>
          </w:tcPr>
          <w:p w14:paraId="16479C84" w14:textId="1E5358D7" w:rsidR="00A034DB"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9815E0" w:rsidRPr="009815E0" w14:paraId="07D4AE8E"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0BB9344C" w14:textId="38913222" w:rsidR="00A034DB" w:rsidRPr="009815E0" w:rsidRDefault="009815E0" w:rsidP="009815E0">
            <w:pPr>
              <w:jc w:val="center"/>
              <w:rPr>
                <w:color w:val="000000" w:themeColor="text1"/>
              </w:rPr>
            </w:pPr>
            <w:r>
              <w:rPr>
                <w:color w:val="000000" w:themeColor="text1"/>
              </w:rPr>
              <w:t>2</w:t>
            </w:r>
          </w:p>
        </w:tc>
        <w:tc>
          <w:tcPr>
            <w:tcW w:w="2689" w:type="dxa"/>
          </w:tcPr>
          <w:p w14:paraId="5B17F384" w14:textId="54928C12" w:rsidR="00A034DB" w:rsidRPr="009815E0" w:rsidRDefault="009815E0"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IPLan</w:t>
            </w:r>
          </w:p>
        </w:tc>
        <w:tc>
          <w:tcPr>
            <w:tcW w:w="2270" w:type="dxa"/>
          </w:tcPr>
          <w:p w14:paraId="40E5F9BA" w14:textId="64B0715C" w:rsidR="00A034DB" w:rsidRPr="009815E0" w:rsidRDefault="003E332B"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w:t>
            </w:r>
            <w:r w:rsidR="009815E0">
              <w:rPr>
                <w:color w:val="000000" w:themeColor="text1"/>
              </w:rPr>
              <w:t>archar</w:t>
            </w:r>
          </w:p>
        </w:tc>
        <w:tc>
          <w:tcPr>
            <w:tcW w:w="3394" w:type="dxa"/>
          </w:tcPr>
          <w:p w14:paraId="51AA2831" w14:textId="03D249E3" w:rsidR="00A034DB" w:rsidRPr="009815E0" w:rsidRDefault="009815E0"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Địa chỉ IP của thiết bị</w:t>
            </w:r>
          </w:p>
        </w:tc>
      </w:tr>
      <w:tr w:rsidR="009815E0" w:rsidRPr="009815E0" w14:paraId="4BF993C1"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5392D65" w14:textId="353D2110" w:rsidR="00A034DB" w:rsidRPr="009815E0" w:rsidRDefault="009815E0" w:rsidP="009815E0">
            <w:pPr>
              <w:jc w:val="center"/>
              <w:rPr>
                <w:color w:val="000000" w:themeColor="text1"/>
              </w:rPr>
            </w:pPr>
            <w:r>
              <w:rPr>
                <w:color w:val="000000" w:themeColor="text1"/>
              </w:rPr>
              <w:t>3</w:t>
            </w:r>
          </w:p>
        </w:tc>
        <w:tc>
          <w:tcPr>
            <w:tcW w:w="2689" w:type="dxa"/>
          </w:tcPr>
          <w:p w14:paraId="7D8F2AD1" w14:textId="2D57AB21" w:rsidR="00A034DB"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PPublic</w:t>
            </w:r>
          </w:p>
        </w:tc>
        <w:tc>
          <w:tcPr>
            <w:tcW w:w="2270" w:type="dxa"/>
          </w:tcPr>
          <w:p w14:paraId="786A9DCA" w14:textId="0D0ABC8D" w:rsidR="00A034DB" w:rsidRPr="009815E0" w:rsidRDefault="003E332B"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w:t>
            </w:r>
            <w:r w:rsidR="009815E0">
              <w:rPr>
                <w:color w:val="000000" w:themeColor="text1"/>
              </w:rPr>
              <w:t>archar</w:t>
            </w:r>
          </w:p>
        </w:tc>
        <w:tc>
          <w:tcPr>
            <w:tcW w:w="3394" w:type="dxa"/>
          </w:tcPr>
          <w:p w14:paraId="2D3456FB" w14:textId="50A3D406" w:rsidR="00A034DB"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Địa chỉ IP thực</w:t>
            </w:r>
          </w:p>
        </w:tc>
      </w:tr>
      <w:tr w:rsidR="009815E0" w:rsidRPr="009815E0" w14:paraId="1330E91A"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40A63246" w14:textId="052A2D12" w:rsidR="00A034DB" w:rsidRPr="009815E0" w:rsidRDefault="009815E0" w:rsidP="009815E0">
            <w:pPr>
              <w:jc w:val="center"/>
              <w:rPr>
                <w:color w:val="000000" w:themeColor="text1"/>
              </w:rPr>
            </w:pPr>
            <w:r>
              <w:rPr>
                <w:color w:val="000000" w:themeColor="text1"/>
              </w:rPr>
              <w:t>4</w:t>
            </w:r>
          </w:p>
        </w:tc>
        <w:tc>
          <w:tcPr>
            <w:tcW w:w="2689" w:type="dxa"/>
          </w:tcPr>
          <w:p w14:paraId="42E37521" w14:textId="22038124" w:rsidR="00A034DB" w:rsidRPr="009815E0" w:rsidRDefault="009815E0"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LastUpdate</w:t>
            </w:r>
          </w:p>
        </w:tc>
        <w:tc>
          <w:tcPr>
            <w:tcW w:w="2270" w:type="dxa"/>
          </w:tcPr>
          <w:p w14:paraId="2B115AB1" w14:textId="6D61FF52" w:rsidR="00A034DB" w:rsidRPr="009815E0" w:rsidRDefault="003E332B"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d</w:t>
            </w:r>
            <w:r w:rsidR="009815E0">
              <w:rPr>
                <w:color w:val="000000" w:themeColor="text1"/>
              </w:rPr>
              <w:t>atetime</w:t>
            </w:r>
          </w:p>
        </w:tc>
        <w:tc>
          <w:tcPr>
            <w:tcW w:w="3394" w:type="dxa"/>
          </w:tcPr>
          <w:p w14:paraId="53D0FAC3" w14:textId="6EAF2F8A" w:rsidR="00A034DB" w:rsidRPr="009815E0" w:rsidRDefault="009815E0"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hời gian cập nhật lần cuối</w:t>
            </w:r>
          </w:p>
        </w:tc>
      </w:tr>
      <w:tr w:rsidR="009815E0" w:rsidRPr="009815E0" w14:paraId="68E51775"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03DF4A" w14:textId="37C1D40C" w:rsidR="009815E0" w:rsidRDefault="009815E0" w:rsidP="009815E0">
            <w:pPr>
              <w:jc w:val="center"/>
              <w:rPr>
                <w:color w:val="000000" w:themeColor="text1"/>
              </w:rPr>
            </w:pPr>
            <w:r>
              <w:rPr>
                <w:color w:val="000000" w:themeColor="text1"/>
              </w:rPr>
              <w:t>5</w:t>
            </w:r>
          </w:p>
        </w:tc>
        <w:tc>
          <w:tcPr>
            <w:tcW w:w="2689" w:type="dxa"/>
          </w:tcPr>
          <w:p w14:paraId="6999C2B8" w14:textId="5BDAD4CA" w:rsid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serId</w:t>
            </w:r>
          </w:p>
        </w:tc>
        <w:tc>
          <w:tcPr>
            <w:tcW w:w="2270" w:type="dxa"/>
          </w:tcPr>
          <w:p w14:paraId="4ACFF1F5" w14:textId="301C21A5" w:rsidR="009815E0" w:rsidRPr="009815E0" w:rsidRDefault="003E332B"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w:t>
            </w:r>
            <w:r w:rsidR="009815E0">
              <w:rPr>
                <w:color w:val="000000" w:themeColor="text1"/>
              </w:rPr>
              <w:t>niqueidentifier</w:t>
            </w:r>
          </w:p>
        </w:tc>
        <w:tc>
          <w:tcPr>
            <w:tcW w:w="3394" w:type="dxa"/>
          </w:tcPr>
          <w:p w14:paraId="26821ED2" w14:textId="11944C7B" w:rsidR="009815E0"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ngoại người dùng</w:t>
            </w:r>
          </w:p>
        </w:tc>
      </w:tr>
    </w:tbl>
    <w:p w14:paraId="59A7B0BF" w14:textId="4CBA51BB" w:rsidR="00A034DB"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2</w:t>
      </w:r>
      <w:r w:rsidR="003B28C1">
        <w:rPr>
          <w:noProof/>
        </w:rPr>
        <w:fldChar w:fldCharType="end"/>
      </w:r>
      <w:r>
        <w:t>. Bản thông tin máy client</w:t>
      </w:r>
    </w:p>
    <w:p w14:paraId="143EA272" w14:textId="211742C4" w:rsidR="009815E0" w:rsidRDefault="009815E0" w:rsidP="009815E0">
      <w:pPr>
        <w:pStyle w:val="Heading3"/>
      </w:pPr>
      <w:r>
        <w:t xml:space="preserve">Bảng thông tin </w:t>
      </w:r>
      <w:r w:rsidR="00370745">
        <w:t>script</w:t>
      </w:r>
      <w:r>
        <w:t xml:space="preserve"> – Scripts</w:t>
      </w:r>
    </w:p>
    <w:tbl>
      <w:tblPr>
        <w:tblStyle w:val="GridTable6Colorful-Accent5"/>
        <w:tblW w:w="0" w:type="auto"/>
        <w:tblLook w:val="04A0" w:firstRow="1" w:lastRow="0" w:firstColumn="1" w:lastColumn="0" w:noHBand="0" w:noVBand="1"/>
      </w:tblPr>
      <w:tblGrid>
        <w:gridCol w:w="708"/>
        <w:gridCol w:w="2689"/>
        <w:gridCol w:w="2270"/>
        <w:gridCol w:w="3394"/>
      </w:tblGrid>
      <w:tr w:rsidR="009815E0" w:rsidRPr="009815E0" w14:paraId="0C81CB0F"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40BA0A2" w14:textId="0ED20499" w:rsidR="009815E0" w:rsidRPr="009815E0" w:rsidRDefault="009815E0" w:rsidP="00751EE1">
            <w:pPr>
              <w:jc w:val="center"/>
              <w:rPr>
                <w:color w:val="000000" w:themeColor="text1"/>
              </w:rPr>
            </w:pPr>
            <w:r>
              <w:rPr>
                <w:color w:val="000000" w:themeColor="text1"/>
              </w:rPr>
              <w:t>STT</w:t>
            </w:r>
          </w:p>
        </w:tc>
        <w:tc>
          <w:tcPr>
            <w:tcW w:w="2689" w:type="dxa"/>
          </w:tcPr>
          <w:p w14:paraId="0D1E306F" w14:textId="77777777" w:rsidR="009815E0" w:rsidRPr="009815E0" w:rsidRDefault="009815E0"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2270" w:type="dxa"/>
          </w:tcPr>
          <w:p w14:paraId="5A34D409" w14:textId="77777777" w:rsidR="009815E0" w:rsidRPr="009815E0" w:rsidRDefault="009815E0"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394" w:type="dxa"/>
          </w:tcPr>
          <w:p w14:paraId="37B74293" w14:textId="77777777" w:rsidR="009815E0" w:rsidRPr="009815E0" w:rsidRDefault="009815E0"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9815E0" w:rsidRPr="009815E0" w14:paraId="7A71019C"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6A57C721" w14:textId="77777777" w:rsidR="009815E0" w:rsidRPr="009815E0" w:rsidRDefault="009815E0" w:rsidP="00751EE1">
            <w:pPr>
              <w:jc w:val="center"/>
              <w:rPr>
                <w:color w:val="000000" w:themeColor="text1"/>
              </w:rPr>
            </w:pPr>
            <w:r>
              <w:rPr>
                <w:color w:val="000000" w:themeColor="text1"/>
              </w:rPr>
              <w:t>1</w:t>
            </w:r>
          </w:p>
        </w:tc>
        <w:tc>
          <w:tcPr>
            <w:tcW w:w="2689" w:type="dxa"/>
          </w:tcPr>
          <w:p w14:paraId="447F1E2C" w14:textId="26C669A8" w:rsidR="009815E0" w:rsidRPr="009815E0" w:rsidRDefault="009815E0"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2270" w:type="dxa"/>
          </w:tcPr>
          <w:p w14:paraId="5BB54803" w14:textId="33600DD6" w:rsidR="009815E0"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w:t>
            </w:r>
            <w:r w:rsidR="009815E0">
              <w:rPr>
                <w:color w:val="000000" w:themeColor="text1"/>
              </w:rPr>
              <w:t>igint</w:t>
            </w:r>
          </w:p>
        </w:tc>
        <w:tc>
          <w:tcPr>
            <w:tcW w:w="3394" w:type="dxa"/>
          </w:tcPr>
          <w:p w14:paraId="5498869C" w14:textId="0775989D" w:rsidR="009815E0" w:rsidRPr="009815E0" w:rsidRDefault="009815E0"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9815E0" w:rsidRPr="009815E0" w14:paraId="2FCB4825"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5C57AFF0" w14:textId="77777777" w:rsidR="009815E0" w:rsidRPr="009815E0" w:rsidRDefault="009815E0" w:rsidP="00751EE1">
            <w:pPr>
              <w:jc w:val="center"/>
              <w:rPr>
                <w:color w:val="000000" w:themeColor="text1"/>
              </w:rPr>
            </w:pPr>
            <w:r>
              <w:rPr>
                <w:color w:val="000000" w:themeColor="text1"/>
              </w:rPr>
              <w:t>2</w:t>
            </w:r>
          </w:p>
        </w:tc>
        <w:tc>
          <w:tcPr>
            <w:tcW w:w="2689" w:type="dxa"/>
          </w:tcPr>
          <w:p w14:paraId="2B05642E" w14:textId="656A3738" w:rsidR="009815E0" w:rsidRPr="009815E0" w:rsidRDefault="009815E0"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w:t>
            </w:r>
          </w:p>
        </w:tc>
        <w:tc>
          <w:tcPr>
            <w:tcW w:w="2270" w:type="dxa"/>
          </w:tcPr>
          <w:p w14:paraId="08E0F1F6" w14:textId="170C5FB9"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w:t>
            </w:r>
            <w:r w:rsidR="009815E0">
              <w:rPr>
                <w:color w:val="000000" w:themeColor="text1"/>
              </w:rPr>
              <w:t>varchar</w:t>
            </w:r>
          </w:p>
        </w:tc>
        <w:tc>
          <w:tcPr>
            <w:tcW w:w="3394" w:type="dxa"/>
          </w:tcPr>
          <w:p w14:paraId="38AF1527" w14:textId="20E6B50B"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Tên </w:t>
            </w:r>
            <w:r w:rsidR="00370745">
              <w:rPr>
                <w:color w:val="000000" w:themeColor="text1"/>
              </w:rPr>
              <w:t>script</w:t>
            </w:r>
          </w:p>
        </w:tc>
      </w:tr>
      <w:tr w:rsidR="009815E0" w:rsidRPr="009815E0" w14:paraId="5900404B"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49B7827" w14:textId="77777777" w:rsidR="009815E0" w:rsidRPr="009815E0" w:rsidRDefault="009815E0" w:rsidP="00751EE1">
            <w:pPr>
              <w:jc w:val="center"/>
              <w:rPr>
                <w:color w:val="000000" w:themeColor="text1"/>
              </w:rPr>
            </w:pPr>
            <w:r>
              <w:rPr>
                <w:color w:val="000000" w:themeColor="text1"/>
              </w:rPr>
              <w:t>3</w:t>
            </w:r>
          </w:p>
        </w:tc>
        <w:tc>
          <w:tcPr>
            <w:tcW w:w="2689" w:type="dxa"/>
          </w:tcPr>
          <w:p w14:paraId="7B5D394B" w14:textId="6B8EF9AF" w:rsidR="009815E0"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Content</w:t>
            </w:r>
          </w:p>
        </w:tc>
        <w:tc>
          <w:tcPr>
            <w:tcW w:w="2270" w:type="dxa"/>
          </w:tcPr>
          <w:p w14:paraId="426BFD3D" w14:textId="7AB071ED" w:rsidR="009815E0"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archar</w:t>
            </w:r>
          </w:p>
        </w:tc>
        <w:tc>
          <w:tcPr>
            <w:tcW w:w="3394" w:type="dxa"/>
          </w:tcPr>
          <w:p w14:paraId="43DEE4E7" w14:textId="479A9FBC" w:rsidR="009815E0"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Nội dung </w:t>
            </w:r>
            <w:r w:rsidR="00370745">
              <w:rPr>
                <w:color w:val="000000" w:themeColor="text1"/>
              </w:rPr>
              <w:t>script</w:t>
            </w:r>
          </w:p>
        </w:tc>
      </w:tr>
      <w:tr w:rsidR="009815E0" w:rsidRPr="009815E0" w14:paraId="750292EB"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79AF56EF" w14:textId="77777777" w:rsidR="009815E0" w:rsidRPr="009815E0" w:rsidRDefault="009815E0" w:rsidP="00751EE1">
            <w:pPr>
              <w:jc w:val="center"/>
              <w:rPr>
                <w:color w:val="000000" w:themeColor="text1"/>
              </w:rPr>
            </w:pPr>
            <w:r>
              <w:rPr>
                <w:color w:val="000000" w:themeColor="text1"/>
              </w:rPr>
              <w:t>4</w:t>
            </w:r>
          </w:p>
        </w:tc>
        <w:tc>
          <w:tcPr>
            <w:tcW w:w="2689" w:type="dxa"/>
          </w:tcPr>
          <w:p w14:paraId="56A6F8EC" w14:textId="4E31C933"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Comment</w:t>
            </w:r>
          </w:p>
        </w:tc>
        <w:tc>
          <w:tcPr>
            <w:tcW w:w="2270" w:type="dxa"/>
          </w:tcPr>
          <w:p w14:paraId="5EA8575D" w14:textId="55C69975"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varchar</w:t>
            </w:r>
          </w:p>
        </w:tc>
        <w:tc>
          <w:tcPr>
            <w:tcW w:w="3394" w:type="dxa"/>
          </w:tcPr>
          <w:p w14:paraId="7B2C7E9F" w14:textId="139B1361"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Mô tả của hảm trong </w:t>
            </w:r>
            <w:r w:rsidR="00370745">
              <w:rPr>
                <w:color w:val="000000" w:themeColor="text1"/>
              </w:rPr>
              <w:t>script</w:t>
            </w:r>
          </w:p>
        </w:tc>
      </w:tr>
    </w:tbl>
    <w:p w14:paraId="7DDF7ADB" w14:textId="0C39E69D" w:rsidR="009815E0"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3</w:t>
      </w:r>
      <w:r w:rsidR="003B28C1">
        <w:rPr>
          <w:noProof/>
        </w:rPr>
        <w:fldChar w:fldCharType="end"/>
      </w:r>
      <w:r>
        <w:t xml:space="preserve">. Bảng thông tin </w:t>
      </w:r>
      <w:r w:rsidR="00370745">
        <w:t>script</w:t>
      </w:r>
    </w:p>
    <w:p w14:paraId="2D6CB506" w14:textId="4C33210D" w:rsidR="003E332B" w:rsidRDefault="003E332B" w:rsidP="003E332B">
      <w:pPr>
        <w:pStyle w:val="Heading3"/>
      </w:pPr>
      <w:r>
        <w:lastRenderedPageBreak/>
        <w:t xml:space="preserve">Bảng quan hệ </w:t>
      </w:r>
      <w:r w:rsidR="00370745">
        <w:t>script</w:t>
      </w:r>
      <w:r>
        <w:t xml:space="preserve"> với </w:t>
      </w:r>
      <w:r w:rsidR="00370745">
        <w:t>script</w:t>
      </w:r>
      <w:r>
        <w:t xml:space="preserve"> phụ thuộc – Dependencies</w:t>
      </w:r>
    </w:p>
    <w:tbl>
      <w:tblPr>
        <w:tblStyle w:val="GridTable6Colorful-Accent5"/>
        <w:tblW w:w="0" w:type="auto"/>
        <w:tblLook w:val="04A0" w:firstRow="1" w:lastRow="0" w:firstColumn="1" w:lastColumn="0" w:noHBand="0" w:noVBand="1"/>
      </w:tblPr>
      <w:tblGrid>
        <w:gridCol w:w="708"/>
        <w:gridCol w:w="2689"/>
        <w:gridCol w:w="1843"/>
        <w:gridCol w:w="3821"/>
      </w:tblGrid>
      <w:tr w:rsidR="003E332B" w:rsidRPr="009815E0" w14:paraId="19312C35"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E71145D" w14:textId="77777777" w:rsidR="003E332B" w:rsidRPr="009815E0" w:rsidRDefault="003E332B" w:rsidP="00751EE1">
            <w:pPr>
              <w:jc w:val="center"/>
              <w:rPr>
                <w:color w:val="000000" w:themeColor="text1"/>
              </w:rPr>
            </w:pPr>
            <w:r>
              <w:rPr>
                <w:color w:val="000000" w:themeColor="text1"/>
              </w:rPr>
              <w:t>STT</w:t>
            </w:r>
          </w:p>
        </w:tc>
        <w:tc>
          <w:tcPr>
            <w:tcW w:w="2689" w:type="dxa"/>
          </w:tcPr>
          <w:p w14:paraId="4326F4AC"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48854FDD"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821" w:type="dxa"/>
          </w:tcPr>
          <w:p w14:paraId="3D55A1E9"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3E332B" w:rsidRPr="009815E0" w14:paraId="08E26B73"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E79A873" w14:textId="77777777" w:rsidR="003E332B" w:rsidRPr="009815E0" w:rsidRDefault="003E332B" w:rsidP="00751EE1">
            <w:pPr>
              <w:jc w:val="center"/>
              <w:rPr>
                <w:color w:val="000000" w:themeColor="text1"/>
              </w:rPr>
            </w:pPr>
            <w:r>
              <w:rPr>
                <w:color w:val="000000" w:themeColor="text1"/>
              </w:rPr>
              <w:t>1</w:t>
            </w:r>
          </w:p>
        </w:tc>
        <w:tc>
          <w:tcPr>
            <w:tcW w:w="2689" w:type="dxa"/>
          </w:tcPr>
          <w:p w14:paraId="6C400A48"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1843" w:type="dxa"/>
          </w:tcPr>
          <w:p w14:paraId="6FD7696F" w14:textId="03F74232"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igint</w:t>
            </w:r>
          </w:p>
        </w:tc>
        <w:tc>
          <w:tcPr>
            <w:tcW w:w="3821" w:type="dxa"/>
          </w:tcPr>
          <w:p w14:paraId="35F4BC23"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3E332B" w:rsidRPr="009815E0" w14:paraId="3255C9C0"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7140E15B" w14:textId="77777777" w:rsidR="003E332B" w:rsidRPr="009815E0" w:rsidRDefault="003E332B" w:rsidP="00751EE1">
            <w:pPr>
              <w:jc w:val="center"/>
              <w:rPr>
                <w:color w:val="000000" w:themeColor="text1"/>
              </w:rPr>
            </w:pPr>
            <w:r>
              <w:rPr>
                <w:color w:val="000000" w:themeColor="text1"/>
              </w:rPr>
              <w:t>2</w:t>
            </w:r>
          </w:p>
        </w:tc>
        <w:tc>
          <w:tcPr>
            <w:tcW w:w="2689" w:type="dxa"/>
          </w:tcPr>
          <w:p w14:paraId="6112644E" w14:textId="09455D6C"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ScriptId</w:t>
            </w:r>
          </w:p>
        </w:tc>
        <w:tc>
          <w:tcPr>
            <w:tcW w:w="1843" w:type="dxa"/>
          </w:tcPr>
          <w:p w14:paraId="199EF51B" w14:textId="53486620"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bigint</w:t>
            </w:r>
          </w:p>
        </w:tc>
        <w:tc>
          <w:tcPr>
            <w:tcW w:w="3821" w:type="dxa"/>
          </w:tcPr>
          <w:p w14:paraId="022DCE73" w14:textId="57B363CC"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ID của </w:t>
            </w:r>
            <w:r w:rsidR="00370745">
              <w:rPr>
                <w:color w:val="000000" w:themeColor="text1"/>
              </w:rPr>
              <w:t>script</w:t>
            </w:r>
            <w:r>
              <w:rPr>
                <w:color w:val="000000" w:themeColor="text1"/>
              </w:rPr>
              <w:t xml:space="preserve"> được phụ thuộc</w:t>
            </w:r>
          </w:p>
        </w:tc>
      </w:tr>
      <w:tr w:rsidR="003E332B" w:rsidRPr="009815E0" w14:paraId="734C0AAF"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0299888" w14:textId="77777777" w:rsidR="003E332B" w:rsidRPr="009815E0" w:rsidRDefault="003E332B" w:rsidP="00751EE1">
            <w:pPr>
              <w:jc w:val="center"/>
              <w:rPr>
                <w:color w:val="000000" w:themeColor="text1"/>
              </w:rPr>
            </w:pPr>
            <w:r>
              <w:rPr>
                <w:color w:val="000000" w:themeColor="text1"/>
              </w:rPr>
              <w:t>3</w:t>
            </w:r>
          </w:p>
        </w:tc>
        <w:tc>
          <w:tcPr>
            <w:tcW w:w="2689" w:type="dxa"/>
          </w:tcPr>
          <w:p w14:paraId="76CD5259" w14:textId="1E7FACC6"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criptDependencyId</w:t>
            </w:r>
          </w:p>
        </w:tc>
        <w:tc>
          <w:tcPr>
            <w:tcW w:w="1843" w:type="dxa"/>
          </w:tcPr>
          <w:p w14:paraId="3DDD2255" w14:textId="47DC8E7C"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igint</w:t>
            </w:r>
          </w:p>
        </w:tc>
        <w:tc>
          <w:tcPr>
            <w:tcW w:w="3821" w:type="dxa"/>
          </w:tcPr>
          <w:p w14:paraId="677AF669" w14:textId="174F98DB"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ID của </w:t>
            </w:r>
            <w:r w:rsidR="00370745">
              <w:rPr>
                <w:color w:val="000000" w:themeColor="text1"/>
              </w:rPr>
              <w:t>script</w:t>
            </w:r>
            <w:r>
              <w:rPr>
                <w:color w:val="000000" w:themeColor="text1"/>
              </w:rPr>
              <w:t xml:space="preserve"> phụ thuộc</w:t>
            </w:r>
          </w:p>
        </w:tc>
      </w:tr>
    </w:tbl>
    <w:p w14:paraId="6D78C1AD" w14:textId="5BD4D1EB" w:rsidR="003E332B"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4</w:t>
      </w:r>
      <w:r w:rsidR="003B28C1">
        <w:rPr>
          <w:noProof/>
        </w:rPr>
        <w:fldChar w:fldCharType="end"/>
      </w:r>
      <w:r>
        <w:t xml:space="preserve">. Bảng quan hệ </w:t>
      </w:r>
      <w:r w:rsidR="00370745">
        <w:t>script</w:t>
      </w:r>
      <w:r>
        <w:t xml:space="preserve"> với </w:t>
      </w:r>
      <w:r w:rsidR="00370745">
        <w:t>script</w:t>
      </w:r>
      <w:r>
        <w:t xml:space="preserve"> phụ thuộc</w:t>
      </w:r>
    </w:p>
    <w:p w14:paraId="69D37EBD" w14:textId="6CC04A8D" w:rsidR="003E332B" w:rsidRDefault="003E332B" w:rsidP="003E332B">
      <w:pPr>
        <w:pStyle w:val="Heading3"/>
      </w:pPr>
      <w:r>
        <w:t>Bảng thông tin ứng dụng – Tools</w:t>
      </w:r>
    </w:p>
    <w:tbl>
      <w:tblPr>
        <w:tblStyle w:val="GridTable6Colorful-Accent5"/>
        <w:tblW w:w="0" w:type="auto"/>
        <w:tblLook w:val="04A0" w:firstRow="1" w:lastRow="0" w:firstColumn="1" w:lastColumn="0" w:noHBand="0" w:noVBand="1"/>
      </w:tblPr>
      <w:tblGrid>
        <w:gridCol w:w="708"/>
        <w:gridCol w:w="2679"/>
        <w:gridCol w:w="1877"/>
        <w:gridCol w:w="3797"/>
      </w:tblGrid>
      <w:tr w:rsidR="003E332B" w:rsidRPr="009815E0" w14:paraId="6325AE8F"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07DC153" w14:textId="77777777" w:rsidR="003E332B" w:rsidRPr="009815E0" w:rsidRDefault="003E332B" w:rsidP="00751EE1">
            <w:pPr>
              <w:jc w:val="center"/>
              <w:rPr>
                <w:color w:val="000000" w:themeColor="text1"/>
              </w:rPr>
            </w:pPr>
            <w:r>
              <w:rPr>
                <w:color w:val="000000" w:themeColor="text1"/>
              </w:rPr>
              <w:t>STT</w:t>
            </w:r>
          </w:p>
        </w:tc>
        <w:tc>
          <w:tcPr>
            <w:tcW w:w="2689" w:type="dxa"/>
          </w:tcPr>
          <w:p w14:paraId="336E66FE"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2D71EFF2"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821" w:type="dxa"/>
          </w:tcPr>
          <w:p w14:paraId="070EF04F"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3E332B" w:rsidRPr="009815E0" w14:paraId="7DADDA2A"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7A69611" w14:textId="77777777" w:rsidR="003E332B" w:rsidRPr="009815E0" w:rsidRDefault="003E332B" w:rsidP="00751EE1">
            <w:pPr>
              <w:jc w:val="center"/>
              <w:rPr>
                <w:color w:val="000000" w:themeColor="text1"/>
              </w:rPr>
            </w:pPr>
            <w:r>
              <w:rPr>
                <w:color w:val="000000" w:themeColor="text1"/>
              </w:rPr>
              <w:t>1</w:t>
            </w:r>
          </w:p>
        </w:tc>
        <w:tc>
          <w:tcPr>
            <w:tcW w:w="2689" w:type="dxa"/>
          </w:tcPr>
          <w:p w14:paraId="0CD7D628"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1843" w:type="dxa"/>
          </w:tcPr>
          <w:p w14:paraId="4F3F770D"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igint</w:t>
            </w:r>
          </w:p>
        </w:tc>
        <w:tc>
          <w:tcPr>
            <w:tcW w:w="3821" w:type="dxa"/>
          </w:tcPr>
          <w:p w14:paraId="50C7023E"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3E332B" w:rsidRPr="009815E0" w14:paraId="5714DA7D"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11976EB4" w14:textId="77777777" w:rsidR="003E332B" w:rsidRPr="009815E0" w:rsidRDefault="003E332B" w:rsidP="00751EE1">
            <w:pPr>
              <w:jc w:val="center"/>
              <w:rPr>
                <w:color w:val="000000" w:themeColor="text1"/>
              </w:rPr>
            </w:pPr>
            <w:r>
              <w:rPr>
                <w:color w:val="000000" w:themeColor="text1"/>
              </w:rPr>
              <w:t>2</w:t>
            </w:r>
          </w:p>
        </w:tc>
        <w:tc>
          <w:tcPr>
            <w:tcW w:w="2689" w:type="dxa"/>
          </w:tcPr>
          <w:p w14:paraId="797EA32A" w14:textId="383B4459"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w:t>
            </w:r>
          </w:p>
        </w:tc>
        <w:tc>
          <w:tcPr>
            <w:tcW w:w="1843" w:type="dxa"/>
          </w:tcPr>
          <w:p w14:paraId="0A466FCE" w14:textId="3BB79A81"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varchar</w:t>
            </w:r>
          </w:p>
        </w:tc>
        <w:tc>
          <w:tcPr>
            <w:tcW w:w="3821" w:type="dxa"/>
          </w:tcPr>
          <w:p w14:paraId="4B3BFAE4" w14:textId="203B950A"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ên ứng dụng</w:t>
            </w:r>
          </w:p>
        </w:tc>
      </w:tr>
      <w:tr w:rsidR="003E332B" w:rsidRPr="009815E0" w14:paraId="08E599B2"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560EC932" w14:textId="77777777" w:rsidR="003E332B" w:rsidRPr="009815E0" w:rsidRDefault="003E332B" w:rsidP="00751EE1">
            <w:pPr>
              <w:jc w:val="center"/>
              <w:rPr>
                <w:color w:val="000000" w:themeColor="text1"/>
              </w:rPr>
            </w:pPr>
            <w:r>
              <w:rPr>
                <w:color w:val="000000" w:themeColor="text1"/>
              </w:rPr>
              <w:t>3</w:t>
            </w:r>
          </w:p>
        </w:tc>
        <w:tc>
          <w:tcPr>
            <w:tcW w:w="2689" w:type="dxa"/>
          </w:tcPr>
          <w:p w14:paraId="10497090" w14:textId="1030FE41"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ppId</w:t>
            </w:r>
          </w:p>
        </w:tc>
        <w:tc>
          <w:tcPr>
            <w:tcW w:w="1843" w:type="dxa"/>
          </w:tcPr>
          <w:p w14:paraId="6C6FFF47" w14:textId="336A9D55"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niqueidentifier</w:t>
            </w:r>
          </w:p>
        </w:tc>
        <w:tc>
          <w:tcPr>
            <w:tcW w:w="3821" w:type="dxa"/>
          </w:tcPr>
          <w:p w14:paraId="1FA14520" w14:textId="341951A2"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 thực trên ứng dụng</w:t>
            </w:r>
          </w:p>
        </w:tc>
      </w:tr>
      <w:tr w:rsidR="003E332B" w:rsidRPr="009815E0" w14:paraId="5977F724"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45CE2C7D" w14:textId="6A16C1ED" w:rsidR="003E332B" w:rsidRDefault="003E332B" w:rsidP="00751EE1">
            <w:pPr>
              <w:jc w:val="center"/>
              <w:rPr>
                <w:color w:val="000000" w:themeColor="text1"/>
              </w:rPr>
            </w:pPr>
            <w:r>
              <w:rPr>
                <w:color w:val="000000" w:themeColor="text1"/>
              </w:rPr>
              <w:t>4</w:t>
            </w:r>
          </w:p>
        </w:tc>
        <w:tc>
          <w:tcPr>
            <w:tcW w:w="2689" w:type="dxa"/>
          </w:tcPr>
          <w:p w14:paraId="118D991F" w14:textId="227348A6"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ersion</w:t>
            </w:r>
          </w:p>
        </w:tc>
        <w:tc>
          <w:tcPr>
            <w:tcW w:w="1843" w:type="dxa"/>
          </w:tcPr>
          <w:p w14:paraId="0037E859" w14:textId="1E2AF956"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3821" w:type="dxa"/>
          </w:tcPr>
          <w:p w14:paraId="7BD946A4" w14:textId="70249203"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Phiên bản hiện tại</w:t>
            </w:r>
          </w:p>
        </w:tc>
      </w:tr>
      <w:tr w:rsidR="003E332B" w:rsidRPr="009815E0" w14:paraId="273DBCD0"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6A510827" w14:textId="061A9B4F" w:rsidR="003E332B" w:rsidRDefault="003E332B" w:rsidP="00751EE1">
            <w:pPr>
              <w:jc w:val="center"/>
              <w:rPr>
                <w:color w:val="000000" w:themeColor="text1"/>
              </w:rPr>
            </w:pPr>
            <w:r>
              <w:rPr>
                <w:color w:val="000000" w:themeColor="text1"/>
              </w:rPr>
              <w:t>5</w:t>
            </w:r>
          </w:p>
        </w:tc>
        <w:tc>
          <w:tcPr>
            <w:tcW w:w="2689" w:type="dxa"/>
          </w:tcPr>
          <w:p w14:paraId="41B2A579" w14:textId="0A296A9C"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LastUpdate</w:t>
            </w:r>
          </w:p>
        </w:tc>
        <w:tc>
          <w:tcPr>
            <w:tcW w:w="1843" w:type="dxa"/>
          </w:tcPr>
          <w:p w14:paraId="7D82DC9C" w14:textId="50249259"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datetime</w:t>
            </w:r>
          </w:p>
        </w:tc>
        <w:tc>
          <w:tcPr>
            <w:tcW w:w="3821" w:type="dxa"/>
          </w:tcPr>
          <w:p w14:paraId="20563BB8" w14:textId="1AD68B0C"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hời gian cập nhật lần cuối</w:t>
            </w:r>
          </w:p>
        </w:tc>
      </w:tr>
      <w:tr w:rsidR="003E332B" w:rsidRPr="009815E0" w14:paraId="5A532C90"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06814F88" w14:textId="45C4E2FE" w:rsidR="003E332B" w:rsidRDefault="003E332B" w:rsidP="00751EE1">
            <w:pPr>
              <w:jc w:val="center"/>
              <w:rPr>
                <w:color w:val="000000" w:themeColor="text1"/>
              </w:rPr>
            </w:pPr>
            <w:r>
              <w:rPr>
                <w:color w:val="000000" w:themeColor="text1"/>
              </w:rPr>
              <w:t>6</w:t>
            </w:r>
          </w:p>
        </w:tc>
        <w:tc>
          <w:tcPr>
            <w:tcW w:w="2689" w:type="dxa"/>
          </w:tcPr>
          <w:p w14:paraId="29D4D153" w14:textId="727B3F90"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ExeFilePath</w:t>
            </w:r>
          </w:p>
        </w:tc>
        <w:tc>
          <w:tcPr>
            <w:tcW w:w="1843" w:type="dxa"/>
          </w:tcPr>
          <w:p w14:paraId="646F2A7A" w14:textId="4F8FBDE7"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3821" w:type="dxa"/>
          </w:tcPr>
          <w:p w14:paraId="17BD758C" w14:textId="366238B7"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Đường dẫn tới file .exe </w:t>
            </w:r>
          </w:p>
        </w:tc>
      </w:tr>
      <w:tr w:rsidR="003E332B" w:rsidRPr="009815E0" w14:paraId="1ECE4416"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3E16CB3" w14:textId="2D44F414" w:rsidR="003E332B" w:rsidRDefault="003E332B" w:rsidP="00751EE1">
            <w:pPr>
              <w:jc w:val="center"/>
              <w:rPr>
                <w:color w:val="000000" w:themeColor="text1"/>
              </w:rPr>
            </w:pPr>
            <w:r>
              <w:rPr>
                <w:color w:val="000000" w:themeColor="text1"/>
              </w:rPr>
              <w:t>7</w:t>
            </w:r>
          </w:p>
        </w:tc>
        <w:tc>
          <w:tcPr>
            <w:tcW w:w="2689" w:type="dxa"/>
          </w:tcPr>
          <w:p w14:paraId="3A13E772" w14:textId="6E8F0833"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rocessId</w:t>
            </w:r>
          </w:p>
        </w:tc>
        <w:tc>
          <w:tcPr>
            <w:tcW w:w="1843" w:type="dxa"/>
          </w:tcPr>
          <w:p w14:paraId="28A2C0C7" w14:textId="7194C7A6"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w:t>
            </w:r>
          </w:p>
        </w:tc>
        <w:tc>
          <w:tcPr>
            <w:tcW w:w="3821" w:type="dxa"/>
          </w:tcPr>
          <w:p w14:paraId="06CA6D42" w14:textId="2EFD9FAD"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 tiến trình ứng dụng đang chạy</w:t>
            </w:r>
          </w:p>
        </w:tc>
      </w:tr>
      <w:tr w:rsidR="003E332B" w:rsidRPr="009815E0" w14:paraId="4696ED8C"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51985553" w14:textId="2723F44B" w:rsidR="003E332B" w:rsidRDefault="003E332B" w:rsidP="00751EE1">
            <w:pPr>
              <w:jc w:val="center"/>
              <w:rPr>
                <w:color w:val="000000" w:themeColor="text1"/>
              </w:rPr>
            </w:pPr>
            <w:r>
              <w:rPr>
                <w:color w:val="000000" w:themeColor="text1"/>
              </w:rPr>
              <w:t>8</w:t>
            </w:r>
          </w:p>
        </w:tc>
        <w:tc>
          <w:tcPr>
            <w:tcW w:w="2689" w:type="dxa"/>
          </w:tcPr>
          <w:p w14:paraId="5C0E3AE0" w14:textId="0C5C4836"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ClientId</w:t>
            </w:r>
          </w:p>
        </w:tc>
        <w:tc>
          <w:tcPr>
            <w:tcW w:w="1843" w:type="dxa"/>
          </w:tcPr>
          <w:p w14:paraId="28F58888" w14:textId="235A395C"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bigint</w:t>
            </w:r>
          </w:p>
        </w:tc>
        <w:tc>
          <w:tcPr>
            <w:tcW w:w="3821" w:type="dxa"/>
          </w:tcPr>
          <w:p w14:paraId="6E83851F" w14:textId="5303973A"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Khóa ngoại máy client</w:t>
            </w:r>
          </w:p>
        </w:tc>
      </w:tr>
    </w:tbl>
    <w:p w14:paraId="57AE4D47" w14:textId="25A1312F" w:rsidR="003E332B"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5</w:t>
      </w:r>
      <w:r w:rsidR="003B28C1">
        <w:rPr>
          <w:noProof/>
        </w:rPr>
        <w:fldChar w:fldCharType="end"/>
      </w:r>
      <w:r>
        <w:t>. Bảng thông tin ứng dụng</w:t>
      </w:r>
    </w:p>
    <w:p w14:paraId="20945C03" w14:textId="73332681" w:rsidR="00DF15C7" w:rsidRDefault="00DF15C7" w:rsidP="00DF15C7">
      <w:pPr>
        <w:pStyle w:val="Heading3"/>
      </w:pPr>
      <w:r>
        <w:t>Bảng thông tin người dùng – Users</w:t>
      </w:r>
    </w:p>
    <w:tbl>
      <w:tblPr>
        <w:tblStyle w:val="GridTable6Colorful-Accent5"/>
        <w:tblW w:w="0" w:type="auto"/>
        <w:tblLook w:val="04A0" w:firstRow="1" w:lastRow="0" w:firstColumn="1" w:lastColumn="0" w:noHBand="0" w:noVBand="1"/>
      </w:tblPr>
      <w:tblGrid>
        <w:gridCol w:w="708"/>
        <w:gridCol w:w="2689"/>
        <w:gridCol w:w="1843"/>
        <w:gridCol w:w="3821"/>
      </w:tblGrid>
      <w:tr w:rsidR="00DF15C7" w:rsidRPr="009815E0" w14:paraId="7013CB23"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641CCB99" w14:textId="77777777" w:rsidR="00DF15C7" w:rsidRPr="009815E0" w:rsidRDefault="00DF15C7" w:rsidP="00751EE1">
            <w:pPr>
              <w:jc w:val="center"/>
              <w:rPr>
                <w:color w:val="000000" w:themeColor="text1"/>
              </w:rPr>
            </w:pPr>
            <w:r>
              <w:rPr>
                <w:color w:val="000000" w:themeColor="text1"/>
              </w:rPr>
              <w:t>STT</w:t>
            </w:r>
          </w:p>
        </w:tc>
        <w:tc>
          <w:tcPr>
            <w:tcW w:w="2689" w:type="dxa"/>
          </w:tcPr>
          <w:p w14:paraId="3FBB9209"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19DE3ADD"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821" w:type="dxa"/>
          </w:tcPr>
          <w:p w14:paraId="7D84F0B8"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DF15C7" w:rsidRPr="009815E0" w14:paraId="561DB895"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264E724" w14:textId="77777777" w:rsidR="00DF15C7" w:rsidRPr="009815E0" w:rsidRDefault="00DF15C7" w:rsidP="00751EE1">
            <w:pPr>
              <w:jc w:val="center"/>
              <w:rPr>
                <w:color w:val="000000" w:themeColor="text1"/>
              </w:rPr>
            </w:pPr>
            <w:r>
              <w:rPr>
                <w:color w:val="000000" w:themeColor="text1"/>
              </w:rPr>
              <w:t>1</w:t>
            </w:r>
          </w:p>
        </w:tc>
        <w:tc>
          <w:tcPr>
            <w:tcW w:w="2689" w:type="dxa"/>
          </w:tcPr>
          <w:p w14:paraId="3404196F"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1843" w:type="dxa"/>
          </w:tcPr>
          <w:p w14:paraId="1C508A7F" w14:textId="72E353EC"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niqueidentifer</w:t>
            </w:r>
          </w:p>
        </w:tc>
        <w:tc>
          <w:tcPr>
            <w:tcW w:w="3821" w:type="dxa"/>
          </w:tcPr>
          <w:p w14:paraId="58DDF570"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DF15C7" w:rsidRPr="009815E0" w14:paraId="3FE4EDB2"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4D3EFF60" w14:textId="77777777" w:rsidR="00DF15C7" w:rsidRPr="009815E0" w:rsidRDefault="00DF15C7" w:rsidP="00751EE1">
            <w:pPr>
              <w:jc w:val="center"/>
              <w:rPr>
                <w:color w:val="000000" w:themeColor="text1"/>
              </w:rPr>
            </w:pPr>
            <w:r>
              <w:rPr>
                <w:color w:val="000000" w:themeColor="text1"/>
              </w:rPr>
              <w:t>2</w:t>
            </w:r>
          </w:p>
        </w:tc>
        <w:tc>
          <w:tcPr>
            <w:tcW w:w="2689" w:type="dxa"/>
          </w:tcPr>
          <w:p w14:paraId="04D7D826" w14:textId="2A54B1A2"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Username</w:t>
            </w:r>
          </w:p>
        </w:tc>
        <w:tc>
          <w:tcPr>
            <w:tcW w:w="1843" w:type="dxa"/>
          </w:tcPr>
          <w:p w14:paraId="678BEE36" w14:textId="55653175"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3821" w:type="dxa"/>
          </w:tcPr>
          <w:p w14:paraId="7E3E8799" w14:textId="5A8A27A3"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ên đăng nhập</w:t>
            </w:r>
          </w:p>
        </w:tc>
      </w:tr>
      <w:tr w:rsidR="00DF15C7" w:rsidRPr="009815E0" w14:paraId="782A0C4D"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C7F9BE8" w14:textId="77777777" w:rsidR="00DF15C7" w:rsidRPr="009815E0" w:rsidRDefault="00DF15C7" w:rsidP="00751EE1">
            <w:pPr>
              <w:jc w:val="center"/>
              <w:rPr>
                <w:color w:val="000000" w:themeColor="text1"/>
              </w:rPr>
            </w:pPr>
            <w:r>
              <w:rPr>
                <w:color w:val="000000" w:themeColor="text1"/>
              </w:rPr>
              <w:t>3</w:t>
            </w:r>
          </w:p>
        </w:tc>
        <w:tc>
          <w:tcPr>
            <w:tcW w:w="2689" w:type="dxa"/>
          </w:tcPr>
          <w:p w14:paraId="568CEFBE" w14:textId="0C092C45"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asswordHash</w:t>
            </w:r>
          </w:p>
        </w:tc>
        <w:tc>
          <w:tcPr>
            <w:tcW w:w="1843" w:type="dxa"/>
          </w:tcPr>
          <w:p w14:paraId="77D62B67" w14:textId="7DD325E5"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archar</w:t>
            </w:r>
          </w:p>
        </w:tc>
        <w:tc>
          <w:tcPr>
            <w:tcW w:w="3821" w:type="dxa"/>
          </w:tcPr>
          <w:p w14:paraId="6E4C1762" w14:textId="4FD3B40E"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ật khẩu</w:t>
            </w:r>
          </w:p>
        </w:tc>
      </w:tr>
      <w:tr w:rsidR="00DF15C7" w:rsidRPr="009815E0" w14:paraId="564D8696"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0026D000" w14:textId="77777777" w:rsidR="00DF15C7" w:rsidRDefault="00DF15C7" w:rsidP="00751EE1">
            <w:pPr>
              <w:jc w:val="center"/>
              <w:rPr>
                <w:color w:val="000000" w:themeColor="text1"/>
              </w:rPr>
            </w:pPr>
            <w:r>
              <w:rPr>
                <w:color w:val="000000" w:themeColor="text1"/>
              </w:rPr>
              <w:t>4</w:t>
            </w:r>
          </w:p>
        </w:tc>
        <w:tc>
          <w:tcPr>
            <w:tcW w:w="2689" w:type="dxa"/>
          </w:tcPr>
          <w:p w14:paraId="6C06445F" w14:textId="6E2ABAA4"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w:t>
            </w:r>
          </w:p>
        </w:tc>
        <w:tc>
          <w:tcPr>
            <w:tcW w:w="1843" w:type="dxa"/>
          </w:tcPr>
          <w:p w14:paraId="4779EF71" w14:textId="021D828C"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varchar</w:t>
            </w:r>
          </w:p>
        </w:tc>
        <w:tc>
          <w:tcPr>
            <w:tcW w:w="3821" w:type="dxa"/>
          </w:tcPr>
          <w:p w14:paraId="2BE39EBD" w14:textId="5CD9FE9B"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ên người dùng</w:t>
            </w:r>
          </w:p>
        </w:tc>
      </w:tr>
      <w:tr w:rsidR="00DF15C7" w:rsidRPr="009815E0" w14:paraId="32CBDB2A"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7730FEBB" w14:textId="77777777" w:rsidR="00DF15C7" w:rsidRDefault="00DF15C7" w:rsidP="00751EE1">
            <w:pPr>
              <w:jc w:val="center"/>
              <w:rPr>
                <w:color w:val="000000" w:themeColor="text1"/>
              </w:rPr>
            </w:pPr>
            <w:r>
              <w:rPr>
                <w:color w:val="000000" w:themeColor="text1"/>
              </w:rPr>
              <w:t>5</w:t>
            </w:r>
          </w:p>
        </w:tc>
        <w:tc>
          <w:tcPr>
            <w:tcW w:w="2689" w:type="dxa"/>
          </w:tcPr>
          <w:p w14:paraId="2DA94EC3" w14:textId="07468F66"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urname</w:t>
            </w:r>
          </w:p>
        </w:tc>
        <w:tc>
          <w:tcPr>
            <w:tcW w:w="1843" w:type="dxa"/>
          </w:tcPr>
          <w:p w14:paraId="533F4802" w14:textId="00DFD054"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varchar</w:t>
            </w:r>
          </w:p>
        </w:tc>
        <w:tc>
          <w:tcPr>
            <w:tcW w:w="3821" w:type="dxa"/>
          </w:tcPr>
          <w:p w14:paraId="3DBA6545" w14:textId="49498270"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ên họ</w:t>
            </w:r>
          </w:p>
        </w:tc>
      </w:tr>
      <w:tr w:rsidR="00DF15C7" w:rsidRPr="009815E0" w14:paraId="1DBEF335"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51A39E97" w14:textId="77777777" w:rsidR="00DF15C7" w:rsidRDefault="00DF15C7" w:rsidP="00751EE1">
            <w:pPr>
              <w:jc w:val="center"/>
              <w:rPr>
                <w:color w:val="000000" w:themeColor="text1"/>
              </w:rPr>
            </w:pPr>
            <w:r>
              <w:rPr>
                <w:color w:val="000000" w:themeColor="text1"/>
              </w:rPr>
              <w:t>6</w:t>
            </w:r>
          </w:p>
        </w:tc>
        <w:tc>
          <w:tcPr>
            <w:tcW w:w="2689" w:type="dxa"/>
          </w:tcPr>
          <w:p w14:paraId="0D07F9E0" w14:textId="1DB7E796"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Email</w:t>
            </w:r>
          </w:p>
        </w:tc>
        <w:tc>
          <w:tcPr>
            <w:tcW w:w="1843" w:type="dxa"/>
          </w:tcPr>
          <w:p w14:paraId="0609B2E3" w14:textId="777F7E37"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3821" w:type="dxa"/>
          </w:tcPr>
          <w:p w14:paraId="3D205DE5" w14:textId="26FCB339"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Địa chỉ email</w:t>
            </w:r>
          </w:p>
        </w:tc>
      </w:tr>
      <w:tr w:rsidR="00DF15C7" w:rsidRPr="009815E0" w14:paraId="6B64E070"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1850A00" w14:textId="77777777" w:rsidR="00DF15C7" w:rsidRDefault="00DF15C7" w:rsidP="00751EE1">
            <w:pPr>
              <w:jc w:val="center"/>
              <w:rPr>
                <w:color w:val="000000" w:themeColor="text1"/>
              </w:rPr>
            </w:pPr>
            <w:r>
              <w:rPr>
                <w:color w:val="000000" w:themeColor="text1"/>
              </w:rPr>
              <w:t>7</w:t>
            </w:r>
          </w:p>
        </w:tc>
        <w:tc>
          <w:tcPr>
            <w:tcW w:w="2689" w:type="dxa"/>
          </w:tcPr>
          <w:p w14:paraId="27DD825C" w14:textId="4A9DB739"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hone</w:t>
            </w:r>
          </w:p>
        </w:tc>
        <w:tc>
          <w:tcPr>
            <w:tcW w:w="1843" w:type="dxa"/>
          </w:tcPr>
          <w:p w14:paraId="77DECD86" w14:textId="243336CE"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archar</w:t>
            </w:r>
          </w:p>
        </w:tc>
        <w:tc>
          <w:tcPr>
            <w:tcW w:w="3821" w:type="dxa"/>
          </w:tcPr>
          <w:p w14:paraId="397F802C" w14:textId="739F6E38"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ố điện thoại</w:t>
            </w:r>
          </w:p>
        </w:tc>
      </w:tr>
    </w:tbl>
    <w:p w14:paraId="1868E34A" w14:textId="09413AE1" w:rsidR="00DF15C7"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6</w:t>
      </w:r>
      <w:r w:rsidR="003B28C1">
        <w:rPr>
          <w:noProof/>
        </w:rPr>
        <w:fldChar w:fldCharType="end"/>
      </w:r>
      <w:r>
        <w:t>. Bảng thông tin người dùng</w:t>
      </w:r>
    </w:p>
    <w:p w14:paraId="6BBA0802" w14:textId="6264B3EB" w:rsidR="00DF15C7" w:rsidRDefault="00DF15C7" w:rsidP="00DF15C7">
      <w:pPr>
        <w:pStyle w:val="Heading3"/>
      </w:pPr>
      <w:r>
        <w:lastRenderedPageBreak/>
        <w:t>Bảng thông tin nhóm quyền – Roles</w:t>
      </w:r>
    </w:p>
    <w:tbl>
      <w:tblPr>
        <w:tblStyle w:val="GridTable6Colorful-Accent5"/>
        <w:tblW w:w="0" w:type="auto"/>
        <w:tblLook w:val="04A0" w:firstRow="1" w:lastRow="0" w:firstColumn="1" w:lastColumn="0" w:noHBand="0" w:noVBand="1"/>
      </w:tblPr>
      <w:tblGrid>
        <w:gridCol w:w="708"/>
        <w:gridCol w:w="2406"/>
        <w:gridCol w:w="1843"/>
        <w:gridCol w:w="4104"/>
      </w:tblGrid>
      <w:tr w:rsidR="00B05B3D" w:rsidRPr="009815E0" w14:paraId="3468F875"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59FA954D" w14:textId="77777777" w:rsidR="00DF15C7" w:rsidRPr="009815E0" w:rsidRDefault="00DF15C7" w:rsidP="00751EE1">
            <w:pPr>
              <w:jc w:val="center"/>
              <w:rPr>
                <w:color w:val="000000" w:themeColor="text1"/>
              </w:rPr>
            </w:pPr>
            <w:r>
              <w:rPr>
                <w:color w:val="000000" w:themeColor="text1"/>
              </w:rPr>
              <w:t>STT</w:t>
            </w:r>
          </w:p>
        </w:tc>
        <w:tc>
          <w:tcPr>
            <w:tcW w:w="2406" w:type="dxa"/>
          </w:tcPr>
          <w:p w14:paraId="7D3E985D"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65682F7A"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4104" w:type="dxa"/>
          </w:tcPr>
          <w:p w14:paraId="68F259B9"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B05B3D" w:rsidRPr="009815E0" w14:paraId="2086D4C7"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A1069B6" w14:textId="77777777" w:rsidR="00DF15C7" w:rsidRPr="009815E0" w:rsidRDefault="00DF15C7" w:rsidP="00751EE1">
            <w:pPr>
              <w:jc w:val="center"/>
              <w:rPr>
                <w:color w:val="000000" w:themeColor="text1"/>
              </w:rPr>
            </w:pPr>
            <w:r>
              <w:rPr>
                <w:color w:val="000000" w:themeColor="text1"/>
              </w:rPr>
              <w:t>1</w:t>
            </w:r>
          </w:p>
        </w:tc>
        <w:tc>
          <w:tcPr>
            <w:tcW w:w="2406" w:type="dxa"/>
          </w:tcPr>
          <w:p w14:paraId="22B4305A"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1843" w:type="dxa"/>
          </w:tcPr>
          <w:p w14:paraId="75AFC03D"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niqueidentifer</w:t>
            </w:r>
          </w:p>
        </w:tc>
        <w:tc>
          <w:tcPr>
            <w:tcW w:w="4104" w:type="dxa"/>
          </w:tcPr>
          <w:p w14:paraId="726ED24D"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B05B3D" w:rsidRPr="009815E0" w14:paraId="47F53111"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6F9D930F" w14:textId="77777777" w:rsidR="00DF15C7" w:rsidRPr="009815E0" w:rsidRDefault="00DF15C7" w:rsidP="00751EE1">
            <w:pPr>
              <w:jc w:val="center"/>
              <w:rPr>
                <w:color w:val="000000" w:themeColor="text1"/>
              </w:rPr>
            </w:pPr>
            <w:r>
              <w:rPr>
                <w:color w:val="000000" w:themeColor="text1"/>
              </w:rPr>
              <w:t>2</w:t>
            </w:r>
          </w:p>
        </w:tc>
        <w:tc>
          <w:tcPr>
            <w:tcW w:w="2406" w:type="dxa"/>
          </w:tcPr>
          <w:p w14:paraId="0B1F8C35" w14:textId="512891FF"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w:t>
            </w:r>
          </w:p>
        </w:tc>
        <w:tc>
          <w:tcPr>
            <w:tcW w:w="1843" w:type="dxa"/>
          </w:tcPr>
          <w:p w14:paraId="54527424" w14:textId="4D93479F"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4104" w:type="dxa"/>
          </w:tcPr>
          <w:p w14:paraId="7A3E6D54" w14:textId="0A47D084"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ên nhóm quyền</w:t>
            </w:r>
          </w:p>
        </w:tc>
      </w:tr>
      <w:tr w:rsidR="00B05B3D" w:rsidRPr="009815E0" w14:paraId="4F45CE08"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4683544" w14:textId="77777777" w:rsidR="00DF15C7" w:rsidRPr="009815E0" w:rsidRDefault="00DF15C7" w:rsidP="00751EE1">
            <w:pPr>
              <w:jc w:val="center"/>
              <w:rPr>
                <w:color w:val="000000" w:themeColor="text1"/>
              </w:rPr>
            </w:pPr>
            <w:r>
              <w:rPr>
                <w:color w:val="000000" w:themeColor="text1"/>
              </w:rPr>
              <w:t>3</w:t>
            </w:r>
          </w:p>
        </w:tc>
        <w:tc>
          <w:tcPr>
            <w:tcW w:w="2406" w:type="dxa"/>
          </w:tcPr>
          <w:p w14:paraId="4CD02E3F" w14:textId="03D510F5"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sDefault</w:t>
            </w:r>
          </w:p>
        </w:tc>
        <w:tc>
          <w:tcPr>
            <w:tcW w:w="1843" w:type="dxa"/>
          </w:tcPr>
          <w:p w14:paraId="698AF7BB" w14:textId="1F83B3FD"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w:t>
            </w:r>
          </w:p>
        </w:tc>
        <w:tc>
          <w:tcPr>
            <w:tcW w:w="4104" w:type="dxa"/>
          </w:tcPr>
          <w:p w14:paraId="134EC0C4" w14:textId="633AFD8E" w:rsidR="00DF15C7" w:rsidRPr="009815E0"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ự động gán nhóm quyền cho một người dùng mới</w:t>
            </w:r>
          </w:p>
        </w:tc>
      </w:tr>
      <w:tr w:rsidR="00DF15C7" w:rsidRPr="009815E0" w14:paraId="5F379F81"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43FDF6E7" w14:textId="77777777" w:rsidR="00DF15C7" w:rsidRDefault="00DF15C7" w:rsidP="00751EE1">
            <w:pPr>
              <w:jc w:val="center"/>
              <w:rPr>
                <w:color w:val="000000" w:themeColor="text1"/>
              </w:rPr>
            </w:pPr>
            <w:r>
              <w:rPr>
                <w:color w:val="000000" w:themeColor="text1"/>
              </w:rPr>
              <w:t>4</w:t>
            </w:r>
          </w:p>
        </w:tc>
        <w:tc>
          <w:tcPr>
            <w:tcW w:w="2406" w:type="dxa"/>
          </w:tcPr>
          <w:p w14:paraId="00F5C846" w14:textId="670E7162"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IsStatic</w:t>
            </w:r>
          </w:p>
        </w:tc>
        <w:tc>
          <w:tcPr>
            <w:tcW w:w="1843" w:type="dxa"/>
          </w:tcPr>
          <w:p w14:paraId="7010DC6D" w14:textId="302B5E57"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int</w:t>
            </w:r>
          </w:p>
        </w:tc>
        <w:tc>
          <w:tcPr>
            <w:tcW w:w="4104" w:type="dxa"/>
          </w:tcPr>
          <w:p w14:paraId="51E527E0" w14:textId="040A9E39" w:rsidR="00DF15C7" w:rsidRDefault="00B05B3D"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Không thể xóa hoặc thay đổi tên nhóm quyển</w:t>
            </w:r>
          </w:p>
        </w:tc>
      </w:tr>
      <w:tr w:rsidR="00DF15C7" w:rsidRPr="009815E0" w14:paraId="66533C36"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73EEFD9D" w14:textId="77777777" w:rsidR="00DF15C7" w:rsidRDefault="00DF15C7" w:rsidP="00751EE1">
            <w:pPr>
              <w:jc w:val="center"/>
              <w:rPr>
                <w:color w:val="000000" w:themeColor="text1"/>
              </w:rPr>
            </w:pPr>
            <w:r>
              <w:rPr>
                <w:color w:val="000000" w:themeColor="text1"/>
              </w:rPr>
              <w:t>5</w:t>
            </w:r>
          </w:p>
        </w:tc>
        <w:tc>
          <w:tcPr>
            <w:tcW w:w="2406" w:type="dxa"/>
          </w:tcPr>
          <w:p w14:paraId="32846380" w14:textId="65EA5EA1"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sPublic</w:t>
            </w:r>
          </w:p>
        </w:tc>
        <w:tc>
          <w:tcPr>
            <w:tcW w:w="1843" w:type="dxa"/>
          </w:tcPr>
          <w:p w14:paraId="1BE9FBE5" w14:textId="55664FFF"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w:t>
            </w:r>
          </w:p>
        </w:tc>
        <w:tc>
          <w:tcPr>
            <w:tcW w:w="4104" w:type="dxa"/>
          </w:tcPr>
          <w:p w14:paraId="7A714439" w14:textId="107D7B7B" w:rsidR="00DF15C7"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gười dùng này có thể xem nhóm quyền của người dùng khác để chể độ public.</w:t>
            </w:r>
          </w:p>
        </w:tc>
      </w:tr>
    </w:tbl>
    <w:p w14:paraId="5A3DD896" w14:textId="3EA8C44A" w:rsidR="00DF15C7"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7</w:t>
      </w:r>
      <w:r w:rsidR="003B28C1">
        <w:rPr>
          <w:noProof/>
        </w:rPr>
        <w:fldChar w:fldCharType="end"/>
      </w:r>
      <w:r>
        <w:t>. Bảng thông tin nhóm quyền</w:t>
      </w:r>
    </w:p>
    <w:p w14:paraId="44DFD804" w14:textId="3CB1F648" w:rsidR="00B05B3D" w:rsidRDefault="00B05B3D" w:rsidP="00B05B3D">
      <w:pPr>
        <w:pStyle w:val="Heading3"/>
      </w:pPr>
      <w:r>
        <w:t>Bảng quan hệ người dùng với nhóm quyền – UserRoles</w:t>
      </w:r>
    </w:p>
    <w:tbl>
      <w:tblPr>
        <w:tblStyle w:val="GridTable6Colorful-Accent5"/>
        <w:tblW w:w="0" w:type="auto"/>
        <w:tblLook w:val="04A0" w:firstRow="1" w:lastRow="0" w:firstColumn="1" w:lastColumn="0" w:noHBand="0" w:noVBand="1"/>
      </w:tblPr>
      <w:tblGrid>
        <w:gridCol w:w="708"/>
        <w:gridCol w:w="2406"/>
        <w:gridCol w:w="1843"/>
        <w:gridCol w:w="4104"/>
      </w:tblGrid>
      <w:tr w:rsidR="00B05B3D" w:rsidRPr="009815E0" w14:paraId="265EB94A"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F56D378" w14:textId="77777777" w:rsidR="00B05B3D" w:rsidRPr="009815E0" w:rsidRDefault="00B05B3D" w:rsidP="00751EE1">
            <w:pPr>
              <w:jc w:val="center"/>
              <w:rPr>
                <w:color w:val="000000" w:themeColor="text1"/>
              </w:rPr>
            </w:pPr>
            <w:r>
              <w:rPr>
                <w:color w:val="000000" w:themeColor="text1"/>
              </w:rPr>
              <w:t>STT</w:t>
            </w:r>
          </w:p>
        </w:tc>
        <w:tc>
          <w:tcPr>
            <w:tcW w:w="2406" w:type="dxa"/>
          </w:tcPr>
          <w:p w14:paraId="50FB8520" w14:textId="77777777" w:rsidR="00B05B3D" w:rsidRPr="009815E0" w:rsidRDefault="00B05B3D"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5C2EF0FE" w14:textId="77777777" w:rsidR="00B05B3D" w:rsidRPr="009815E0" w:rsidRDefault="00B05B3D"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4104" w:type="dxa"/>
          </w:tcPr>
          <w:p w14:paraId="0FE02E59" w14:textId="77777777" w:rsidR="00B05B3D" w:rsidRPr="009815E0" w:rsidRDefault="00B05B3D"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B05B3D" w:rsidRPr="009815E0" w14:paraId="4AE0CEC8"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1AF72520" w14:textId="77777777" w:rsidR="00B05B3D" w:rsidRPr="009815E0" w:rsidRDefault="00B05B3D" w:rsidP="00751EE1">
            <w:pPr>
              <w:jc w:val="center"/>
              <w:rPr>
                <w:color w:val="000000" w:themeColor="text1"/>
              </w:rPr>
            </w:pPr>
            <w:r>
              <w:rPr>
                <w:color w:val="000000" w:themeColor="text1"/>
              </w:rPr>
              <w:t>1</w:t>
            </w:r>
          </w:p>
        </w:tc>
        <w:tc>
          <w:tcPr>
            <w:tcW w:w="2406" w:type="dxa"/>
          </w:tcPr>
          <w:p w14:paraId="1657FCEB" w14:textId="6FF37B43" w:rsidR="00B05B3D" w:rsidRPr="009815E0"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serId</w:t>
            </w:r>
          </w:p>
        </w:tc>
        <w:tc>
          <w:tcPr>
            <w:tcW w:w="1843" w:type="dxa"/>
          </w:tcPr>
          <w:p w14:paraId="488E7101" w14:textId="77777777" w:rsidR="00B05B3D" w:rsidRPr="009815E0"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niqueidentifer</w:t>
            </w:r>
          </w:p>
        </w:tc>
        <w:tc>
          <w:tcPr>
            <w:tcW w:w="4104" w:type="dxa"/>
          </w:tcPr>
          <w:p w14:paraId="1B91FE98" w14:textId="5B7AEE47" w:rsidR="00B05B3D" w:rsidRPr="009815E0"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 liên kết của người dùng</w:t>
            </w:r>
          </w:p>
        </w:tc>
      </w:tr>
      <w:tr w:rsidR="00B05B3D" w:rsidRPr="009815E0" w14:paraId="13063448"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2D69A606" w14:textId="77777777" w:rsidR="00B05B3D" w:rsidRPr="009815E0" w:rsidRDefault="00B05B3D" w:rsidP="00751EE1">
            <w:pPr>
              <w:jc w:val="center"/>
              <w:rPr>
                <w:color w:val="000000" w:themeColor="text1"/>
              </w:rPr>
            </w:pPr>
            <w:r>
              <w:rPr>
                <w:color w:val="000000" w:themeColor="text1"/>
              </w:rPr>
              <w:t>2</w:t>
            </w:r>
          </w:p>
        </w:tc>
        <w:tc>
          <w:tcPr>
            <w:tcW w:w="2406" w:type="dxa"/>
          </w:tcPr>
          <w:p w14:paraId="49130613" w14:textId="715FBA06" w:rsidR="00B05B3D" w:rsidRPr="009815E0" w:rsidRDefault="00B05B3D"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oleId</w:t>
            </w:r>
          </w:p>
        </w:tc>
        <w:tc>
          <w:tcPr>
            <w:tcW w:w="1843" w:type="dxa"/>
          </w:tcPr>
          <w:p w14:paraId="79DCF532" w14:textId="68C3D459" w:rsidR="00B05B3D" w:rsidRPr="009815E0" w:rsidRDefault="00B05B3D"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uniqueidentifer</w:t>
            </w:r>
          </w:p>
        </w:tc>
        <w:tc>
          <w:tcPr>
            <w:tcW w:w="4104" w:type="dxa"/>
          </w:tcPr>
          <w:p w14:paraId="2CB76764" w14:textId="6B14AC1B" w:rsidR="00B05B3D" w:rsidRPr="009815E0" w:rsidRDefault="00B05B3D"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Khóa chính liên kết của nhóm quyền</w:t>
            </w:r>
          </w:p>
        </w:tc>
      </w:tr>
    </w:tbl>
    <w:p w14:paraId="5354F0A4" w14:textId="4CEF1260" w:rsidR="00B05B3D" w:rsidRPr="00B05B3D"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8</w:t>
      </w:r>
      <w:r w:rsidR="003B28C1">
        <w:rPr>
          <w:noProof/>
        </w:rPr>
        <w:fldChar w:fldCharType="end"/>
      </w:r>
      <w:r>
        <w:t>. Bảng quan hệ người dùng với nhóm quyền</w:t>
      </w:r>
    </w:p>
    <w:p w14:paraId="62A91D44" w14:textId="548F4515" w:rsidR="004F30F8" w:rsidRDefault="00523E58">
      <w:pPr>
        <w:pStyle w:val="Heading2"/>
      </w:pPr>
      <w:bookmarkStart w:id="24" w:name="_Toc71141156"/>
      <w:r>
        <w:t>Mô hình kiến trúc API</w:t>
      </w:r>
      <w:bookmarkEnd w:id="24"/>
    </w:p>
    <w:p w14:paraId="175A2959" w14:textId="793677B1" w:rsidR="00FE607B" w:rsidRPr="00FE607B" w:rsidRDefault="008933FC" w:rsidP="00FE607B">
      <w:r>
        <w:rPr>
          <w:noProof/>
        </w:rPr>
        <w:drawing>
          <wp:inline distT="0" distB="0" distL="0" distR="0" wp14:anchorId="399ACA7F" wp14:editId="15BF0FB9">
            <wp:extent cx="5760085" cy="1858010"/>
            <wp:effectExtent l="0" t="0" r="0" b="889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60085" cy="1858010"/>
                    </a:xfrm>
                    <a:prstGeom prst="rect">
                      <a:avLst/>
                    </a:prstGeom>
                  </pic:spPr>
                </pic:pic>
              </a:graphicData>
            </a:graphic>
          </wp:inline>
        </w:drawing>
      </w:r>
    </w:p>
    <w:p w14:paraId="6F884FD0" w14:textId="5BB6BAB3" w:rsidR="005A6C3C" w:rsidRDefault="00FE607B" w:rsidP="00673464">
      <w:pPr>
        <w:pStyle w:val="Caption"/>
      </w:pPr>
      <w:r>
        <w:t xml:space="preserve">Hình </w:t>
      </w:r>
      <w:r w:rsidR="00681A61">
        <w:fldChar w:fldCharType="begin"/>
      </w:r>
      <w:r w:rsidR="00681A61">
        <w:instrText xml:space="preserve"> STYLEREF 1 \s </w:instrText>
      </w:r>
      <w:r w:rsidR="00681A61">
        <w:fldChar w:fldCharType="separate"/>
      </w:r>
      <w:r w:rsidR="00681A61">
        <w:rPr>
          <w:noProof/>
        </w:rPr>
        <w:t>5</w:t>
      </w:r>
      <w:r w:rsidR="00681A61">
        <w:fldChar w:fldCharType="end"/>
      </w:r>
      <w:r w:rsidR="00681A61">
        <w:t>.</w:t>
      </w:r>
      <w:r w:rsidR="00681A61">
        <w:fldChar w:fldCharType="begin"/>
      </w:r>
      <w:r w:rsidR="00681A61">
        <w:instrText xml:space="preserve"> SEQ Hình \* ARABIC \s 1 </w:instrText>
      </w:r>
      <w:r w:rsidR="00681A61">
        <w:fldChar w:fldCharType="separate"/>
      </w:r>
      <w:r w:rsidR="00681A61">
        <w:rPr>
          <w:noProof/>
        </w:rPr>
        <w:t>1</w:t>
      </w:r>
      <w:r w:rsidR="00681A61">
        <w:fldChar w:fldCharType="end"/>
      </w:r>
      <w:r>
        <w:t xml:space="preserve">. </w:t>
      </w:r>
      <w:r w:rsidR="005A6C3C">
        <w:t>Mô hình</w:t>
      </w:r>
      <w:r>
        <w:t xml:space="preserve"> kiến trúc API</w:t>
      </w:r>
    </w:p>
    <w:p w14:paraId="7FCF5070" w14:textId="13BA1FAD" w:rsidR="008933FC" w:rsidRDefault="008933FC" w:rsidP="008933FC">
      <w:pPr>
        <w:pStyle w:val="Style-"/>
      </w:pPr>
      <w:r>
        <w:t xml:space="preserve">Client gọi đến các API EndPoint được public thông qua giao thức HTTP gồm có các </w:t>
      </w:r>
      <w:r w:rsidR="00B049CF">
        <w:t>phương thức</w:t>
      </w:r>
      <w:r>
        <w:t>: POST, GET, PUT, DELETE.</w:t>
      </w:r>
    </w:p>
    <w:p w14:paraId="55DD39E0" w14:textId="2F521928" w:rsidR="008933FC" w:rsidRPr="008933FC" w:rsidRDefault="008933FC" w:rsidP="008933FC">
      <w:pPr>
        <w:pStyle w:val="Style-"/>
      </w:pPr>
      <w:r>
        <w:t>Trong Application Services lấy dữ liệu trong cơ sở dữ liệu thông qua các Repositories Interface</w:t>
      </w:r>
      <w:r w:rsidR="00B049CF">
        <w:t>. Thực hiện kiểm tra, xử lý logic nghiệp vụ sau đó chuyền qua DTO để trả dữ liệu theo cấu trúc JSON cho Client</w:t>
      </w:r>
    </w:p>
    <w:p w14:paraId="5E58F922" w14:textId="2047E74B" w:rsidR="00B049CF" w:rsidRDefault="00523E58" w:rsidP="00B049CF">
      <w:pPr>
        <w:pStyle w:val="Heading2"/>
      </w:pPr>
      <w:bookmarkStart w:id="25" w:name="_Toc71141157"/>
      <w:r>
        <w:lastRenderedPageBreak/>
        <w:t>Thiết kế API chi tiết</w:t>
      </w:r>
      <w:bookmarkEnd w:id="25"/>
    </w:p>
    <w:p w14:paraId="0AAB69BC" w14:textId="252AFE27" w:rsidR="00B049CF" w:rsidRDefault="00B049CF" w:rsidP="00B049CF">
      <w:pPr>
        <w:pStyle w:val="Heading3"/>
      </w:pPr>
      <w:r>
        <w:t>Quản lý máy client</w:t>
      </w:r>
    </w:p>
    <w:tbl>
      <w:tblPr>
        <w:tblStyle w:val="GridTable6Colorful-Accent5"/>
        <w:tblW w:w="0" w:type="auto"/>
        <w:tblLook w:val="04A0" w:firstRow="1" w:lastRow="0" w:firstColumn="1" w:lastColumn="0" w:noHBand="0" w:noVBand="1"/>
      </w:tblPr>
      <w:tblGrid>
        <w:gridCol w:w="2791"/>
        <w:gridCol w:w="6270"/>
      </w:tblGrid>
      <w:tr w:rsidR="00F1453B" w:rsidRPr="00F1453B" w14:paraId="7F385D79" w14:textId="77777777" w:rsidTr="00F145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B035BD7" w14:textId="189BE1BF" w:rsidR="00F1453B" w:rsidRPr="00F1453B" w:rsidRDefault="00F1453B" w:rsidP="00F1453B">
            <w:pPr>
              <w:rPr>
                <w:color w:val="000000" w:themeColor="text1"/>
              </w:rPr>
            </w:pPr>
            <w:r>
              <w:rPr>
                <w:color w:val="000000" w:themeColor="text1"/>
              </w:rPr>
              <w:t>EndPoint</w:t>
            </w:r>
          </w:p>
        </w:tc>
        <w:tc>
          <w:tcPr>
            <w:tcW w:w="6514" w:type="dxa"/>
          </w:tcPr>
          <w:p w14:paraId="2AE71C60" w14:textId="1E99E72F" w:rsidR="00F1453B" w:rsidRPr="00F1453B" w:rsidRDefault="00F1453B" w:rsidP="00F1453B">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Chi tiết</w:t>
            </w:r>
          </w:p>
        </w:tc>
      </w:tr>
      <w:tr w:rsidR="00F1453B" w:rsidRPr="00F1453B" w14:paraId="583440C2" w14:textId="77777777" w:rsidTr="00F14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066D98D" w14:textId="688D9357" w:rsidR="00F1453B" w:rsidRPr="00F1453B" w:rsidRDefault="00F1453B" w:rsidP="00F1453B">
            <w:pPr>
              <w:rPr>
                <w:b w:val="0"/>
                <w:bCs w:val="0"/>
                <w:color w:val="000000" w:themeColor="text1"/>
              </w:rPr>
            </w:pPr>
            <w:r>
              <w:rPr>
                <w:b w:val="0"/>
                <w:bCs w:val="0"/>
                <w:color w:val="000000" w:themeColor="text1"/>
              </w:rPr>
              <w:t>/api/clientMachines</w:t>
            </w:r>
          </w:p>
        </w:tc>
        <w:tc>
          <w:tcPr>
            <w:tcW w:w="6514" w:type="dxa"/>
          </w:tcPr>
          <w:p w14:paraId="1D35EFF9" w14:textId="77777777" w:rsidR="00F1453B" w:rsidRDefault="00F1453B" w:rsidP="00F1453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ục đích: Lấy danh sách máy client theo điều kiện tìm kiếm.</w:t>
            </w:r>
          </w:p>
          <w:p w14:paraId="2F9514C0" w14:textId="5B8453EF" w:rsidR="00F1453B" w:rsidRDefault="00F1453B" w:rsidP="00F1453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hương thức: </w:t>
            </w:r>
            <w:r w:rsidR="008724AB">
              <w:rPr>
                <w:color w:val="000000" w:themeColor="text1"/>
              </w:rPr>
              <w:t>GET</w:t>
            </w:r>
          </w:p>
          <w:p w14:paraId="0272AD2B" w14:textId="77777777" w:rsidR="006032ED" w:rsidRDefault="00F1453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arameters: </w:t>
            </w:r>
          </w:p>
          <w:p w14:paraId="465CD379" w14:textId="140D7F0A" w:rsidR="006032ED" w:rsidRDefault="00F1453B" w:rsidP="006032E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 xml:space="preserve">id – </w:t>
            </w:r>
            <w:r w:rsidR="00357836">
              <w:rPr>
                <w:color w:val="000000" w:themeColor="text1"/>
              </w:rPr>
              <w:t>number</w:t>
            </w:r>
          </w:p>
          <w:p w14:paraId="332483F3" w14:textId="77777777" w:rsidR="006032ED" w:rsidRDefault="00F1453B" w:rsidP="006032E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username – string</w:t>
            </w:r>
          </w:p>
          <w:p w14:paraId="482EDE05" w14:textId="77777777" w:rsidR="006032ED" w:rsidRDefault="00F1453B" w:rsidP="006032E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ipLan – string</w:t>
            </w:r>
          </w:p>
          <w:p w14:paraId="6A6F9657" w14:textId="77777777" w:rsidR="00F1453B" w:rsidRDefault="006032ED" w:rsidP="006032E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i</w:t>
            </w:r>
            <w:r w:rsidR="00F1453B" w:rsidRPr="006032ED">
              <w:rPr>
                <w:color w:val="000000" w:themeColor="text1"/>
              </w:rPr>
              <w:t>pPublic – string</w:t>
            </w:r>
          </w:p>
          <w:p w14:paraId="74B4D3F4" w14:textId="0E7C0961" w:rsidR="00E84A4C" w:rsidRPr="006032ED" w:rsidRDefault="00E84A4C" w:rsidP="006032E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clientStatus – </w:t>
            </w:r>
            <w:r w:rsidR="00357836">
              <w:rPr>
                <w:color w:val="000000" w:themeColor="text1"/>
              </w:rPr>
              <w:t>number</w:t>
            </w:r>
            <w:r w:rsidR="00357836">
              <w:rPr>
                <w:color w:val="000000" w:themeColor="text1"/>
              </w:rPr>
              <w:t xml:space="preserve"> </w:t>
            </w:r>
            <w:r>
              <w:rPr>
                <w:color w:val="000000" w:themeColor="text1"/>
              </w:rPr>
              <w:t>(offline: 0, online: 1)</w:t>
            </w:r>
          </w:p>
        </w:tc>
      </w:tr>
      <w:tr w:rsidR="00F1453B" w:rsidRPr="00F1453B" w14:paraId="66E12EBA" w14:textId="77777777" w:rsidTr="00F1453B">
        <w:tc>
          <w:tcPr>
            <w:cnfStyle w:val="001000000000" w:firstRow="0" w:lastRow="0" w:firstColumn="1" w:lastColumn="0" w:oddVBand="0" w:evenVBand="0" w:oddHBand="0" w:evenHBand="0" w:firstRowFirstColumn="0" w:firstRowLastColumn="0" w:lastRowFirstColumn="0" w:lastRowLastColumn="0"/>
            <w:tcW w:w="2547" w:type="dxa"/>
          </w:tcPr>
          <w:p w14:paraId="67A53BE6" w14:textId="48FF9222" w:rsidR="00F1453B" w:rsidRPr="00F1453B" w:rsidRDefault="008724AB" w:rsidP="00F1453B">
            <w:pPr>
              <w:rPr>
                <w:b w:val="0"/>
                <w:bCs w:val="0"/>
                <w:color w:val="000000" w:themeColor="text1"/>
              </w:rPr>
            </w:pPr>
            <w:r>
              <w:rPr>
                <w:b w:val="0"/>
                <w:bCs w:val="0"/>
                <w:color w:val="000000" w:themeColor="text1"/>
              </w:rPr>
              <w:t>/api/clientMachines/{id}</w:t>
            </w:r>
          </w:p>
        </w:tc>
        <w:tc>
          <w:tcPr>
            <w:tcW w:w="6514" w:type="dxa"/>
          </w:tcPr>
          <w:p w14:paraId="4C987D89" w14:textId="4F4E888D" w:rsidR="008724AB" w:rsidRDefault="008724AB" w:rsidP="008724A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Mục đích: </w:t>
            </w:r>
            <w:r>
              <w:rPr>
                <w:color w:val="000000" w:themeColor="text1"/>
              </w:rPr>
              <w:t>Xóa một</w:t>
            </w:r>
            <w:r w:rsidR="00357836">
              <w:rPr>
                <w:color w:val="000000" w:themeColor="text1"/>
              </w:rPr>
              <w:t xml:space="preserve"> máy client</w:t>
            </w:r>
            <w:r>
              <w:rPr>
                <w:color w:val="000000" w:themeColor="text1"/>
              </w:rPr>
              <w:t xml:space="preserve"> theo id</w:t>
            </w:r>
          </w:p>
          <w:p w14:paraId="55CA298D" w14:textId="748A4C13" w:rsidR="008724AB" w:rsidRDefault="008724AB" w:rsidP="008724A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Phương thức: </w:t>
            </w:r>
            <w:r>
              <w:rPr>
                <w:color w:val="000000" w:themeColor="text1"/>
              </w:rPr>
              <w:t>DELETE</w:t>
            </w:r>
          </w:p>
          <w:p w14:paraId="48F7D633" w14:textId="78955BDA" w:rsidR="00F1453B" w:rsidRPr="008724AB" w:rsidRDefault="008724AB" w:rsidP="008724A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sidRPr="008724AB">
              <w:rPr>
                <w:color w:val="000000" w:themeColor="text1"/>
              </w:rPr>
              <w:t>Parameters: id – int</w:t>
            </w:r>
          </w:p>
        </w:tc>
      </w:tr>
    </w:tbl>
    <w:p w14:paraId="7D64E3EC" w14:textId="77777777" w:rsidR="00F1453B" w:rsidRPr="00F1453B" w:rsidRDefault="00F1453B" w:rsidP="00F1453B"/>
    <w:p w14:paraId="79EE103F" w14:textId="68CE8B13" w:rsidR="008724AB" w:rsidRDefault="0098110E" w:rsidP="008724AB">
      <w:pPr>
        <w:pStyle w:val="Heading3"/>
      </w:pPr>
      <w:r>
        <w:t>Quản lý script</w:t>
      </w:r>
    </w:p>
    <w:tbl>
      <w:tblPr>
        <w:tblStyle w:val="GridTable6Colorful-Accent5"/>
        <w:tblW w:w="0" w:type="auto"/>
        <w:tblLook w:val="04A0" w:firstRow="1" w:lastRow="0" w:firstColumn="1" w:lastColumn="0" w:noHBand="0" w:noVBand="1"/>
      </w:tblPr>
      <w:tblGrid>
        <w:gridCol w:w="2547"/>
        <w:gridCol w:w="6514"/>
      </w:tblGrid>
      <w:tr w:rsidR="008724AB" w:rsidRPr="00F1453B" w14:paraId="75F8C4C0" w14:textId="77777777" w:rsidTr="00602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1DF0301" w14:textId="77777777" w:rsidR="008724AB" w:rsidRPr="00F1453B" w:rsidRDefault="008724AB" w:rsidP="00602125">
            <w:pPr>
              <w:rPr>
                <w:color w:val="000000" w:themeColor="text1"/>
              </w:rPr>
            </w:pPr>
            <w:r>
              <w:rPr>
                <w:color w:val="000000" w:themeColor="text1"/>
              </w:rPr>
              <w:t>EndPoint</w:t>
            </w:r>
          </w:p>
        </w:tc>
        <w:tc>
          <w:tcPr>
            <w:tcW w:w="6514" w:type="dxa"/>
          </w:tcPr>
          <w:p w14:paraId="23830F90" w14:textId="77777777" w:rsidR="008724AB" w:rsidRPr="00F1453B" w:rsidRDefault="008724AB" w:rsidP="00602125">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Chi tiết</w:t>
            </w:r>
          </w:p>
        </w:tc>
      </w:tr>
      <w:tr w:rsidR="008724AB" w:rsidRPr="00F1453B" w14:paraId="1D864CC6" w14:textId="77777777" w:rsidTr="00602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3A0F7DA" w14:textId="0A859311" w:rsidR="008724AB" w:rsidRPr="00F1453B" w:rsidRDefault="008724AB" w:rsidP="00602125">
            <w:pPr>
              <w:rPr>
                <w:b w:val="0"/>
                <w:bCs w:val="0"/>
                <w:color w:val="000000" w:themeColor="text1"/>
              </w:rPr>
            </w:pPr>
            <w:r>
              <w:rPr>
                <w:b w:val="0"/>
                <w:bCs w:val="0"/>
                <w:color w:val="000000" w:themeColor="text1"/>
              </w:rPr>
              <w:t>/api/</w:t>
            </w:r>
            <w:r>
              <w:rPr>
                <w:b w:val="0"/>
                <w:bCs w:val="0"/>
                <w:color w:val="000000" w:themeColor="text1"/>
              </w:rPr>
              <w:t>scripts</w:t>
            </w:r>
          </w:p>
        </w:tc>
        <w:tc>
          <w:tcPr>
            <w:tcW w:w="6514" w:type="dxa"/>
          </w:tcPr>
          <w:p w14:paraId="31515B02" w14:textId="6F4A18D6" w:rsidR="008724AB" w:rsidRDefault="008724A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Mục đích: Lấy danh sách </w:t>
            </w:r>
            <w:r>
              <w:rPr>
                <w:color w:val="000000" w:themeColor="text1"/>
              </w:rPr>
              <w:t>script</w:t>
            </w:r>
            <w:r>
              <w:rPr>
                <w:color w:val="000000" w:themeColor="text1"/>
              </w:rPr>
              <w:t xml:space="preserve"> theo điều kiện tìm kiếm.</w:t>
            </w:r>
          </w:p>
          <w:p w14:paraId="191D3C63" w14:textId="32B907F1" w:rsidR="008724AB" w:rsidRDefault="008724A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hương thức: </w:t>
            </w:r>
            <w:r>
              <w:rPr>
                <w:color w:val="000000" w:themeColor="text1"/>
              </w:rPr>
              <w:t>GET</w:t>
            </w:r>
          </w:p>
          <w:p w14:paraId="2378FB67" w14:textId="77777777" w:rsidR="006032ED" w:rsidRDefault="008724A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arameters: </w:t>
            </w:r>
          </w:p>
          <w:p w14:paraId="703F7F90" w14:textId="4077161C" w:rsidR="006032ED" w:rsidRDefault="008724AB" w:rsidP="006032ED">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id – </w:t>
            </w:r>
            <w:r w:rsidR="00357836">
              <w:rPr>
                <w:color w:val="000000" w:themeColor="text1"/>
              </w:rPr>
              <w:t>number</w:t>
            </w:r>
          </w:p>
          <w:p w14:paraId="11A26195" w14:textId="771EB62B" w:rsidR="008724AB" w:rsidRPr="006032ED" w:rsidRDefault="008724AB" w:rsidP="006032ED">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 xml:space="preserve">name </w:t>
            </w:r>
            <w:r w:rsidRPr="006032ED">
              <w:rPr>
                <w:color w:val="000000" w:themeColor="text1"/>
              </w:rPr>
              <w:t>– string</w:t>
            </w:r>
          </w:p>
        </w:tc>
      </w:tr>
      <w:tr w:rsidR="008724AB" w:rsidRPr="00F1453B" w14:paraId="1CEFC94E" w14:textId="77777777" w:rsidTr="00602125">
        <w:tc>
          <w:tcPr>
            <w:cnfStyle w:val="001000000000" w:firstRow="0" w:lastRow="0" w:firstColumn="1" w:lastColumn="0" w:oddVBand="0" w:evenVBand="0" w:oddHBand="0" w:evenHBand="0" w:firstRowFirstColumn="0" w:firstRowLastColumn="0" w:lastRowFirstColumn="0" w:lastRowLastColumn="0"/>
            <w:tcW w:w="2547" w:type="dxa"/>
          </w:tcPr>
          <w:p w14:paraId="443C11E2" w14:textId="3FDC2380" w:rsidR="008724AB" w:rsidRPr="00F1453B" w:rsidRDefault="008724AB" w:rsidP="00602125">
            <w:pPr>
              <w:rPr>
                <w:b w:val="0"/>
                <w:bCs w:val="0"/>
                <w:color w:val="000000" w:themeColor="text1"/>
              </w:rPr>
            </w:pPr>
            <w:r>
              <w:rPr>
                <w:b w:val="0"/>
                <w:bCs w:val="0"/>
                <w:color w:val="000000" w:themeColor="text1"/>
              </w:rPr>
              <w:t>/api/scripts/{id}</w:t>
            </w:r>
          </w:p>
        </w:tc>
        <w:tc>
          <w:tcPr>
            <w:tcW w:w="6514" w:type="dxa"/>
          </w:tcPr>
          <w:p w14:paraId="4F86EFA8" w14:textId="58C5B825" w:rsidR="008724AB" w:rsidRDefault="008724AB" w:rsidP="008724A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Mục đích: </w:t>
            </w:r>
            <w:r>
              <w:rPr>
                <w:color w:val="000000" w:themeColor="text1"/>
              </w:rPr>
              <w:t>Lấy một script theo id</w:t>
            </w:r>
          </w:p>
          <w:p w14:paraId="06A4D0BC" w14:textId="5ECABA27" w:rsidR="008724AB" w:rsidRDefault="008724AB" w:rsidP="008724A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Phương thức: </w:t>
            </w:r>
            <w:r>
              <w:rPr>
                <w:color w:val="000000" w:themeColor="text1"/>
              </w:rPr>
              <w:t>GET</w:t>
            </w:r>
          </w:p>
          <w:p w14:paraId="7BE86175" w14:textId="05479D97" w:rsidR="008724AB" w:rsidRPr="008724AB" w:rsidRDefault="008724AB" w:rsidP="008724A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sidRPr="008724AB">
              <w:rPr>
                <w:color w:val="000000" w:themeColor="text1"/>
              </w:rPr>
              <w:t xml:space="preserve">Parameters: id – </w:t>
            </w:r>
            <w:r w:rsidR="00357836">
              <w:rPr>
                <w:color w:val="000000" w:themeColor="text1"/>
              </w:rPr>
              <w:t>bigint</w:t>
            </w:r>
          </w:p>
        </w:tc>
      </w:tr>
      <w:tr w:rsidR="008724AB" w:rsidRPr="00F1453B" w14:paraId="3EFF009F" w14:textId="77777777" w:rsidTr="00602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AC74157" w14:textId="40EE123C" w:rsidR="008724AB" w:rsidRDefault="008724AB" w:rsidP="00602125">
            <w:pPr>
              <w:rPr>
                <w:b w:val="0"/>
                <w:bCs w:val="0"/>
                <w:color w:val="000000" w:themeColor="text1"/>
              </w:rPr>
            </w:pPr>
            <w:r>
              <w:rPr>
                <w:b w:val="0"/>
                <w:bCs w:val="0"/>
                <w:color w:val="000000" w:themeColor="text1"/>
              </w:rPr>
              <w:t>/api/scripts</w:t>
            </w:r>
          </w:p>
        </w:tc>
        <w:tc>
          <w:tcPr>
            <w:tcW w:w="6514" w:type="dxa"/>
          </w:tcPr>
          <w:p w14:paraId="4108718B" w14:textId="77777777" w:rsidR="008724AB" w:rsidRDefault="008724A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ục đích: Thêm mới một script</w:t>
            </w:r>
          </w:p>
          <w:p w14:paraId="73334380" w14:textId="77777777" w:rsidR="008724AB" w:rsidRDefault="008724A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hương thức: POST</w:t>
            </w:r>
          </w:p>
          <w:p w14:paraId="676AE8EC" w14:textId="77777777" w:rsidR="006032ED" w:rsidRDefault="008724A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Request body: </w:t>
            </w:r>
          </w:p>
          <w:p w14:paraId="2F639CA8" w14:textId="77777777" w:rsidR="006032ED" w:rsidRDefault="008724AB" w:rsidP="006032ED">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ame – string</w:t>
            </w:r>
          </w:p>
          <w:p w14:paraId="27B62242" w14:textId="77777777" w:rsidR="006032ED" w:rsidRDefault="008724AB" w:rsidP="006032ED">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content – string</w:t>
            </w:r>
          </w:p>
          <w:p w14:paraId="4732CDE9" w14:textId="77777777" w:rsidR="006032ED" w:rsidRDefault="008724AB" w:rsidP="006032ED">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comment – string</w:t>
            </w:r>
          </w:p>
          <w:p w14:paraId="792296C5" w14:textId="7175971B" w:rsidR="008724AB" w:rsidRPr="006032ED" w:rsidRDefault="008724AB" w:rsidP="006032ED">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dependencyIds – array(int)</w:t>
            </w:r>
          </w:p>
        </w:tc>
      </w:tr>
      <w:tr w:rsidR="008724AB" w:rsidRPr="00F1453B" w14:paraId="20603704" w14:textId="77777777" w:rsidTr="00602125">
        <w:tc>
          <w:tcPr>
            <w:cnfStyle w:val="001000000000" w:firstRow="0" w:lastRow="0" w:firstColumn="1" w:lastColumn="0" w:oddVBand="0" w:evenVBand="0" w:oddHBand="0" w:evenHBand="0" w:firstRowFirstColumn="0" w:firstRowLastColumn="0" w:lastRowFirstColumn="0" w:lastRowLastColumn="0"/>
            <w:tcW w:w="2547" w:type="dxa"/>
          </w:tcPr>
          <w:p w14:paraId="5284B663" w14:textId="2DFA627A" w:rsidR="008724AB" w:rsidRDefault="008724AB" w:rsidP="00602125">
            <w:pPr>
              <w:rPr>
                <w:b w:val="0"/>
                <w:bCs w:val="0"/>
                <w:color w:val="000000" w:themeColor="text1"/>
              </w:rPr>
            </w:pPr>
            <w:r>
              <w:rPr>
                <w:b w:val="0"/>
                <w:bCs w:val="0"/>
                <w:color w:val="000000" w:themeColor="text1"/>
              </w:rPr>
              <w:lastRenderedPageBreak/>
              <w:t>/api/scripts/</w:t>
            </w:r>
            <w:r w:rsidR="006032ED">
              <w:rPr>
                <w:b w:val="0"/>
                <w:bCs w:val="0"/>
                <w:color w:val="000000" w:themeColor="text1"/>
              </w:rPr>
              <w:t>{id}</w:t>
            </w:r>
          </w:p>
        </w:tc>
        <w:tc>
          <w:tcPr>
            <w:tcW w:w="6514" w:type="dxa"/>
          </w:tcPr>
          <w:p w14:paraId="7B80323E" w14:textId="7075EB8C" w:rsidR="006032ED" w:rsidRDefault="006032ED" w:rsidP="006032ED">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Mục đích: </w:t>
            </w:r>
            <w:r>
              <w:rPr>
                <w:color w:val="000000" w:themeColor="text1"/>
              </w:rPr>
              <w:t xml:space="preserve">Cập nhật </w:t>
            </w:r>
            <w:r>
              <w:rPr>
                <w:color w:val="000000" w:themeColor="text1"/>
              </w:rPr>
              <w:t>một script</w:t>
            </w:r>
          </w:p>
          <w:p w14:paraId="001463B9" w14:textId="00DE3DE9" w:rsidR="006032ED" w:rsidRDefault="006032ED" w:rsidP="006032ED">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Phương thức: </w:t>
            </w:r>
            <w:r>
              <w:rPr>
                <w:color w:val="000000" w:themeColor="text1"/>
              </w:rPr>
              <w:t>PUT</w:t>
            </w:r>
          </w:p>
          <w:p w14:paraId="4E2866AA" w14:textId="2452F24E" w:rsidR="006032ED" w:rsidRDefault="006032ED" w:rsidP="006032ED">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Parameters: id </w:t>
            </w:r>
            <w:r w:rsidR="00357836">
              <w:rPr>
                <w:color w:val="000000" w:themeColor="text1"/>
              </w:rPr>
              <w:t>–</w:t>
            </w:r>
            <w:r>
              <w:rPr>
                <w:color w:val="000000" w:themeColor="text1"/>
              </w:rPr>
              <w:t xml:space="preserve"> </w:t>
            </w:r>
            <w:r w:rsidR="00357836">
              <w:rPr>
                <w:color w:val="000000" w:themeColor="text1"/>
              </w:rPr>
              <w:t>number</w:t>
            </w:r>
          </w:p>
          <w:p w14:paraId="1256903B" w14:textId="77777777" w:rsidR="006032ED" w:rsidRDefault="006032ED" w:rsidP="006032ED">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Request body: </w:t>
            </w:r>
          </w:p>
          <w:p w14:paraId="5C22286C" w14:textId="77777777" w:rsidR="006032ED" w:rsidRDefault="006032ED" w:rsidP="006032ED">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 – string</w:t>
            </w:r>
          </w:p>
          <w:p w14:paraId="4AD7B6CC" w14:textId="77777777" w:rsidR="006032ED" w:rsidRDefault="006032ED" w:rsidP="006032ED">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content – string</w:t>
            </w:r>
          </w:p>
          <w:p w14:paraId="74C5E2DB" w14:textId="77777777" w:rsidR="006032ED" w:rsidRDefault="006032ED" w:rsidP="006032ED">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comment – string</w:t>
            </w:r>
          </w:p>
          <w:p w14:paraId="4855D885" w14:textId="38721E66" w:rsidR="008724AB" w:rsidRDefault="006032ED" w:rsidP="006032ED">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dependencyChosens </w:t>
            </w:r>
            <w:r>
              <w:rPr>
                <w:color w:val="000000" w:themeColor="text1"/>
              </w:rPr>
              <w:t xml:space="preserve">– </w:t>
            </w:r>
            <w:r>
              <w:rPr>
                <w:color w:val="000000" w:themeColor="text1"/>
              </w:rPr>
              <w:t>array(object)</w:t>
            </w:r>
          </w:p>
        </w:tc>
      </w:tr>
      <w:tr w:rsidR="00FA3029" w:rsidRPr="00F1453B" w14:paraId="70C7C087" w14:textId="77777777" w:rsidTr="00602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E305731" w14:textId="7C5362A7" w:rsidR="00FA3029" w:rsidRDefault="00FA3029" w:rsidP="00602125">
            <w:pPr>
              <w:rPr>
                <w:b w:val="0"/>
                <w:bCs w:val="0"/>
                <w:color w:val="000000" w:themeColor="text1"/>
              </w:rPr>
            </w:pPr>
            <w:r>
              <w:rPr>
                <w:b w:val="0"/>
                <w:bCs w:val="0"/>
                <w:color w:val="000000" w:themeColor="text1"/>
              </w:rPr>
              <w:t>/api/script/{id}</w:t>
            </w:r>
          </w:p>
        </w:tc>
        <w:tc>
          <w:tcPr>
            <w:tcW w:w="6514" w:type="dxa"/>
          </w:tcPr>
          <w:p w14:paraId="6DAC67FF" w14:textId="4EEACFD2" w:rsidR="00FA3029" w:rsidRDefault="00FA3029" w:rsidP="00FA3029">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Mục đích: </w:t>
            </w:r>
            <w:r>
              <w:rPr>
                <w:color w:val="000000" w:themeColor="text1"/>
              </w:rPr>
              <w:t xml:space="preserve">Xóa </w:t>
            </w:r>
            <w:r>
              <w:rPr>
                <w:color w:val="000000" w:themeColor="text1"/>
              </w:rPr>
              <w:t>một script theo id</w:t>
            </w:r>
          </w:p>
          <w:p w14:paraId="0A1E9987" w14:textId="1F837986" w:rsidR="00FA3029" w:rsidRDefault="00FA3029" w:rsidP="00FA3029">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hương thức: </w:t>
            </w:r>
            <w:r>
              <w:rPr>
                <w:color w:val="000000" w:themeColor="text1"/>
              </w:rPr>
              <w:t>DELETE</w:t>
            </w:r>
          </w:p>
          <w:p w14:paraId="2F8DDF99" w14:textId="1C08011B" w:rsidR="00FA3029" w:rsidRDefault="00FA3029" w:rsidP="00FA3029">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sidRPr="008724AB">
              <w:rPr>
                <w:color w:val="000000" w:themeColor="text1"/>
              </w:rPr>
              <w:t xml:space="preserve">Parameters: id – </w:t>
            </w:r>
            <w:r w:rsidR="00357836">
              <w:rPr>
                <w:color w:val="000000" w:themeColor="text1"/>
              </w:rPr>
              <w:t>number</w:t>
            </w:r>
          </w:p>
        </w:tc>
      </w:tr>
    </w:tbl>
    <w:p w14:paraId="1A818ED4" w14:textId="77777777" w:rsidR="008724AB" w:rsidRDefault="008724AB" w:rsidP="008724AB"/>
    <w:p w14:paraId="0139A363" w14:textId="063E520C" w:rsidR="00E84A4C" w:rsidRDefault="00E84A4C" w:rsidP="00E84A4C">
      <w:pPr>
        <w:pStyle w:val="Heading3"/>
      </w:pPr>
      <w:r>
        <w:t>Quản lý ứng dụng</w:t>
      </w:r>
    </w:p>
    <w:tbl>
      <w:tblPr>
        <w:tblStyle w:val="GridTable6Colorful-Accent5"/>
        <w:tblW w:w="0" w:type="auto"/>
        <w:tblLook w:val="04A0" w:firstRow="1" w:lastRow="0" w:firstColumn="1" w:lastColumn="0" w:noHBand="0" w:noVBand="1"/>
      </w:tblPr>
      <w:tblGrid>
        <w:gridCol w:w="2547"/>
        <w:gridCol w:w="6514"/>
      </w:tblGrid>
      <w:tr w:rsidR="00E84A4C" w:rsidRPr="00F1453B" w14:paraId="7F7F7BD0" w14:textId="77777777" w:rsidTr="00602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2E1A779" w14:textId="77777777" w:rsidR="00E84A4C" w:rsidRPr="00F1453B" w:rsidRDefault="00E84A4C" w:rsidP="00602125">
            <w:pPr>
              <w:rPr>
                <w:color w:val="000000" w:themeColor="text1"/>
              </w:rPr>
            </w:pPr>
            <w:r>
              <w:rPr>
                <w:color w:val="000000" w:themeColor="text1"/>
              </w:rPr>
              <w:t>EndPoint</w:t>
            </w:r>
          </w:p>
        </w:tc>
        <w:tc>
          <w:tcPr>
            <w:tcW w:w="6514" w:type="dxa"/>
          </w:tcPr>
          <w:p w14:paraId="25E28E72" w14:textId="77777777" w:rsidR="00E84A4C" w:rsidRPr="00F1453B" w:rsidRDefault="00E84A4C" w:rsidP="00602125">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Chi tiết</w:t>
            </w:r>
          </w:p>
        </w:tc>
      </w:tr>
      <w:tr w:rsidR="00E84A4C" w:rsidRPr="00F1453B" w14:paraId="2CF571BD" w14:textId="77777777" w:rsidTr="00602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8BDC795" w14:textId="01C6501F" w:rsidR="00E84A4C" w:rsidRPr="00F1453B" w:rsidRDefault="00E84A4C" w:rsidP="00602125">
            <w:pPr>
              <w:rPr>
                <w:b w:val="0"/>
                <w:bCs w:val="0"/>
                <w:color w:val="000000" w:themeColor="text1"/>
              </w:rPr>
            </w:pPr>
            <w:r>
              <w:rPr>
                <w:b w:val="0"/>
                <w:bCs w:val="0"/>
                <w:color w:val="000000" w:themeColor="text1"/>
              </w:rPr>
              <w:t>/api/</w:t>
            </w:r>
            <w:r>
              <w:rPr>
                <w:b w:val="0"/>
                <w:bCs w:val="0"/>
                <w:color w:val="000000" w:themeColor="text1"/>
              </w:rPr>
              <w:t>tools</w:t>
            </w:r>
          </w:p>
        </w:tc>
        <w:tc>
          <w:tcPr>
            <w:tcW w:w="6514" w:type="dxa"/>
          </w:tcPr>
          <w:p w14:paraId="039E8410" w14:textId="5BEB05A3" w:rsidR="00E84A4C" w:rsidRDefault="00E84A4C" w:rsidP="00E84A4C">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Mục đích: Lấy danh sách </w:t>
            </w:r>
            <w:r>
              <w:rPr>
                <w:color w:val="000000" w:themeColor="text1"/>
              </w:rPr>
              <w:t xml:space="preserve">ứng dụng </w:t>
            </w:r>
            <w:r>
              <w:rPr>
                <w:color w:val="000000" w:themeColor="text1"/>
              </w:rPr>
              <w:t>theo điều kiện tìm kiếm.</w:t>
            </w:r>
          </w:p>
          <w:p w14:paraId="733D009F" w14:textId="77777777" w:rsidR="00E84A4C" w:rsidRDefault="00E84A4C" w:rsidP="00E84A4C">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hương thức: GET</w:t>
            </w:r>
          </w:p>
          <w:p w14:paraId="064DD76A" w14:textId="77777777" w:rsidR="00E84A4C" w:rsidRDefault="00E84A4C" w:rsidP="00E84A4C">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arameters: </w:t>
            </w:r>
          </w:p>
          <w:p w14:paraId="734DB687" w14:textId="1D39BE4A" w:rsidR="00E84A4C" w:rsidRDefault="00E84A4C" w:rsidP="00E84A4C">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 xml:space="preserve">id – </w:t>
            </w:r>
            <w:r w:rsidR="00357836">
              <w:rPr>
                <w:color w:val="000000" w:themeColor="text1"/>
              </w:rPr>
              <w:t>number</w:t>
            </w:r>
          </w:p>
          <w:p w14:paraId="07603BA7" w14:textId="553D0862" w:rsidR="00E84A4C" w:rsidRDefault="00E84A4C" w:rsidP="00E84A4C">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name </w:t>
            </w:r>
            <w:r w:rsidRPr="006032ED">
              <w:rPr>
                <w:color w:val="000000" w:themeColor="text1"/>
              </w:rPr>
              <w:t>– string</w:t>
            </w:r>
          </w:p>
          <w:p w14:paraId="11DD2AA5" w14:textId="6C9F9830" w:rsidR="00E84A4C" w:rsidRDefault="00E84A4C" w:rsidP="00E84A4C">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ppId</w:t>
            </w:r>
            <w:r w:rsidRPr="006032ED">
              <w:rPr>
                <w:color w:val="000000" w:themeColor="text1"/>
              </w:rPr>
              <w:t xml:space="preserve"> – string</w:t>
            </w:r>
          </w:p>
          <w:p w14:paraId="74E8745F" w14:textId="77777777" w:rsidR="00E84A4C" w:rsidRDefault="00E84A4C" w:rsidP="00E84A4C">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ersion</w:t>
            </w:r>
            <w:r w:rsidRPr="006032ED">
              <w:rPr>
                <w:color w:val="000000" w:themeColor="text1"/>
              </w:rPr>
              <w:t xml:space="preserve"> – string</w:t>
            </w:r>
          </w:p>
          <w:p w14:paraId="4B293792" w14:textId="3B5F6607" w:rsidR="00E84A4C" w:rsidRDefault="00357836" w:rsidP="00E84A4C">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oolStatus – number (inactive: 0, active: 1)</w:t>
            </w:r>
          </w:p>
          <w:p w14:paraId="6CB9BF86" w14:textId="0A48806E" w:rsidR="00357836" w:rsidRPr="006032ED" w:rsidRDefault="00357836" w:rsidP="00E84A4C">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clientId – </w:t>
            </w:r>
            <w:r>
              <w:rPr>
                <w:color w:val="000000" w:themeColor="text1"/>
              </w:rPr>
              <w:t>number</w:t>
            </w:r>
          </w:p>
        </w:tc>
      </w:tr>
      <w:tr w:rsidR="00E84A4C" w:rsidRPr="00F1453B" w14:paraId="74215245" w14:textId="77777777" w:rsidTr="00602125">
        <w:tc>
          <w:tcPr>
            <w:cnfStyle w:val="001000000000" w:firstRow="0" w:lastRow="0" w:firstColumn="1" w:lastColumn="0" w:oddVBand="0" w:evenVBand="0" w:oddHBand="0" w:evenHBand="0" w:firstRowFirstColumn="0" w:firstRowLastColumn="0" w:lastRowFirstColumn="0" w:lastRowLastColumn="0"/>
            <w:tcW w:w="2547" w:type="dxa"/>
          </w:tcPr>
          <w:p w14:paraId="5F193574" w14:textId="32D7FBE5" w:rsidR="00E84A4C" w:rsidRPr="00F1453B" w:rsidRDefault="00E84A4C" w:rsidP="00602125">
            <w:pPr>
              <w:rPr>
                <w:b w:val="0"/>
                <w:bCs w:val="0"/>
                <w:color w:val="000000" w:themeColor="text1"/>
              </w:rPr>
            </w:pPr>
            <w:r>
              <w:rPr>
                <w:b w:val="0"/>
                <w:bCs w:val="0"/>
                <w:color w:val="000000" w:themeColor="text1"/>
              </w:rPr>
              <w:t>/api/</w:t>
            </w:r>
            <w:r w:rsidR="00357836">
              <w:rPr>
                <w:b w:val="0"/>
                <w:bCs w:val="0"/>
                <w:color w:val="000000" w:themeColor="text1"/>
              </w:rPr>
              <w:t xml:space="preserve">tools </w:t>
            </w:r>
            <w:r>
              <w:rPr>
                <w:b w:val="0"/>
                <w:bCs w:val="0"/>
                <w:color w:val="000000" w:themeColor="text1"/>
              </w:rPr>
              <w:t>/{id}</w:t>
            </w:r>
          </w:p>
        </w:tc>
        <w:tc>
          <w:tcPr>
            <w:tcW w:w="6514" w:type="dxa"/>
          </w:tcPr>
          <w:p w14:paraId="65247C27" w14:textId="3A230483" w:rsidR="00E84A4C" w:rsidRDefault="00E84A4C" w:rsidP="00E84A4C">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Mục đích: Xóa một </w:t>
            </w:r>
            <w:r w:rsidR="00357836">
              <w:rPr>
                <w:color w:val="000000" w:themeColor="text1"/>
              </w:rPr>
              <w:t>ứng dụng</w:t>
            </w:r>
            <w:r>
              <w:rPr>
                <w:color w:val="000000" w:themeColor="text1"/>
              </w:rPr>
              <w:t xml:space="preserve"> theo id</w:t>
            </w:r>
          </w:p>
          <w:p w14:paraId="43BBDC47" w14:textId="77777777" w:rsidR="00E84A4C" w:rsidRDefault="00E84A4C" w:rsidP="00E84A4C">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Phương thức: DELETE</w:t>
            </w:r>
          </w:p>
          <w:p w14:paraId="18FE7027" w14:textId="2419D571" w:rsidR="00E84A4C" w:rsidRPr="008724AB" w:rsidRDefault="00E84A4C" w:rsidP="00E84A4C">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sidRPr="008724AB">
              <w:rPr>
                <w:color w:val="000000" w:themeColor="text1"/>
              </w:rPr>
              <w:t xml:space="preserve">Parameters: id – </w:t>
            </w:r>
            <w:r w:rsidR="00357836">
              <w:rPr>
                <w:color w:val="000000" w:themeColor="text1"/>
              </w:rPr>
              <w:t>number</w:t>
            </w:r>
          </w:p>
        </w:tc>
      </w:tr>
      <w:tr w:rsidR="00357836" w:rsidRPr="00F1453B" w14:paraId="549A4A40" w14:textId="77777777" w:rsidTr="00602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F59017A" w14:textId="24FA4D17" w:rsidR="00357836" w:rsidRDefault="00357836" w:rsidP="00602125">
            <w:pPr>
              <w:rPr>
                <w:b w:val="0"/>
                <w:bCs w:val="0"/>
                <w:color w:val="000000" w:themeColor="text1"/>
              </w:rPr>
            </w:pPr>
            <w:r>
              <w:rPr>
                <w:b w:val="0"/>
                <w:bCs w:val="0"/>
                <w:color w:val="000000" w:themeColor="text1"/>
              </w:rPr>
              <w:t>/api/tools/report</w:t>
            </w:r>
          </w:p>
        </w:tc>
        <w:tc>
          <w:tcPr>
            <w:tcW w:w="6514" w:type="dxa"/>
          </w:tcPr>
          <w:p w14:paraId="087BCD40" w14:textId="77777777" w:rsidR="00357836" w:rsidRDefault="00357836" w:rsidP="00357836">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ục địch: Thêm mới hoặc cập nhật thông tin cho một ứng dụng.</w:t>
            </w:r>
          </w:p>
          <w:p w14:paraId="61D2EE18" w14:textId="77777777" w:rsidR="00357836" w:rsidRDefault="00357836" w:rsidP="00357836">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hương thức: POST</w:t>
            </w:r>
          </w:p>
          <w:p w14:paraId="33F8991B" w14:textId="77777777" w:rsidR="00357836" w:rsidRDefault="00357836" w:rsidP="00357836">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Request body: </w:t>
            </w:r>
          </w:p>
          <w:p w14:paraId="010B7094" w14:textId="6C29188B"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name </w:t>
            </w:r>
            <w:r w:rsidRPr="006032ED">
              <w:rPr>
                <w:color w:val="000000" w:themeColor="text1"/>
              </w:rPr>
              <w:t xml:space="preserve">– </w:t>
            </w:r>
            <w:r>
              <w:rPr>
                <w:color w:val="000000" w:themeColor="text1"/>
              </w:rPr>
              <w:t>string</w:t>
            </w:r>
          </w:p>
          <w:p w14:paraId="7F9F8248" w14:textId="7B85AB96"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ppId – guid</w:t>
            </w:r>
          </w:p>
          <w:p w14:paraId="1CC909F1" w14:textId="12DEBEB7"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lastRenderedPageBreak/>
              <w:t>version - string</w:t>
            </w:r>
          </w:p>
          <w:p w14:paraId="2E84044B" w14:textId="7E122574"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pLan – string</w:t>
            </w:r>
          </w:p>
          <w:p w14:paraId="1CE2362D" w14:textId="4D578501"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pPublic – string</w:t>
            </w:r>
          </w:p>
          <w:p w14:paraId="581DD322" w14:textId="6616B34F"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clientId – </w:t>
            </w:r>
            <w:r>
              <w:rPr>
                <w:color w:val="000000" w:themeColor="text1"/>
              </w:rPr>
              <w:t>number</w:t>
            </w:r>
          </w:p>
          <w:p w14:paraId="777A5D44" w14:textId="6BC5D30B"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exeFilePath – string</w:t>
            </w:r>
          </w:p>
          <w:p w14:paraId="2A7039A9" w14:textId="71040773"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rocessId – </w:t>
            </w:r>
            <w:r>
              <w:rPr>
                <w:color w:val="000000" w:themeColor="text1"/>
              </w:rPr>
              <w:t>number</w:t>
            </w:r>
          </w:p>
          <w:p w14:paraId="019BB586" w14:textId="176DCB1F"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lastUpdate – datatime</w:t>
            </w:r>
          </w:p>
          <w:p w14:paraId="249A757F" w14:textId="76D5B992" w:rsidR="00357836" w:rsidRP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entMail - boolean</w:t>
            </w:r>
          </w:p>
        </w:tc>
      </w:tr>
    </w:tbl>
    <w:p w14:paraId="60FE39D0" w14:textId="77777777" w:rsidR="003133B0" w:rsidRDefault="003133B0" w:rsidP="003133B0">
      <w:pPr>
        <w:jc w:val="center"/>
        <w:rPr>
          <w:b/>
          <w:bCs/>
        </w:rPr>
      </w:pPr>
    </w:p>
    <w:p w14:paraId="61EC6E90" w14:textId="77777777" w:rsidR="003133B0" w:rsidRDefault="003133B0">
      <w:pPr>
        <w:spacing w:before="0" w:after="0" w:line="240" w:lineRule="auto"/>
        <w:jc w:val="left"/>
        <w:rPr>
          <w:b/>
          <w:bCs/>
        </w:rPr>
      </w:pPr>
      <w:r>
        <w:rPr>
          <w:b/>
          <w:bCs/>
        </w:rPr>
        <w:br w:type="page"/>
      </w:r>
    </w:p>
    <w:p w14:paraId="67295189" w14:textId="13FCBD07" w:rsidR="003133B0" w:rsidRDefault="007321E7" w:rsidP="004F4169">
      <w:pPr>
        <w:pStyle w:val="Heading1"/>
        <w:numPr>
          <w:ilvl w:val="0"/>
          <w:numId w:val="0"/>
        </w:numPr>
        <w:ind w:left="1701" w:hanging="1701"/>
        <w:jc w:val="center"/>
      </w:pPr>
      <w:r>
        <w:lastRenderedPageBreak/>
        <w:t>KẾT LUẬN VÀ HƯỚNG PHÁT TRIỂN</w:t>
      </w:r>
    </w:p>
    <w:p w14:paraId="75B7EFF5" w14:textId="7ADFE823" w:rsidR="000B5517" w:rsidRDefault="004F4169" w:rsidP="000B5517">
      <w:pPr>
        <w:pStyle w:val="DoanVB"/>
      </w:pPr>
      <w:r>
        <w:t xml:space="preserve">Trong quá trình </w:t>
      </w:r>
      <w:r w:rsidR="00037583">
        <w:t xml:space="preserve">xây dựng </w:t>
      </w:r>
      <w:r w:rsidR="000B5517">
        <w:t>h</w:t>
      </w:r>
      <w:r w:rsidR="00037583">
        <w:t>ệ thống quản lý trạng thái ứng dụng, em đã thực hành và làm các chương trình thử nghiệm</w:t>
      </w:r>
      <w:r w:rsidR="000B5517">
        <w:t xml:space="preserve"> như: Tạo một ứng dụng web quản lý đơn giản với ABP Framework, thực hiện kết nối giữa client vơi service bằng SignalR, tạo chương trình thực thi script với ClearScript tương ứng</w:t>
      </w:r>
      <w:r w:rsidR="00037583">
        <w:t xml:space="preserve"> một số công nghệ đã giới thiệu trong Chương 2</w:t>
      </w:r>
      <w:r w:rsidR="000B5517">
        <w:t xml:space="preserve">. Mục đích là </w:t>
      </w:r>
      <w:r w:rsidR="00037583">
        <w:t xml:space="preserve">giải quyết vấn đề kỹ thuật chưa rõ </w:t>
      </w:r>
      <w:r w:rsidR="000B5517">
        <w:t>ràng</w:t>
      </w:r>
      <w:r w:rsidR="00037583">
        <w:t xml:space="preserve"> và</w:t>
      </w:r>
      <w:r w:rsidR="000B5517">
        <w:t xml:space="preserve"> chọn giải pháp </w:t>
      </w:r>
      <w:r w:rsidR="00C91604">
        <w:t>phù hợp</w:t>
      </w:r>
      <w:r w:rsidR="000B5517">
        <w:t xml:space="preserve"> để đáp ứng yêu cầu hệ thống đề ra</w:t>
      </w:r>
      <w:r w:rsidR="00037583">
        <w:t>.</w:t>
      </w:r>
    </w:p>
    <w:p w14:paraId="01F2B5C8" w14:textId="77777777" w:rsidR="000B5517" w:rsidRDefault="000B5517" w:rsidP="000B5517">
      <w:pPr>
        <w:pStyle w:val="DoanVB"/>
      </w:pPr>
      <w:r>
        <w:t>Sau khi hoàn thiện đề tài của mình, em đã tích lỹ được nhiều kiến thức và kỹ năng trong quá trình phát triển phần mềm như:</w:t>
      </w:r>
    </w:p>
    <w:p w14:paraId="4A581865" w14:textId="77777777" w:rsidR="000B5517" w:rsidRDefault="000B5517" w:rsidP="00C91604">
      <w:pPr>
        <w:pStyle w:val="Style-"/>
      </w:pPr>
      <w:r>
        <w:t>Phân tích yêu cầu hệ thống đề ra;</w:t>
      </w:r>
    </w:p>
    <w:p w14:paraId="211365D5" w14:textId="77777777" w:rsidR="000B5517" w:rsidRDefault="000B5517" w:rsidP="00C91604">
      <w:pPr>
        <w:pStyle w:val="Style-"/>
      </w:pPr>
      <w:r>
        <w:t>Tìm hiểu và phân tích giải pháp phù hợp cho bài toán;</w:t>
      </w:r>
    </w:p>
    <w:p w14:paraId="3DC0916E" w14:textId="77777777" w:rsidR="00C91604" w:rsidRDefault="00C91604" w:rsidP="00C91604">
      <w:pPr>
        <w:pStyle w:val="Style-"/>
      </w:pPr>
      <w:r>
        <w:t>Thiết kế các mô hình đối tượng, các sơ đồ quan hệ;</w:t>
      </w:r>
    </w:p>
    <w:p w14:paraId="7F1F4EFF" w14:textId="1A161B6E" w:rsidR="00C91604" w:rsidRDefault="00C91604" w:rsidP="00C91604">
      <w:pPr>
        <w:pStyle w:val="Style-"/>
      </w:pPr>
      <w:r>
        <w:t>Kỹ năng quản lý tài liệu;</w:t>
      </w:r>
    </w:p>
    <w:p w14:paraId="4128363D" w14:textId="77777777" w:rsidR="00C91604" w:rsidRDefault="00C91604" w:rsidP="00C91604">
      <w:pPr>
        <w:pStyle w:val="Style-"/>
      </w:pPr>
      <w:r>
        <w:t>Kỹ năng quản lý công việc.</w:t>
      </w:r>
    </w:p>
    <w:p w14:paraId="79086C17" w14:textId="77777777" w:rsidR="004C12A0" w:rsidRDefault="00936E7D" w:rsidP="0072491A">
      <w:pPr>
        <w:pStyle w:val="DoanVB"/>
      </w:pPr>
      <w:r>
        <w:t>Thêm vào đó cũng đem lại cho em sư hiển biết về kiến trúc hệ thống dưới các góc nhìn khác nhau. Nắm bắt được kiến trúc trong hệ sinh thái ASP.Net. Đồng thời em cũng hiểu được các vấn đề trong thiết kế</w:t>
      </w:r>
      <w:r w:rsidR="004C12A0">
        <w:t>, cung các khó khăn khi tìm hiểu công nghệ và áp dụng vào thực tế. Đó là những kinh nghiệm vô cùng quý báu giúp em có thêm nhiều cơ hội trong việc phát triển bản than và công việc sau này.</w:t>
      </w:r>
    </w:p>
    <w:p w14:paraId="7E8C2C4F" w14:textId="7E20A460" w:rsidR="004C12A0" w:rsidRDefault="004C12A0" w:rsidP="004C12A0">
      <w:pPr>
        <w:pStyle w:val="DoanVB"/>
      </w:pPr>
      <w:r>
        <w:t>Với hệ thống quản lý trạng thái ứng dụng đã đáp ứng đúng với yêu cầu hiện tại đặt ra, tuy nhiên hệ thống sẽ quản lý hiệu quả và sự trải nghiệm tốt từ người dung khi phát triển sâu hơn các chức năng chính có thể kể đến như:</w:t>
      </w:r>
    </w:p>
    <w:p w14:paraId="454EFE1F" w14:textId="275250BB" w:rsidR="00900B55" w:rsidRDefault="006E1F2A" w:rsidP="00900B55">
      <w:pPr>
        <w:pStyle w:val="Style-"/>
      </w:pPr>
      <w:r>
        <w:t>Chức năng</w:t>
      </w:r>
      <w:r w:rsidR="00900B55">
        <w:t xml:space="preserve"> thêm mới và cập nhật script trong quản lý script cần lưu trữ thêm thông người dùng nào thêm mới, cập nhật và thời gian cập nhật vào khi nào. Hiện tại, quản lý script chỉ đáp ứng lưu trữ các thông tin liên quan đến script.</w:t>
      </w:r>
    </w:p>
    <w:p w14:paraId="06A71151" w14:textId="078B2438" w:rsidR="00900B55" w:rsidRDefault="00900B55" w:rsidP="00900B55">
      <w:pPr>
        <w:pStyle w:val="Style-"/>
      </w:pPr>
      <w:r>
        <w:t>Thêm tính bảo mật đối với máy client khi người dùng thao tác với chức năng thực thực thi script. Hiện tại người dùng có thể thấy được toàn bộ đường dẫn vật lý của file trên máy client. Điều đó rất nguy hiểm nếu người dùng thực thi đoạn script xóa một file System trên máy client</w:t>
      </w:r>
      <w:r w:rsidR="0097010D">
        <w:t>. Ý tưởng cho vấn đề này là c</w:t>
      </w:r>
      <w:r w:rsidR="0097010D">
        <w:t>hỉ cho phép người dùng truy xuất dữ liệu trên một thư mục đã</w:t>
      </w:r>
      <w:r w:rsidR="0097010D">
        <w:t xml:space="preserve"> cố định</w:t>
      </w:r>
      <w:r w:rsidR="0097010D">
        <w:t xml:space="preserve"> sẵn</w:t>
      </w:r>
      <w:r w:rsidR="0097010D">
        <w:t xml:space="preserve"> trên ứng dụng biên dịch</w:t>
      </w:r>
      <w:r w:rsidR="0097010D">
        <w:t>.</w:t>
      </w:r>
    </w:p>
    <w:p w14:paraId="7FF92E4A" w14:textId="6C425541" w:rsidR="0097010D" w:rsidRDefault="006E1F2A" w:rsidP="00900B55">
      <w:pPr>
        <w:pStyle w:val="Style-"/>
      </w:pPr>
      <w:r>
        <w:t>Phát triển thêm tính năng giúp người dùng có thể tự cấu hình thêm, bớt nút chức năng đối với mỗi ứng dụng được hệ thống quản lý, việc đó làm tăng tính linh hoạt đối với quản lý ứng dụng.</w:t>
      </w:r>
    </w:p>
    <w:p w14:paraId="4B6940C8" w14:textId="4681D9C5" w:rsidR="007321E7" w:rsidRPr="000B5517" w:rsidRDefault="003133B0" w:rsidP="00C91604">
      <w:pPr>
        <w:pStyle w:val="Style-"/>
        <w:numPr>
          <w:ilvl w:val="0"/>
          <w:numId w:val="0"/>
        </w:numPr>
      </w:pPr>
      <w:r>
        <w:rPr>
          <w:b/>
          <w:bCs/>
        </w:rPr>
        <w:br w:type="page"/>
      </w:r>
    </w:p>
    <w:p w14:paraId="4BD54976" w14:textId="19154904" w:rsidR="007F3310" w:rsidRDefault="00180639" w:rsidP="004F4169">
      <w:pPr>
        <w:pStyle w:val="Heading1"/>
        <w:numPr>
          <w:ilvl w:val="0"/>
          <w:numId w:val="0"/>
        </w:numPr>
        <w:ind w:left="1701" w:hanging="1701"/>
        <w:jc w:val="center"/>
      </w:pPr>
      <w:r>
        <w:lastRenderedPageBreak/>
        <w:t>TÀI LIỆU THAM KHẢO</w:t>
      </w:r>
    </w:p>
    <w:p w14:paraId="685E9D42" w14:textId="77777777" w:rsidR="007F3310" w:rsidRPr="007F3310" w:rsidRDefault="007F3310" w:rsidP="007F3310">
      <w:pPr>
        <w:pStyle w:val="Bibliography"/>
        <w:rPr>
          <w:rFonts w:cs="Times New Roman"/>
        </w:rPr>
      </w:pPr>
      <w:r>
        <w:fldChar w:fldCharType="begin"/>
      </w:r>
      <w:r>
        <w:instrText xml:space="preserve"> ADDIN ZOTERO_BIBL {"uncited":[],"omitted":[],"custom":[]} CSL_BIBLIOGRAPHY </w:instrText>
      </w:r>
      <w:r>
        <w:fldChar w:fldCharType="separate"/>
      </w:r>
      <w:r w:rsidRPr="007F3310">
        <w:rPr>
          <w:rFonts w:cs="Times New Roman"/>
        </w:rPr>
        <w:t>[1]</w:t>
      </w:r>
      <w:r w:rsidRPr="007F3310">
        <w:rPr>
          <w:rFonts w:cs="Times New Roman"/>
        </w:rPr>
        <w:tab/>
        <w:t>“ABP Documentation”. https://docs.abp.io/en/abp/latest (truy cập tháng 10 15, 2020).</w:t>
      </w:r>
    </w:p>
    <w:p w14:paraId="10C3E756" w14:textId="77777777" w:rsidR="007F3310" w:rsidRPr="007F3310" w:rsidRDefault="007F3310" w:rsidP="007F3310">
      <w:pPr>
        <w:pStyle w:val="Bibliography"/>
        <w:rPr>
          <w:rFonts w:cs="Times New Roman"/>
        </w:rPr>
      </w:pPr>
      <w:r w:rsidRPr="007F3310">
        <w:rPr>
          <w:rFonts w:cs="Times New Roman"/>
        </w:rPr>
        <w:t>[2]</w:t>
      </w:r>
      <w:r w:rsidRPr="007F3310">
        <w:rPr>
          <w:rFonts w:cs="Times New Roman"/>
        </w:rPr>
        <w:tab/>
        <w:t>“Introducing the ABP vNext”. http://blog.abp.io/abp/Abp-vNext-Announcement (truy cập tháng 10 15, 2020).</w:t>
      </w:r>
    </w:p>
    <w:p w14:paraId="468E9978" w14:textId="77777777" w:rsidR="007F3310" w:rsidRPr="007F3310" w:rsidRDefault="007F3310" w:rsidP="007F3310">
      <w:pPr>
        <w:pStyle w:val="Bibliography"/>
        <w:rPr>
          <w:rFonts w:cs="Times New Roman"/>
        </w:rPr>
      </w:pPr>
      <w:r w:rsidRPr="007F3310">
        <w:rPr>
          <w:rFonts w:cs="Times New Roman"/>
        </w:rPr>
        <w:t>[3]</w:t>
      </w:r>
      <w:r w:rsidRPr="007F3310">
        <w:rPr>
          <w:rFonts w:cs="Times New Roman"/>
        </w:rPr>
        <w:tab/>
        <w:t>“Best Practices/Module Architecture | ABP Documentation”. https://docs.abp.io/en/abp/latest/Best-Practices/Module-Architecture (truy cập tháng 10 15, 2020).</w:t>
      </w:r>
    </w:p>
    <w:p w14:paraId="67A27884" w14:textId="77777777" w:rsidR="007F3310" w:rsidRPr="007F3310" w:rsidRDefault="007F3310" w:rsidP="007F3310">
      <w:pPr>
        <w:pStyle w:val="Bibliography"/>
        <w:rPr>
          <w:rFonts w:cs="Times New Roman"/>
        </w:rPr>
      </w:pPr>
      <w:r w:rsidRPr="007F3310">
        <w:rPr>
          <w:rFonts w:cs="Times New Roman"/>
        </w:rPr>
        <w:t>[4]</w:t>
      </w:r>
      <w:r w:rsidRPr="007F3310">
        <w:rPr>
          <w:rFonts w:cs="Times New Roman"/>
        </w:rPr>
        <w:tab/>
        <w:t>“Domain-Driven Design in ASP.NET Core applications”. [Online]. Available at: https://enlabsoftware.com/development/domain-driven-design-in-asp-net-core-applications.html</w:t>
      </w:r>
    </w:p>
    <w:p w14:paraId="5EF65DAE" w14:textId="77777777" w:rsidR="007F3310" w:rsidRPr="007F3310" w:rsidRDefault="007F3310" w:rsidP="007F3310">
      <w:pPr>
        <w:pStyle w:val="Bibliography"/>
        <w:rPr>
          <w:rFonts w:cs="Times New Roman"/>
        </w:rPr>
      </w:pPr>
      <w:r w:rsidRPr="007F3310">
        <w:rPr>
          <w:rFonts w:cs="Times New Roman"/>
        </w:rPr>
        <w:t>[5]</w:t>
      </w:r>
      <w:r w:rsidRPr="007F3310">
        <w:rPr>
          <w:rFonts w:cs="Times New Roman"/>
        </w:rPr>
        <w:tab/>
        <w:t>“Implementing Domain Driven Design With ABP”. [Online]. Available at: https://docs.abp.io/en/abp/4.0/Domain-Driven-Design-Implementation-Guide</w:t>
      </w:r>
    </w:p>
    <w:p w14:paraId="2C74D479" w14:textId="77777777" w:rsidR="007F3310" w:rsidRPr="007F3310" w:rsidRDefault="007F3310" w:rsidP="007F3310">
      <w:pPr>
        <w:pStyle w:val="Bibliography"/>
        <w:rPr>
          <w:rFonts w:cs="Times New Roman"/>
        </w:rPr>
      </w:pPr>
      <w:r w:rsidRPr="007F3310">
        <w:rPr>
          <w:rFonts w:cs="Times New Roman"/>
        </w:rPr>
        <w:t>[6]</w:t>
      </w:r>
      <w:r w:rsidRPr="007F3310">
        <w:rPr>
          <w:rFonts w:cs="Times New Roman"/>
        </w:rPr>
        <w:tab/>
        <w:t>“Introduction to ASP.NET Core SignalR”. [Online]. Available at: https://docs.microsoft.com/vi-vn/aspnet/core/signalr/introduction?view=aspnetcore-3.0</w:t>
      </w:r>
    </w:p>
    <w:p w14:paraId="1907EDE4" w14:textId="77777777" w:rsidR="007F3310" w:rsidRPr="007F3310" w:rsidRDefault="007F3310" w:rsidP="007F3310">
      <w:pPr>
        <w:pStyle w:val="Bibliography"/>
        <w:rPr>
          <w:rFonts w:cs="Times New Roman"/>
        </w:rPr>
      </w:pPr>
      <w:r w:rsidRPr="007F3310">
        <w:rPr>
          <w:rFonts w:cs="Times New Roman"/>
        </w:rPr>
        <w:t>[7]</w:t>
      </w:r>
      <w:r w:rsidRPr="007F3310">
        <w:rPr>
          <w:rFonts w:cs="Times New Roman"/>
        </w:rPr>
        <w:tab/>
        <w:t>“ClearScript FAQtorial”. [Online]. Available at: https://microsoft.github.io/ClearScript/Tutorial/FAQtorial.html</w:t>
      </w:r>
    </w:p>
    <w:p w14:paraId="603E05B0" w14:textId="77777777" w:rsidR="007F3310" w:rsidRPr="007F3310" w:rsidRDefault="007F3310" w:rsidP="007F3310">
      <w:pPr>
        <w:pStyle w:val="Bibliography"/>
        <w:rPr>
          <w:rFonts w:cs="Times New Roman"/>
        </w:rPr>
      </w:pPr>
      <w:r w:rsidRPr="007F3310">
        <w:rPr>
          <w:rFonts w:cs="Times New Roman"/>
        </w:rPr>
        <w:t>[8]</w:t>
      </w:r>
      <w:r w:rsidRPr="007F3310">
        <w:rPr>
          <w:rFonts w:cs="Times New Roman"/>
        </w:rPr>
        <w:tab/>
        <w:t>“V8 Script Engine -Documentation Overview”. [Online]. Available at: https://v8.dev/docs</w:t>
      </w:r>
    </w:p>
    <w:p w14:paraId="466D242D" w14:textId="77777777" w:rsidR="007F3310" w:rsidRPr="007F3310" w:rsidRDefault="007F3310" w:rsidP="007F3310">
      <w:pPr>
        <w:pStyle w:val="Bibliography"/>
        <w:rPr>
          <w:rFonts w:cs="Times New Roman"/>
        </w:rPr>
      </w:pPr>
      <w:r w:rsidRPr="007F3310">
        <w:rPr>
          <w:rFonts w:cs="Times New Roman"/>
        </w:rPr>
        <w:t>[9]</w:t>
      </w:r>
      <w:r w:rsidRPr="007F3310">
        <w:rPr>
          <w:rFonts w:cs="Times New Roman"/>
        </w:rPr>
        <w:tab/>
        <w:t>“Entity Framework (EF) Core”. [Online]. Available at: https://docs.microsoft.com/en-us/ef/core/</w:t>
      </w:r>
    </w:p>
    <w:p w14:paraId="6411BA1F" w14:textId="77777777" w:rsidR="007F3310" w:rsidRPr="007F3310" w:rsidRDefault="007F3310" w:rsidP="007F3310">
      <w:pPr>
        <w:pStyle w:val="Bibliography"/>
        <w:rPr>
          <w:rFonts w:cs="Times New Roman"/>
        </w:rPr>
      </w:pPr>
      <w:r w:rsidRPr="007F3310">
        <w:rPr>
          <w:rFonts w:cs="Times New Roman"/>
        </w:rPr>
        <w:t>[10]</w:t>
      </w:r>
      <w:r w:rsidRPr="007F3310">
        <w:rPr>
          <w:rFonts w:cs="Times New Roman"/>
        </w:rPr>
        <w:tab/>
        <w:t xml:space="preserve">“Tài liệu yêu cầu hệ thống của Công ty Devmoba”. </w:t>
      </w:r>
    </w:p>
    <w:p w14:paraId="605CA9ED" w14:textId="5DE5ACAB" w:rsidR="007F3310" w:rsidRPr="007F3310" w:rsidRDefault="007F3310" w:rsidP="007F3310">
      <w:r>
        <w:fldChar w:fldCharType="end"/>
      </w:r>
    </w:p>
    <w:sectPr w:rsidR="007F3310" w:rsidRPr="007F3310" w:rsidSect="00D8711F">
      <w:footerReference w:type="default" r:id="rId58"/>
      <w:pgSz w:w="11906" w:h="16838"/>
      <w:pgMar w:top="1134" w:right="1134" w:bottom="1134" w:left="1701" w:header="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F6FBF" w14:textId="77777777" w:rsidR="000F49B5" w:rsidRDefault="000F49B5">
      <w:pPr>
        <w:spacing w:before="0" w:after="0" w:line="240" w:lineRule="auto"/>
      </w:pPr>
      <w:r>
        <w:separator/>
      </w:r>
    </w:p>
  </w:endnote>
  <w:endnote w:type="continuationSeparator" w:id="0">
    <w:p w14:paraId="25B2AC32" w14:textId="77777777" w:rsidR="000F49B5" w:rsidRDefault="000F49B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Droid Sans Devanagari">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84977" w14:textId="72F094DE" w:rsidR="002B0EAA" w:rsidRDefault="002B0EAA">
    <w:pPr>
      <w:pStyle w:val="Footer"/>
      <w:jc w:val="right"/>
    </w:pPr>
  </w:p>
  <w:p w14:paraId="3B231334" w14:textId="37F42561" w:rsidR="004F30F8" w:rsidRDefault="004F30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D89E7" w14:textId="625F00DD" w:rsidR="004F4169" w:rsidRDefault="004F4169">
    <w:pPr>
      <w:pStyle w:val="Footer"/>
      <w:jc w:val="right"/>
    </w:pPr>
    <w:r>
      <w:t xml:space="preserve">Trang </w:t>
    </w:r>
    <w:sdt>
      <w:sdtPr>
        <w:id w:val="-112245289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9F9ED49" w14:textId="41928B0F" w:rsidR="004F30F8" w:rsidRDefault="004F30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4325A4" w14:textId="77777777" w:rsidR="000F49B5" w:rsidRDefault="000F49B5">
      <w:pPr>
        <w:spacing w:before="0" w:after="0" w:line="240" w:lineRule="auto"/>
      </w:pPr>
      <w:r>
        <w:separator/>
      </w:r>
    </w:p>
  </w:footnote>
  <w:footnote w:type="continuationSeparator" w:id="0">
    <w:p w14:paraId="2325FDF5" w14:textId="77777777" w:rsidR="000F49B5" w:rsidRDefault="000F49B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EC653D"/>
    <w:multiLevelType w:val="hybridMultilevel"/>
    <w:tmpl w:val="91AA9CB6"/>
    <w:lvl w:ilvl="0" w:tplc="68E801FC">
      <w:start w:val="1"/>
      <w:numFmt w:val="bullet"/>
      <w:lvlText w:val=""/>
      <w:lvlJc w:val="left"/>
      <w:pPr>
        <w:tabs>
          <w:tab w:val="num" w:pos="284"/>
        </w:tabs>
        <w:ind w:left="284" w:hanging="284"/>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E320B3"/>
    <w:multiLevelType w:val="multilevel"/>
    <w:tmpl w:val="EE420B3E"/>
    <w:lvl w:ilvl="0">
      <w:start w:val="1"/>
      <w:numFmt w:val="decimal"/>
      <w:pStyle w:val="Heading1"/>
      <w:lvlText w:val="CHƯƠNG %1."/>
      <w:lvlJc w:val="left"/>
      <w:pPr>
        <w:tabs>
          <w:tab w:val="num" w:pos="1701"/>
        </w:tabs>
        <w:ind w:left="1701" w:hanging="1701"/>
      </w:pPr>
      <w:rPr>
        <w:i w:val="0"/>
        <w:iCs/>
      </w:r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709"/>
        </w:tabs>
        <w:ind w:left="709" w:hanging="709"/>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2" w15:restartNumberingAfterBreak="0">
    <w:nsid w:val="1DDE13D3"/>
    <w:multiLevelType w:val="hybridMultilevel"/>
    <w:tmpl w:val="BA6400B4"/>
    <w:lvl w:ilvl="0" w:tplc="62BEA5E4">
      <w:start w:val="1"/>
      <w:numFmt w:val="bullet"/>
      <w:lvlText w:val=""/>
      <w:lvlJc w:val="left"/>
      <w:pPr>
        <w:tabs>
          <w:tab w:val="num" w:pos="284"/>
        </w:tabs>
        <w:ind w:left="284" w:hanging="284"/>
      </w:pPr>
      <w:rPr>
        <w:rFonts w:ascii="Wingdings" w:hAnsi="Wingdings" w:hint="default"/>
      </w:rPr>
    </w:lvl>
    <w:lvl w:ilvl="1" w:tplc="A7282FFC">
      <w:start w:val="1"/>
      <w:numFmt w:val="bullet"/>
      <w:lvlText w:val=""/>
      <w:lvlJc w:val="left"/>
      <w:pPr>
        <w:tabs>
          <w:tab w:val="num" w:pos="567"/>
        </w:tabs>
        <w:ind w:left="567" w:hanging="283"/>
      </w:pPr>
      <w:rPr>
        <w:rFonts w:ascii="Wingdings" w:hAnsi="Wingdings" w:hint="default"/>
      </w:rPr>
    </w:lvl>
    <w:lvl w:ilvl="2" w:tplc="3BB4D110">
      <w:numFmt w:val="bullet"/>
      <w:lvlText w:val="-"/>
      <w:lvlJc w:val="left"/>
      <w:pPr>
        <w:ind w:left="2160" w:hanging="360"/>
      </w:pPr>
      <w:rPr>
        <w:rFonts w:ascii="Times New Roman" w:eastAsiaTheme="minorHAns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03A1D"/>
    <w:multiLevelType w:val="hybridMultilevel"/>
    <w:tmpl w:val="6CDA704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211A15BB"/>
    <w:multiLevelType w:val="hybridMultilevel"/>
    <w:tmpl w:val="02E45E54"/>
    <w:lvl w:ilvl="0" w:tplc="981E1B5C">
      <w:start w:val="1"/>
      <w:numFmt w:val="bullet"/>
      <w:lvlText w:val=""/>
      <w:lvlJc w:val="left"/>
      <w:pPr>
        <w:tabs>
          <w:tab w:val="num" w:pos="851"/>
        </w:tabs>
        <w:ind w:left="851"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5C03FE"/>
    <w:multiLevelType w:val="hybridMultilevel"/>
    <w:tmpl w:val="C90A408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 w15:restartNumberingAfterBreak="0">
    <w:nsid w:val="396A59B0"/>
    <w:multiLevelType w:val="hybridMultilevel"/>
    <w:tmpl w:val="F3FA617A"/>
    <w:lvl w:ilvl="0" w:tplc="0409000F">
      <w:start w:val="1"/>
      <w:numFmt w:val="decimal"/>
      <w:lvlText w:val="%1."/>
      <w:lvlJc w:val="left"/>
      <w:pPr>
        <w:ind w:left="1069" w:hanging="360"/>
      </w:pPr>
    </w:lvl>
    <w:lvl w:ilvl="1" w:tplc="042A0019" w:tentative="1">
      <w:start w:val="1"/>
      <w:numFmt w:val="lowerLetter"/>
      <w:lvlText w:val="%2."/>
      <w:lvlJc w:val="left"/>
      <w:pPr>
        <w:ind w:left="1789" w:hanging="360"/>
      </w:pPr>
    </w:lvl>
    <w:lvl w:ilvl="2" w:tplc="042A001B" w:tentative="1">
      <w:start w:val="1"/>
      <w:numFmt w:val="lowerRoman"/>
      <w:lvlText w:val="%3."/>
      <w:lvlJc w:val="right"/>
      <w:pPr>
        <w:ind w:left="2509" w:hanging="180"/>
      </w:pPr>
    </w:lvl>
    <w:lvl w:ilvl="3" w:tplc="042A000F" w:tentative="1">
      <w:start w:val="1"/>
      <w:numFmt w:val="decimal"/>
      <w:lvlText w:val="%4."/>
      <w:lvlJc w:val="left"/>
      <w:pPr>
        <w:ind w:left="3229" w:hanging="360"/>
      </w:pPr>
    </w:lvl>
    <w:lvl w:ilvl="4" w:tplc="042A0019" w:tentative="1">
      <w:start w:val="1"/>
      <w:numFmt w:val="lowerLetter"/>
      <w:lvlText w:val="%5."/>
      <w:lvlJc w:val="left"/>
      <w:pPr>
        <w:ind w:left="3949" w:hanging="360"/>
      </w:pPr>
    </w:lvl>
    <w:lvl w:ilvl="5" w:tplc="042A001B" w:tentative="1">
      <w:start w:val="1"/>
      <w:numFmt w:val="lowerRoman"/>
      <w:lvlText w:val="%6."/>
      <w:lvlJc w:val="right"/>
      <w:pPr>
        <w:ind w:left="4669" w:hanging="180"/>
      </w:pPr>
    </w:lvl>
    <w:lvl w:ilvl="6" w:tplc="042A000F" w:tentative="1">
      <w:start w:val="1"/>
      <w:numFmt w:val="decimal"/>
      <w:lvlText w:val="%7."/>
      <w:lvlJc w:val="left"/>
      <w:pPr>
        <w:ind w:left="5389" w:hanging="360"/>
      </w:pPr>
    </w:lvl>
    <w:lvl w:ilvl="7" w:tplc="042A0019" w:tentative="1">
      <w:start w:val="1"/>
      <w:numFmt w:val="lowerLetter"/>
      <w:lvlText w:val="%8."/>
      <w:lvlJc w:val="left"/>
      <w:pPr>
        <w:ind w:left="6109" w:hanging="360"/>
      </w:pPr>
    </w:lvl>
    <w:lvl w:ilvl="8" w:tplc="042A001B" w:tentative="1">
      <w:start w:val="1"/>
      <w:numFmt w:val="lowerRoman"/>
      <w:lvlText w:val="%9."/>
      <w:lvlJc w:val="right"/>
      <w:pPr>
        <w:ind w:left="6829" w:hanging="180"/>
      </w:pPr>
    </w:lvl>
  </w:abstractNum>
  <w:abstractNum w:abstractNumId="7" w15:restartNumberingAfterBreak="0">
    <w:nsid w:val="448E2E42"/>
    <w:multiLevelType w:val="multilevel"/>
    <w:tmpl w:val="93E42438"/>
    <w:lvl w:ilvl="0">
      <w:start w:val="1"/>
      <w:numFmt w:val="bullet"/>
      <w:pStyle w:val="Style-"/>
      <w:lvlText w:val=""/>
      <w:lvlJc w:val="left"/>
      <w:pPr>
        <w:tabs>
          <w:tab w:val="num" w:pos="851"/>
        </w:tabs>
        <w:ind w:left="851" w:hanging="284"/>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469C1F62"/>
    <w:multiLevelType w:val="hybridMultilevel"/>
    <w:tmpl w:val="4F5E514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15:restartNumberingAfterBreak="0">
    <w:nsid w:val="49725452"/>
    <w:multiLevelType w:val="hybridMultilevel"/>
    <w:tmpl w:val="170EE6C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15:restartNumberingAfterBreak="0">
    <w:nsid w:val="6D8900EA"/>
    <w:multiLevelType w:val="multilevel"/>
    <w:tmpl w:val="613E1428"/>
    <w:lvl w:ilvl="0">
      <w:start w:val="1"/>
      <w:numFmt w:val="bullet"/>
      <w:pStyle w:val="Style"/>
      <w:lvlText w:val=""/>
      <w:lvlJc w:val="left"/>
      <w:pPr>
        <w:tabs>
          <w:tab w:val="num" w:pos="1134"/>
        </w:tabs>
        <w:ind w:left="1134" w:hanging="28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6E6B49B8"/>
    <w:multiLevelType w:val="hybridMultilevel"/>
    <w:tmpl w:val="B066DB0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77647CD7"/>
    <w:multiLevelType w:val="hybridMultilevel"/>
    <w:tmpl w:val="401AB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10"/>
  </w:num>
  <w:num w:numId="4">
    <w:abstractNumId w:val="6"/>
  </w:num>
  <w:num w:numId="5">
    <w:abstractNumId w:val="2"/>
  </w:num>
  <w:num w:numId="6">
    <w:abstractNumId w:val="0"/>
  </w:num>
  <w:num w:numId="7">
    <w:abstractNumId w:val="11"/>
  </w:num>
  <w:num w:numId="8">
    <w:abstractNumId w:val="4"/>
  </w:num>
  <w:num w:numId="9">
    <w:abstractNumId w:val="12"/>
  </w:num>
  <w:num w:numId="10">
    <w:abstractNumId w:val="9"/>
  </w:num>
  <w:num w:numId="11">
    <w:abstractNumId w:val="8"/>
  </w:num>
  <w:num w:numId="12">
    <w:abstractNumId w:val="5"/>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0F8"/>
    <w:rsid w:val="00000DF8"/>
    <w:rsid w:val="00005E4C"/>
    <w:rsid w:val="000109E5"/>
    <w:rsid w:val="00037583"/>
    <w:rsid w:val="00065181"/>
    <w:rsid w:val="00094EF0"/>
    <w:rsid w:val="000A74A3"/>
    <w:rsid w:val="000B0F0A"/>
    <w:rsid w:val="000B5508"/>
    <w:rsid w:val="000B5517"/>
    <w:rsid w:val="000D1029"/>
    <w:rsid w:val="000E1350"/>
    <w:rsid w:val="000E3D15"/>
    <w:rsid w:val="000F49B5"/>
    <w:rsid w:val="0013224E"/>
    <w:rsid w:val="001439F4"/>
    <w:rsid w:val="0014578B"/>
    <w:rsid w:val="001558BD"/>
    <w:rsid w:val="00156CB0"/>
    <w:rsid w:val="001747E9"/>
    <w:rsid w:val="00180639"/>
    <w:rsid w:val="00192BF2"/>
    <w:rsid w:val="001934D6"/>
    <w:rsid w:val="001C354E"/>
    <w:rsid w:val="001E01B2"/>
    <w:rsid w:val="002001CC"/>
    <w:rsid w:val="002215DE"/>
    <w:rsid w:val="002317C3"/>
    <w:rsid w:val="0024481A"/>
    <w:rsid w:val="00246DE1"/>
    <w:rsid w:val="00265B74"/>
    <w:rsid w:val="00271B80"/>
    <w:rsid w:val="00285970"/>
    <w:rsid w:val="00287AF8"/>
    <w:rsid w:val="00297ADD"/>
    <w:rsid w:val="002B0EAA"/>
    <w:rsid w:val="002E1C3F"/>
    <w:rsid w:val="002F2739"/>
    <w:rsid w:val="003004DA"/>
    <w:rsid w:val="00307986"/>
    <w:rsid w:val="003133B0"/>
    <w:rsid w:val="00316D83"/>
    <w:rsid w:val="0032089C"/>
    <w:rsid w:val="0034042F"/>
    <w:rsid w:val="00357836"/>
    <w:rsid w:val="00370745"/>
    <w:rsid w:val="00371BB2"/>
    <w:rsid w:val="00383082"/>
    <w:rsid w:val="00383199"/>
    <w:rsid w:val="003B28C1"/>
    <w:rsid w:val="003E332B"/>
    <w:rsid w:val="003F5314"/>
    <w:rsid w:val="004124C0"/>
    <w:rsid w:val="00412BA5"/>
    <w:rsid w:val="00496187"/>
    <w:rsid w:val="00497905"/>
    <w:rsid w:val="004A718C"/>
    <w:rsid w:val="004B19D2"/>
    <w:rsid w:val="004C12A0"/>
    <w:rsid w:val="004D69C2"/>
    <w:rsid w:val="004E3FC7"/>
    <w:rsid w:val="004F30F8"/>
    <w:rsid w:val="004F4169"/>
    <w:rsid w:val="00523E58"/>
    <w:rsid w:val="0053394F"/>
    <w:rsid w:val="005557F1"/>
    <w:rsid w:val="00574C73"/>
    <w:rsid w:val="005850E6"/>
    <w:rsid w:val="00590202"/>
    <w:rsid w:val="005903EC"/>
    <w:rsid w:val="00592131"/>
    <w:rsid w:val="00594445"/>
    <w:rsid w:val="005A2B53"/>
    <w:rsid w:val="005A6C3C"/>
    <w:rsid w:val="005C56AD"/>
    <w:rsid w:val="005D20F8"/>
    <w:rsid w:val="005D56BA"/>
    <w:rsid w:val="006032ED"/>
    <w:rsid w:val="00611461"/>
    <w:rsid w:val="0062173B"/>
    <w:rsid w:val="00632CBD"/>
    <w:rsid w:val="00637A80"/>
    <w:rsid w:val="0064336F"/>
    <w:rsid w:val="00673464"/>
    <w:rsid w:val="00681A61"/>
    <w:rsid w:val="00681BE3"/>
    <w:rsid w:val="00694408"/>
    <w:rsid w:val="006C0FE7"/>
    <w:rsid w:val="006D452E"/>
    <w:rsid w:val="006E0396"/>
    <w:rsid w:val="006E1F2A"/>
    <w:rsid w:val="006F115C"/>
    <w:rsid w:val="0070584D"/>
    <w:rsid w:val="0072491A"/>
    <w:rsid w:val="007321E7"/>
    <w:rsid w:val="007570AE"/>
    <w:rsid w:val="007775B3"/>
    <w:rsid w:val="007B1AEA"/>
    <w:rsid w:val="007C203A"/>
    <w:rsid w:val="007D14E5"/>
    <w:rsid w:val="007E7D71"/>
    <w:rsid w:val="007F3310"/>
    <w:rsid w:val="008452BA"/>
    <w:rsid w:val="0086145C"/>
    <w:rsid w:val="008627CC"/>
    <w:rsid w:val="008724AB"/>
    <w:rsid w:val="008828AB"/>
    <w:rsid w:val="008846FC"/>
    <w:rsid w:val="008933FC"/>
    <w:rsid w:val="008E33BA"/>
    <w:rsid w:val="008E49B4"/>
    <w:rsid w:val="008F4C53"/>
    <w:rsid w:val="00900B55"/>
    <w:rsid w:val="009260AD"/>
    <w:rsid w:val="00936E7D"/>
    <w:rsid w:val="009453F7"/>
    <w:rsid w:val="0097010D"/>
    <w:rsid w:val="0098110E"/>
    <w:rsid w:val="009815E0"/>
    <w:rsid w:val="009A7062"/>
    <w:rsid w:val="009A74EA"/>
    <w:rsid w:val="009C1A26"/>
    <w:rsid w:val="009E67F4"/>
    <w:rsid w:val="00A034DB"/>
    <w:rsid w:val="00A13A28"/>
    <w:rsid w:val="00A215C0"/>
    <w:rsid w:val="00A51D87"/>
    <w:rsid w:val="00A52548"/>
    <w:rsid w:val="00A76C89"/>
    <w:rsid w:val="00A94EA8"/>
    <w:rsid w:val="00A95254"/>
    <w:rsid w:val="00AA1768"/>
    <w:rsid w:val="00AB19AF"/>
    <w:rsid w:val="00AF6DF5"/>
    <w:rsid w:val="00B049CF"/>
    <w:rsid w:val="00B05B3D"/>
    <w:rsid w:val="00B14EE8"/>
    <w:rsid w:val="00B15758"/>
    <w:rsid w:val="00B40372"/>
    <w:rsid w:val="00B403A7"/>
    <w:rsid w:val="00B45F7F"/>
    <w:rsid w:val="00B714FF"/>
    <w:rsid w:val="00BB528F"/>
    <w:rsid w:val="00BC1070"/>
    <w:rsid w:val="00C23168"/>
    <w:rsid w:val="00C3044E"/>
    <w:rsid w:val="00C31E03"/>
    <w:rsid w:val="00C45AAA"/>
    <w:rsid w:val="00C53E14"/>
    <w:rsid w:val="00C55B6B"/>
    <w:rsid w:val="00C608B8"/>
    <w:rsid w:val="00C61B19"/>
    <w:rsid w:val="00C62122"/>
    <w:rsid w:val="00C70C89"/>
    <w:rsid w:val="00C8005D"/>
    <w:rsid w:val="00C8117B"/>
    <w:rsid w:val="00C91604"/>
    <w:rsid w:val="00CA6427"/>
    <w:rsid w:val="00CB655C"/>
    <w:rsid w:val="00CC02B5"/>
    <w:rsid w:val="00CC0964"/>
    <w:rsid w:val="00CC0DD1"/>
    <w:rsid w:val="00D033B7"/>
    <w:rsid w:val="00D06FDB"/>
    <w:rsid w:val="00D24C1B"/>
    <w:rsid w:val="00D35E1C"/>
    <w:rsid w:val="00D366F7"/>
    <w:rsid w:val="00D44B5B"/>
    <w:rsid w:val="00D8045E"/>
    <w:rsid w:val="00D8711F"/>
    <w:rsid w:val="00D915BC"/>
    <w:rsid w:val="00D9587F"/>
    <w:rsid w:val="00DE3E99"/>
    <w:rsid w:val="00DE7427"/>
    <w:rsid w:val="00DF15C7"/>
    <w:rsid w:val="00E84A4C"/>
    <w:rsid w:val="00E91306"/>
    <w:rsid w:val="00EA135C"/>
    <w:rsid w:val="00EA1A9B"/>
    <w:rsid w:val="00EE7E89"/>
    <w:rsid w:val="00F1453B"/>
    <w:rsid w:val="00F6262B"/>
    <w:rsid w:val="00F90244"/>
    <w:rsid w:val="00F90D12"/>
    <w:rsid w:val="00FA3029"/>
    <w:rsid w:val="00FB1AEE"/>
    <w:rsid w:val="00FE607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306EC"/>
  <w15:docId w15:val="{96DF400A-FFF9-48D9-A440-279B8664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1E7"/>
    <w:pPr>
      <w:spacing w:before="60" w:after="60" w:line="312" w:lineRule="auto"/>
      <w:jc w:val="both"/>
    </w:pPr>
    <w:rPr>
      <w:rFonts w:ascii="Times New Roman" w:hAnsi="Times New Roman"/>
      <w:sz w:val="26"/>
    </w:rPr>
  </w:style>
  <w:style w:type="paragraph" w:styleId="Heading1">
    <w:name w:val="heading 1"/>
    <w:basedOn w:val="Normal"/>
    <w:next w:val="Normal"/>
    <w:link w:val="Heading1Char"/>
    <w:uiPriority w:val="9"/>
    <w:qFormat/>
    <w:rsid w:val="00C12F35"/>
    <w:pPr>
      <w:keepNext/>
      <w:keepLines/>
      <w:pageBreakBefore/>
      <w:numPr>
        <w:numId w:val="1"/>
      </w:numPr>
      <w:spacing w:before="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12F35"/>
    <w:pPr>
      <w:keepNext/>
      <w:keepLines/>
      <w:numPr>
        <w:ilvl w:val="1"/>
        <w:numId w:val="1"/>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12F35"/>
    <w:pPr>
      <w:keepNext/>
      <w:keepLines/>
      <w:numPr>
        <w:ilvl w:val="2"/>
        <w:numId w:val="1"/>
      </w:numPr>
      <w:outlineLvl w:val="2"/>
    </w:pPr>
    <w:rPr>
      <w:rFonts w:eastAsiaTheme="majorEastAsia" w:cstheme="majorBidi"/>
      <w:b/>
      <w:i/>
      <w:szCs w:val="24"/>
    </w:rPr>
  </w:style>
  <w:style w:type="paragraph" w:styleId="Heading4">
    <w:name w:val="heading 4"/>
    <w:basedOn w:val="Normal"/>
    <w:next w:val="Normal"/>
    <w:link w:val="Heading4Char"/>
    <w:uiPriority w:val="9"/>
    <w:semiHidden/>
    <w:unhideWhenUsed/>
    <w:qFormat/>
    <w:rsid w:val="00D01BB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1BB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1BB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1BB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1BB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1BB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12F35"/>
    <w:rPr>
      <w:rFonts w:ascii="Times New Roman" w:eastAsiaTheme="majorEastAsia" w:hAnsi="Times New Roman" w:cstheme="majorBidi"/>
      <w:b/>
      <w:color w:val="000000" w:themeColor="text1"/>
      <w:sz w:val="26"/>
      <w:szCs w:val="32"/>
    </w:rPr>
  </w:style>
  <w:style w:type="character" w:customStyle="1" w:styleId="Heading2Char">
    <w:name w:val="Heading 2 Char"/>
    <w:basedOn w:val="DefaultParagraphFont"/>
    <w:link w:val="Heading2"/>
    <w:uiPriority w:val="9"/>
    <w:qFormat/>
    <w:rsid w:val="00C12F35"/>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qFormat/>
    <w:rsid w:val="00C12F35"/>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semiHidden/>
    <w:qFormat/>
    <w:rsid w:val="00D01BB7"/>
    <w:rPr>
      <w:rFonts w:asciiTheme="majorHAnsi" w:eastAsiaTheme="majorEastAsia" w:hAnsiTheme="majorHAnsi" w:cstheme="majorBidi"/>
      <w:i/>
      <w:iCs/>
      <w:color w:val="2F5496" w:themeColor="accent1" w:themeShade="BF"/>
      <w:sz w:val="26"/>
    </w:rPr>
  </w:style>
  <w:style w:type="character" w:customStyle="1" w:styleId="Heading5Char">
    <w:name w:val="Heading 5 Char"/>
    <w:basedOn w:val="DefaultParagraphFont"/>
    <w:link w:val="Heading5"/>
    <w:uiPriority w:val="9"/>
    <w:semiHidden/>
    <w:qFormat/>
    <w:rsid w:val="00D01BB7"/>
    <w:rPr>
      <w:rFonts w:asciiTheme="majorHAnsi" w:eastAsiaTheme="majorEastAsia" w:hAnsiTheme="majorHAnsi" w:cstheme="majorBidi"/>
      <w:color w:val="2F5496" w:themeColor="accent1" w:themeShade="BF"/>
      <w:sz w:val="26"/>
    </w:rPr>
  </w:style>
  <w:style w:type="character" w:customStyle="1" w:styleId="Heading6Char">
    <w:name w:val="Heading 6 Char"/>
    <w:basedOn w:val="DefaultParagraphFont"/>
    <w:link w:val="Heading6"/>
    <w:uiPriority w:val="9"/>
    <w:semiHidden/>
    <w:qFormat/>
    <w:rsid w:val="00D01BB7"/>
    <w:rPr>
      <w:rFonts w:asciiTheme="majorHAnsi" w:eastAsiaTheme="majorEastAsia" w:hAnsiTheme="majorHAnsi" w:cstheme="majorBidi"/>
      <w:color w:val="1F3763" w:themeColor="accent1" w:themeShade="7F"/>
      <w:sz w:val="26"/>
    </w:rPr>
  </w:style>
  <w:style w:type="character" w:customStyle="1" w:styleId="Heading7Char">
    <w:name w:val="Heading 7 Char"/>
    <w:basedOn w:val="DefaultParagraphFont"/>
    <w:link w:val="Heading7"/>
    <w:uiPriority w:val="9"/>
    <w:semiHidden/>
    <w:qFormat/>
    <w:rsid w:val="00D01BB7"/>
    <w:rPr>
      <w:rFonts w:asciiTheme="majorHAnsi" w:eastAsiaTheme="majorEastAsia" w:hAnsiTheme="majorHAnsi" w:cstheme="majorBidi"/>
      <w:i/>
      <w:iCs/>
      <w:color w:val="1F3763" w:themeColor="accent1" w:themeShade="7F"/>
      <w:sz w:val="26"/>
    </w:rPr>
  </w:style>
  <w:style w:type="character" w:customStyle="1" w:styleId="Heading8Char">
    <w:name w:val="Heading 8 Char"/>
    <w:basedOn w:val="DefaultParagraphFont"/>
    <w:link w:val="Heading8"/>
    <w:uiPriority w:val="9"/>
    <w:semiHidden/>
    <w:qFormat/>
    <w:rsid w:val="00D01B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01BB7"/>
    <w:rPr>
      <w:rFonts w:asciiTheme="majorHAnsi" w:eastAsiaTheme="majorEastAsia" w:hAnsiTheme="majorHAnsi" w:cstheme="majorBidi"/>
      <w:i/>
      <w:iCs/>
      <w:color w:val="272727" w:themeColor="text1" w:themeTint="D8"/>
      <w:sz w:val="21"/>
      <w:szCs w:val="21"/>
    </w:rPr>
  </w:style>
  <w:style w:type="character" w:customStyle="1" w:styleId="DoanVBChar">
    <w:name w:val="DoanVB Char"/>
    <w:basedOn w:val="DefaultParagraphFont"/>
    <w:link w:val="DoanVB"/>
    <w:qFormat/>
    <w:rsid w:val="00D01BB7"/>
    <w:rPr>
      <w:rFonts w:ascii="Times New Roman" w:hAnsi="Times New Roman"/>
      <w:sz w:val="26"/>
    </w:rPr>
  </w:style>
  <w:style w:type="character" w:customStyle="1" w:styleId="ListParagraphChar">
    <w:name w:val="List Paragraph Char"/>
    <w:basedOn w:val="DefaultParagraphFont"/>
    <w:link w:val="ListParagraph"/>
    <w:uiPriority w:val="34"/>
    <w:qFormat/>
    <w:rsid w:val="00D01BB7"/>
    <w:rPr>
      <w:rFonts w:ascii="Times New Roman" w:hAnsi="Times New Roman"/>
      <w:sz w:val="26"/>
    </w:rPr>
  </w:style>
  <w:style w:type="character" w:customStyle="1" w:styleId="Style-Char">
    <w:name w:val="Style- Char"/>
    <w:basedOn w:val="ListParagraphChar"/>
    <w:link w:val="Style"/>
    <w:qFormat/>
    <w:rsid w:val="00D01BB7"/>
    <w:rPr>
      <w:rFonts w:ascii="Times New Roman" w:hAnsi="Times New Roman"/>
      <w:sz w:val="26"/>
    </w:rPr>
  </w:style>
  <w:style w:type="character" w:customStyle="1" w:styleId="StyleChar">
    <w:name w:val="Style+ Char"/>
    <w:basedOn w:val="ListParagraphChar"/>
    <w:qFormat/>
    <w:rsid w:val="00D01BB7"/>
    <w:rPr>
      <w:rFonts w:ascii="Times New Roman" w:hAnsi="Times New Roman"/>
      <w:sz w:val="26"/>
    </w:rPr>
  </w:style>
  <w:style w:type="character" w:customStyle="1" w:styleId="HeaderChar">
    <w:name w:val="Header Char"/>
    <w:basedOn w:val="DefaultParagraphFont"/>
    <w:link w:val="Header"/>
    <w:uiPriority w:val="99"/>
    <w:qFormat/>
    <w:rsid w:val="00371ECE"/>
    <w:rPr>
      <w:rFonts w:ascii="Times New Roman" w:hAnsi="Times New Roman"/>
      <w:sz w:val="26"/>
    </w:rPr>
  </w:style>
  <w:style w:type="character" w:customStyle="1" w:styleId="FooterChar">
    <w:name w:val="Footer Char"/>
    <w:basedOn w:val="DefaultParagraphFont"/>
    <w:link w:val="Footer"/>
    <w:uiPriority w:val="99"/>
    <w:qFormat/>
    <w:rsid w:val="00371ECE"/>
    <w:rPr>
      <w:rFonts w:ascii="Times New Roman" w:hAnsi="Times New Roman"/>
      <w:sz w:val="26"/>
    </w:rPr>
  </w:style>
  <w:style w:type="character" w:styleId="Hyperlink">
    <w:name w:val="Hyperlink"/>
    <w:basedOn w:val="DefaultParagraphFont"/>
    <w:uiPriority w:val="99"/>
    <w:unhideWhenUsed/>
    <w:rsid w:val="000C6433"/>
    <w:rPr>
      <w:color w:val="0563C1" w:themeColor="hyperlink"/>
      <w:u w:val="single"/>
    </w:rPr>
  </w:style>
  <w:style w:type="character" w:customStyle="1" w:styleId="fontstyle01">
    <w:name w:val="fontstyle01"/>
    <w:basedOn w:val="DefaultParagraphFont"/>
    <w:qFormat/>
    <w:rsid w:val="00B515C3"/>
    <w:rPr>
      <w:rFonts w:ascii="Times New Roman" w:hAnsi="Times New Roman" w:cs="Times New Roman"/>
      <w:b w:val="0"/>
      <w:bCs w:val="0"/>
      <w:i w:val="0"/>
      <w:iCs w:val="0"/>
      <w:color w:val="000000"/>
      <w:sz w:val="26"/>
      <w:szCs w:val="26"/>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Droid Sans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161365"/>
    <w:pPr>
      <w:jc w:val="center"/>
    </w:pPr>
    <w:rPr>
      <w:i/>
      <w:iCs/>
      <w:color w:val="000000" w:themeColor="text1"/>
      <w:szCs w:val="18"/>
    </w:rPr>
  </w:style>
  <w:style w:type="paragraph" w:customStyle="1" w:styleId="Index">
    <w:name w:val="Index"/>
    <w:basedOn w:val="Normal"/>
    <w:qFormat/>
    <w:pPr>
      <w:suppressLineNumbers/>
    </w:pPr>
    <w:rPr>
      <w:rFonts w:cs="Droid Sans Devanagari"/>
    </w:rPr>
  </w:style>
  <w:style w:type="paragraph" w:customStyle="1" w:styleId="DoanVB">
    <w:name w:val="DoanVB"/>
    <w:basedOn w:val="Normal"/>
    <w:link w:val="DoanVBChar"/>
    <w:qFormat/>
    <w:rsid w:val="00D01BB7"/>
    <w:pPr>
      <w:ind w:firstLine="567"/>
    </w:pPr>
  </w:style>
  <w:style w:type="paragraph" w:styleId="ListParagraph">
    <w:name w:val="List Paragraph"/>
    <w:basedOn w:val="Normal"/>
    <w:link w:val="ListParagraphChar"/>
    <w:uiPriority w:val="34"/>
    <w:qFormat/>
    <w:rsid w:val="00D01BB7"/>
    <w:pPr>
      <w:ind w:left="720"/>
      <w:contextualSpacing/>
    </w:pPr>
  </w:style>
  <w:style w:type="paragraph" w:customStyle="1" w:styleId="Style-">
    <w:name w:val="Style-"/>
    <w:basedOn w:val="ListParagraph"/>
    <w:qFormat/>
    <w:rsid w:val="00D01BB7"/>
    <w:pPr>
      <w:numPr>
        <w:numId w:val="2"/>
      </w:numPr>
    </w:pPr>
  </w:style>
  <w:style w:type="paragraph" w:customStyle="1" w:styleId="Style">
    <w:name w:val="Style+"/>
    <w:basedOn w:val="ListParagraph"/>
    <w:link w:val="Style-Char"/>
    <w:qFormat/>
    <w:rsid w:val="00D01BB7"/>
    <w:pPr>
      <w:numPr>
        <w:numId w:val="3"/>
      </w:numPr>
      <w:ind w:left="1135" w:firstLine="0"/>
    </w:pPr>
  </w:style>
  <w:style w:type="paragraph" w:styleId="Revision">
    <w:name w:val="Revision"/>
    <w:uiPriority w:val="99"/>
    <w:semiHidden/>
    <w:qFormat/>
    <w:rsid w:val="00371ECE"/>
    <w:rPr>
      <w:rFonts w:ascii="Times New Roman" w:hAnsi="Times New Roman"/>
      <w:sz w:val="26"/>
    </w:rPr>
  </w:style>
  <w:style w:type="paragraph" w:customStyle="1" w:styleId="HeaderandFooter">
    <w:name w:val="Header and Footer"/>
    <w:basedOn w:val="Normal"/>
    <w:qFormat/>
  </w:style>
  <w:style w:type="paragraph" w:styleId="Header">
    <w:name w:val="header"/>
    <w:basedOn w:val="Normal"/>
    <w:link w:val="HeaderChar"/>
    <w:uiPriority w:val="99"/>
    <w:unhideWhenUsed/>
    <w:rsid w:val="00371ECE"/>
    <w:pPr>
      <w:tabs>
        <w:tab w:val="center" w:pos="4680"/>
        <w:tab w:val="right" w:pos="9360"/>
      </w:tabs>
      <w:spacing w:before="0" w:after="0" w:line="240" w:lineRule="auto"/>
    </w:pPr>
  </w:style>
  <w:style w:type="paragraph" w:styleId="Footer">
    <w:name w:val="footer"/>
    <w:basedOn w:val="Normal"/>
    <w:link w:val="FooterChar"/>
    <w:uiPriority w:val="99"/>
    <w:unhideWhenUsed/>
    <w:rsid w:val="00371ECE"/>
    <w:pPr>
      <w:tabs>
        <w:tab w:val="center" w:pos="4680"/>
        <w:tab w:val="right" w:pos="9360"/>
      </w:tabs>
      <w:spacing w:before="0" w:after="0" w:line="240" w:lineRule="auto"/>
    </w:pPr>
  </w:style>
  <w:style w:type="paragraph" w:styleId="TOCHeading">
    <w:name w:val="TOC Heading"/>
    <w:basedOn w:val="Heading1"/>
    <w:next w:val="Normal"/>
    <w:uiPriority w:val="39"/>
    <w:unhideWhenUsed/>
    <w:qFormat/>
    <w:rsid w:val="000C6433"/>
    <w:pPr>
      <w:pageBreakBefore w:val="0"/>
      <w:numPr>
        <w:numId w:val="0"/>
      </w:numPr>
      <w:spacing w:before="60" w:after="600"/>
    </w:pPr>
  </w:style>
  <w:style w:type="paragraph" w:styleId="TOC1">
    <w:name w:val="toc 1"/>
    <w:basedOn w:val="Normal"/>
    <w:next w:val="Normal"/>
    <w:autoRedefine/>
    <w:uiPriority w:val="39"/>
    <w:unhideWhenUsed/>
    <w:rsid w:val="000C6433"/>
    <w:pPr>
      <w:tabs>
        <w:tab w:val="left" w:pos="1760"/>
        <w:tab w:val="right" w:leader="dot" w:pos="9062"/>
      </w:tabs>
    </w:pPr>
    <w:rPr>
      <w:b/>
      <w:bCs/>
    </w:rPr>
  </w:style>
  <w:style w:type="paragraph" w:styleId="TOC2">
    <w:name w:val="toc 2"/>
    <w:basedOn w:val="Normal"/>
    <w:next w:val="Normal"/>
    <w:autoRedefine/>
    <w:uiPriority w:val="39"/>
    <w:unhideWhenUsed/>
    <w:rsid w:val="000C6433"/>
    <w:pPr>
      <w:tabs>
        <w:tab w:val="left" w:pos="880"/>
        <w:tab w:val="right" w:leader="dot" w:pos="9062"/>
      </w:tabs>
      <w:ind w:left="851" w:hanging="567"/>
    </w:pPr>
    <w:rPr>
      <w:b/>
      <w:bCs/>
    </w:rPr>
  </w:style>
  <w:style w:type="paragraph" w:styleId="TOC3">
    <w:name w:val="toc 3"/>
    <w:basedOn w:val="Normal"/>
    <w:next w:val="Normal"/>
    <w:autoRedefine/>
    <w:uiPriority w:val="39"/>
    <w:unhideWhenUsed/>
    <w:rsid w:val="000C6433"/>
    <w:pPr>
      <w:tabs>
        <w:tab w:val="left" w:pos="1540"/>
        <w:tab w:val="right" w:leader="dot" w:pos="9062"/>
      </w:tabs>
      <w:ind w:left="1276" w:hanging="709"/>
    </w:pPr>
    <w:rPr>
      <w:b/>
      <w:bCs/>
      <w:i/>
      <w:iCs/>
    </w:rPr>
  </w:style>
  <w:style w:type="paragraph" w:styleId="TableofFigures">
    <w:name w:val="table of figures"/>
    <w:basedOn w:val="Normal"/>
    <w:next w:val="Normal"/>
    <w:uiPriority w:val="99"/>
    <w:unhideWhenUsed/>
    <w:qFormat/>
    <w:rsid w:val="008B5618"/>
    <w:pPr>
      <w:spacing w:after="0"/>
    </w:pPr>
  </w:style>
  <w:style w:type="table" w:styleId="TableGrid">
    <w:name w:val="Table Grid"/>
    <w:basedOn w:val="TableNormal"/>
    <w:uiPriority w:val="39"/>
    <w:rsid w:val="00E60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B714FF"/>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9815E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D8045E"/>
    <w:rPr>
      <w:color w:val="605E5C"/>
      <w:shd w:val="clear" w:color="auto" w:fill="E1DFDD"/>
    </w:rPr>
  </w:style>
  <w:style w:type="paragraph" w:styleId="Bibliography">
    <w:name w:val="Bibliography"/>
    <w:basedOn w:val="Normal"/>
    <w:next w:val="Normal"/>
    <w:uiPriority w:val="37"/>
    <w:unhideWhenUsed/>
    <w:rsid w:val="007F3310"/>
  </w:style>
  <w:style w:type="table" w:styleId="GridTable6Colorful-Accent5">
    <w:name w:val="Grid Table 6 Colorful Accent 5"/>
    <w:basedOn w:val="TableNormal"/>
    <w:uiPriority w:val="51"/>
    <w:rsid w:val="00DE7427"/>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LineNumber">
    <w:name w:val="line number"/>
    <w:basedOn w:val="DefaultParagraphFont"/>
    <w:uiPriority w:val="99"/>
    <w:semiHidden/>
    <w:unhideWhenUsed/>
    <w:rsid w:val="002B0E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81345">
      <w:bodyDiv w:val="1"/>
      <w:marLeft w:val="0"/>
      <w:marRight w:val="0"/>
      <w:marTop w:val="0"/>
      <w:marBottom w:val="0"/>
      <w:divBdr>
        <w:top w:val="none" w:sz="0" w:space="0" w:color="auto"/>
        <w:left w:val="none" w:sz="0" w:space="0" w:color="auto"/>
        <w:bottom w:val="none" w:sz="0" w:space="0" w:color="auto"/>
        <w:right w:val="none" w:sz="0" w:space="0" w:color="auto"/>
      </w:divBdr>
    </w:div>
    <w:div w:id="257713052">
      <w:bodyDiv w:val="1"/>
      <w:marLeft w:val="0"/>
      <w:marRight w:val="0"/>
      <w:marTop w:val="0"/>
      <w:marBottom w:val="0"/>
      <w:divBdr>
        <w:top w:val="none" w:sz="0" w:space="0" w:color="auto"/>
        <w:left w:val="none" w:sz="0" w:space="0" w:color="auto"/>
        <w:bottom w:val="none" w:sz="0" w:space="0" w:color="auto"/>
        <w:right w:val="none" w:sz="0" w:space="0" w:color="auto"/>
      </w:divBdr>
    </w:div>
    <w:div w:id="425662730">
      <w:bodyDiv w:val="1"/>
      <w:marLeft w:val="0"/>
      <w:marRight w:val="0"/>
      <w:marTop w:val="0"/>
      <w:marBottom w:val="0"/>
      <w:divBdr>
        <w:top w:val="none" w:sz="0" w:space="0" w:color="auto"/>
        <w:left w:val="none" w:sz="0" w:space="0" w:color="auto"/>
        <w:bottom w:val="none" w:sz="0" w:space="0" w:color="auto"/>
        <w:right w:val="none" w:sz="0" w:space="0" w:color="auto"/>
      </w:divBdr>
    </w:div>
    <w:div w:id="705108477">
      <w:bodyDiv w:val="1"/>
      <w:marLeft w:val="0"/>
      <w:marRight w:val="0"/>
      <w:marTop w:val="0"/>
      <w:marBottom w:val="0"/>
      <w:divBdr>
        <w:top w:val="none" w:sz="0" w:space="0" w:color="auto"/>
        <w:left w:val="none" w:sz="0" w:space="0" w:color="auto"/>
        <w:bottom w:val="none" w:sz="0" w:space="0" w:color="auto"/>
        <w:right w:val="none" w:sz="0" w:space="0" w:color="auto"/>
      </w:divBdr>
    </w:div>
    <w:div w:id="1554273307">
      <w:bodyDiv w:val="1"/>
      <w:marLeft w:val="0"/>
      <w:marRight w:val="0"/>
      <w:marTop w:val="0"/>
      <w:marBottom w:val="0"/>
      <w:divBdr>
        <w:top w:val="none" w:sz="0" w:space="0" w:color="auto"/>
        <w:left w:val="none" w:sz="0" w:space="0" w:color="auto"/>
        <w:bottom w:val="none" w:sz="0" w:space="0" w:color="auto"/>
        <w:right w:val="none" w:sz="0" w:space="0" w:color="auto"/>
      </w:divBdr>
    </w:div>
    <w:div w:id="19628060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jpeg"/><Relationship Id="rId50" Type="http://schemas.openxmlformats.org/officeDocument/2006/relationships/image" Target="media/image42.png"/><Relationship Id="rId55" Type="http://schemas.openxmlformats.org/officeDocument/2006/relationships/image" Target="media/image47.jp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jpe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jpeg"/><Relationship Id="rId53" Type="http://schemas.openxmlformats.org/officeDocument/2006/relationships/image" Target="media/image45.png"/><Relationship Id="rId58"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g"/><Relationship Id="rId57" Type="http://schemas.openxmlformats.org/officeDocument/2006/relationships/image" Target="media/image49.jp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jpeg"/><Relationship Id="rId52" Type="http://schemas.openxmlformats.org/officeDocument/2006/relationships/image" Target="media/image44.jp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65493-71B5-4B80-8394-B56DA49D7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33</TotalTime>
  <Pages>69</Pages>
  <Words>9624</Words>
  <Characters>54860</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moba</dc:creator>
  <dc:description/>
  <cp:lastModifiedBy>Devmoba</cp:lastModifiedBy>
  <cp:revision>165</cp:revision>
  <dcterms:created xsi:type="dcterms:W3CDTF">2021-03-01T03:14:00Z</dcterms:created>
  <dcterms:modified xsi:type="dcterms:W3CDTF">2021-06-26T05: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asYwxpy"/&gt;&lt;style id="http://www.zotero.org/styles/ieee" locale="vi-VN" hasBibliography="1" bibliographyStyleHasBeenSet="1"/&gt;&lt;prefs&gt;&lt;pref name="fieldType" value="Field"/&gt;&lt;/prefs&gt;&lt;/data&gt;</vt:lpwstr>
  </property>
</Properties>
</file>